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r w:rsidR="00433735">
        <w:rPr>
          <w:noProof/>
        </w:rPr>
        <w:fldChar w:fldCharType="begin"/>
      </w:r>
      <w:r w:rsidR="00433735">
        <w:rPr>
          <w:noProof/>
        </w:rPr>
        <w:instrText xml:space="preserve"> REF DOC_TITLE \* MERGEFORMAT </w:instrText>
      </w:r>
      <w:r w:rsidR="00433735">
        <w:rPr>
          <w:noProof/>
        </w:rPr>
        <w:fldChar w:fldCharType="separate"/>
      </w:r>
      <w:r w:rsidR="000C7C57" w:rsidRPr="00AF4A16">
        <w:rPr>
          <w:noProof/>
        </w:rPr>
        <w:t>User Guide</w:t>
      </w:r>
      <w:r w:rsidR="00433735">
        <w:rPr>
          <w:noProof/>
        </w:rPr>
        <w:fldChar w:fldCharType="end"/>
      </w:r>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16946535" w:rsidR="0091119D" w:rsidRPr="00AF4A16" w:rsidRDefault="0091119D">
      <w:pPr>
        <w:pStyle w:val="Version"/>
        <w:tabs>
          <w:tab w:val="clear" w:pos="1701"/>
        </w:tabs>
        <w:ind w:left="1701" w:hanging="1701"/>
      </w:pPr>
      <w:r w:rsidRPr="00AF4A16">
        <w:t xml:space="preserve">Date: </w:t>
      </w:r>
      <w:r w:rsidRPr="00AF4A16">
        <w:tab/>
      </w:r>
      <w:r w:rsidR="00433735">
        <w:rPr>
          <w:noProof/>
        </w:rPr>
        <w:fldChar w:fldCharType="begin"/>
      </w:r>
      <w:r w:rsidR="00433735">
        <w:rPr>
          <w:noProof/>
        </w:rPr>
        <w:instrText xml:space="preserve"> DATE  \* MERGEFORMAT </w:instrText>
      </w:r>
      <w:r w:rsidR="00433735">
        <w:rPr>
          <w:noProof/>
        </w:rPr>
        <w:fldChar w:fldCharType="separate"/>
      </w:r>
      <w:r w:rsidR="00B71626">
        <w:rPr>
          <w:noProof/>
        </w:rPr>
        <w:t>04/01/2024</w:t>
      </w:r>
      <w:r w:rsidR="00433735">
        <w:rPr>
          <w:noProof/>
        </w:rPr>
        <w:fldChar w:fldCharType="end"/>
      </w:r>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3F5DE9">
        <w:instrText>27.08.2020</w:instrText>
      </w:r>
      <w:r w:rsidR="00741214" w:rsidRPr="00AF4A16">
        <w:fldChar w:fldCharType="end"/>
      </w:r>
      <w:r w:rsidR="00741214" w:rsidRPr="00AF4A16">
        <w:fldChar w:fldCharType="separate"/>
      </w:r>
      <w:bookmarkStart w:id="3" w:name="DATE"/>
      <w:bookmarkStart w:id="4" w:name="DD"/>
      <w:r w:rsidR="003F5DE9">
        <w:rPr>
          <w:noProof/>
        </w:rPr>
        <w:t>27.08.2020</w:t>
      </w:r>
      <w:bookmarkEnd w:id="3"/>
      <w:bookmarkEnd w:id="4"/>
      <w:r w:rsidR="00741214" w:rsidRPr="00AF4A16">
        <w:fldChar w:fldCharType="end"/>
      </w:r>
    </w:p>
    <w:p w14:paraId="18720081" w14:textId="2270735C"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3F5DE9">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3F5DE9">
        <w:rPr>
          <w:noProof/>
        </w:rPr>
        <w:t>L. Chisholm (University of Wollongong), P. Roberts (Intersect), A. Hueni, D. Kuekenbrink, S. Bertschi (Remote Sensing Laboratories, University of Zurich)</w:t>
      </w:r>
      <w:bookmarkEnd w:id="5"/>
      <w:r w:rsidR="00741214" w:rsidRPr="00AF4A16">
        <w:fldChar w:fldCharType="end"/>
      </w:r>
      <w:r w:rsidR="00433735">
        <w:rPr>
          <w:noProof/>
        </w:rPr>
        <w:fldChar w:fldCharType="begin"/>
      </w:r>
      <w:r w:rsidR="00433735">
        <w:rPr>
          <w:noProof/>
        </w:rPr>
        <w:instrText xml:space="preserve">REF DOC_AUTHOR  \* MERGEFORMAT </w:instrText>
      </w:r>
      <w:r w:rsidR="00433735">
        <w:rPr>
          <w:noProof/>
        </w:rPr>
        <w:fldChar w:fldCharType="separate"/>
      </w:r>
      <w:r w:rsidR="003F5DE9">
        <w:rPr>
          <w:noProof/>
        </w:rPr>
        <w:t>L. Chisholm (University of Wollongong), P. Roberts (Intersect), A. Hueni, D. Kuekenbrink, S. Bertschi (Remote Sensing Laboratories, University of Zurich)</w:t>
      </w:r>
      <w:r w:rsidR="00433735">
        <w:rPr>
          <w:noProof/>
        </w:rPr>
        <w:fldChar w:fldCharType="end"/>
      </w:r>
    </w:p>
    <w:p w14:paraId="688A0869" w14:textId="692FE247" w:rsidR="0091119D" w:rsidRPr="00AF4A16" w:rsidRDefault="0091119D">
      <w:pPr>
        <w:pStyle w:val="Version"/>
        <w:tabs>
          <w:tab w:val="clear" w:pos="1701"/>
        </w:tabs>
        <w:ind w:left="1701" w:hanging="1701"/>
        <w:rPr>
          <w:lang w:val="fr-CH"/>
        </w:rPr>
      </w:pPr>
      <w:r w:rsidRPr="00AF4A16">
        <w:rPr>
          <w:lang w:val="fr-CH"/>
        </w:rPr>
        <w:t>File:</w:t>
      </w:r>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r w:rsidRPr="00AF4A16">
        <w:rPr>
          <w:lang w:val="fr-CH"/>
        </w:rPr>
        <w:t>Pages:</w:t>
      </w:r>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155280407"/>
      <w:r w:rsidRPr="00941E8C">
        <w:lastRenderedPageBreak/>
        <w:t>Table of Contents</w:t>
      </w:r>
      <w:bookmarkEnd w:id="6"/>
      <w:bookmarkEnd w:id="7"/>
    </w:p>
    <w:bookmarkStart w:id="8" w:name="_Toc356279529"/>
    <w:p w14:paraId="3B4D6C79" w14:textId="28FB78C0" w:rsidR="00924802" w:rsidRDefault="00741214">
      <w:pPr>
        <w:pStyle w:val="TOC1"/>
        <w:rPr>
          <w:rFonts w:asciiTheme="minorHAnsi" w:eastAsiaTheme="minorEastAsia" w:hAnsiTheme="minorHAnsi" w:cstheme="minorBidi"/>
          <w:b w:val="0"/>
          <w:noProof/>
          <w:lang w:val="en-CH" w:eastAsia="en-GB"/>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924802">
        <w:rPr>
          <w:noProof/>
        </w:rPr>
        <w:t>Table of Contents</w:t>
      </w:r>
      <w:r w:rsidR="00924802">
        <w:rPr>
          <w:noProof/>
        </w:rPr>
        <w:tab/>
      </w:r>
      <w:r w:rsidR="00924802">
        <w:rPr>
          <w:noProof/>
        </w:rPr>
        <w:fldChar w:fldCharType="begin"/>
      </w:r>
      <w:r w:rsidR="00924802">
        <w:rPr>
          <w:noProof/>
        </w:rPr>
        <w:instrText xml:space="preserve"> PAGEREF _Toc155280407 \h </w:instrText>
      </w:r>
      <w:r w:rsidR="00924802">
        <w:rPr>
          <w:noProof/>
        </w:rPr>
      </w:r>
      <w:r w:rsidR="00924802">
        <w:rPr>
          <w:noProof/>
        </w:rPr>
        <w:fldChar w:fldCharType="separate"/>
      </w:r>
      <w:r w:rsidR="00924802">
        <w:rPr>
          <w:noProof/>
        </w:rPr>
        <w:t>2</w:t>
      </w:r>
      <w:r w:rsidR="00924802">
        <w:rPr>
          <w:noProof/>
        </w:rPr>
        <w:fldChar w:fldCharType="end"/>
      </w:r>
    </w:p>
    <w:p w14:paraId="24473793" w14:textId="7CB5DF8E" w:rsidR="00924802" w:rsidRDefault="00924802">
      <w:pPr>
        <w:pStyle w:val="TOC1"/>
        <w:tabs>
          <w:tab w:val="left" w:pos="440"/>
        </w:tabs>
        <w:rPr>
          <w:rFonts w:asciiTheme="minorHAnsi" w:eastAsiaTheme="minorEastAsia" w:hAnsiTheme="minorHAnsi" w:cstheme="minorBidi"/>
          <w:b w:val="0"/>
          <w:noProof/>
          <w:lang w:val="en-CH" w:eastAsia="en-GB"/>
        </w:rPr>
      </w:pPr>
      <w:r>
        <w:rPr>
          <w:noProof/>
        </w:rPr>
        <w:t>1</w:t>
      </w:r>
      <w:r>
        <w:rPr>
          <w:rFonts w:asciiTheme="minorHAnsi" w:eastAsiaTheme="minorEastAsia" w:hAnsiTheme="minorHAnsi" w:cstheme="minorBidi"/>
          <w:b w:val="0"/>
          <w:noProof/>
          <w:lang w:val="en-CH" w:eastAsia="en-GB"/>
        </w:rPr>
        <w:tab/>
      </w:r>
      <w:r>
        <w:rPr>
          <w:noProof/>
        </w:rPr>
        <w:t>Introduction</w:t>
      </w:r>
      <w:r>
        <w:rPr>
          <w:noProof/>
        </w:rPr>
        <w:tab/>
      </w:r>
      <w:r>
        <w:rPr>
          <w:noProof/>
        </w:rPr>
        <w:fldChar w:fldCharType="begin"/>
      </w:r>
      <w:r>
        <w:rPr>
          <w:noProof/>
        </w:rPr>
        <w:instrText xml:space="preserve"> PAGEREF _Toc155280408 \h </w:instrText>
      </w:r>
      <w:r>
        <w:rPr>
          <w:noProof/>
        </w:rPr>
      </w:r>
      <w:r>
        <w:rPr>
          <w:noProof/>
        </w:rPr>
        <w:fldChar w:fldCharType="separate"/>
      </w:r>
      <w:r>
        <w:rPr>
          <w:noProof/>
        </w:rPr>
        <w:t>7</w:t>
      </w:r>
      <w:r>
        <w:rPr>
          <w:noProof/>
        </w:rPr>
        <w:fldChar w:fldCharType="end"/>
      </w:r>
    </w:p>
    <w:p w14:paraId="5B2BBF2B" w14:textId="1FBE18C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1</w:t>
      </w:r>
      <w:r>
        <w:rPr>
          <w:rFonts w:asciiTheme="minorHAnsi" w:eastAsiaTheme="minorEastAsia" w:hAnsiTheme="minorHAnsi" w:cstheme="minorBidi"/>
          <w:noProof/>
          <w:sz w:val="24"/>
          <w:lang w:val="en-CH" w:eastAsia="en-GB"/>
        </w:rPr>
        <w:tab/>
      </w:r>
      <w:r>
        <w:rPr>
          <w:noProof/>
        </w:rPr>
        <w:t>Document scope</w:t>
      </w:r>
      <w:r>
        <w:rPr>
          <w:noProof/>
        </w:rPr>
        <w:tab/>
      </w:r>
      <w:r>
        <w:rPr>
          <w:noProof/>
        </w:rPr>
        <w:fldChar w:fldCharType="begin"/>
      </w:r>
      <w:r>
        <w:rPr>
          <w:noProof/>
        </w:rPr>
        <w:instrText xml:space="preserve"> PAGEREF _Toc155280409 \h </w:instrText>
      </w:r>
      <w:r>
        <w:rPr>
          <w:noProof/>
        </w:rPr>
      </w:r>
      <w:r>
        <w:rPr>
          <w:noProof/>
        </w:rPr>
        <w:fldChar w:fldCharType="separate"/>
      </w:r>
      <w:r>
        <w:rPr>
          <w:noProof/>
        </w:rPr>
        <w:t>7</w:t>
      </w:r>
      <w:r>
        <w:rPr>
          <w:noProof/>
        </w:rPr>
        <w:fldChar w:fldCharType="end"/>
      </w:r>
    </w:p>
    <w:p w14:paraId="3851BA60" w14:textId="0AA80FC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2</w:t>
      </w:r>
      <w:r>
        <w:rPr>
          <w:rFonts w:asciiTheme="minorHAnsi" w:eastAsiaTheme="minorEastAsia" w:hAnsiTheme="minorHAnsi" w:cstheme="minorBidi"/>
          <w:noProof/>
          <w:sz w:val="24"/>
          <w:lang w:val="en-CH" w:eastAsia="en-GB"/>
        </w:rPr>
        <w:tab/>
      </w:r>
      <w:r>
        <w:rPr>
          <w:noProof/>
        </w:rPr>
        <w:t>Intended audience</w:t>
      </w:r>
      <w:r>
        <w:rPr>
          <w:noProof/>
        </w:rPr>
        <w:tab/>
      </w:r>
      <w:r>
        <w:rPr>
          <w:noProof/>
        </w:rPr>
        <w:fldChar w:fldCharType="begin"/>
      </w:r>
      <w:r>
        <w:rPr>
          <w:noProof/>
        </w:rPr>
        <w:instrText xml:space="preserve"> PAGEREF _Toc155280410 \h </w:instrText>
      </w:r>
      <w:r>
        <w:rPr>
          <w:noProof/>
        </w:rPr>
      </w:r>
      <w:r>
        <w:rPr>
          <w:noProof/>
        </w:rPr>
        <w:fldChar w:fldCharType="separate"/>
      </w:r>
      <w:r>
        <w:rPr>
          <w:noProof/>
        </w:rPr>
        <w:t>7</w:t>
      </w:r>
      <w:r>
        <w:rPr>
          <w:noProof/>
        </w:rPr>
        <w:fldChar w:fldCharType="end"/>
      </w:r>
    </w:p>
    <w:p w14:paraId="3267C1FA" w14:textId="0D71C65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3</w:t>
      </w:r>
      <w:r>
        <w:rPr>
          <w:rFonts w:asciiTheme="minorHAnsi" w:eastAsiaTheme="minorEastAsia" w:hAnsiTheme="minorHAnsi" w:cstheme="minorBidi"/>
          <w:noProof/>
          <w:sz w:val="24"/>
          <w:lang w:val="en-CH" w:eastAsia="en-GB"/>
        </w:rPr>
        <w:tab/>
      </w:r>
      <w:r>
        <w:rPr>
          <w:noProof/>
        </w:rPr>
        <w:t>SPECCHIO ownership and access</w:t>
      </w:r>
      <w:r>
        <w:rPr>
          <w:noProof/>
        </w:rPr>
        <w:tab/>
      </w:r>
      <w:r>
        <w:rPr>
          <w:noProof/>
        </w:rPr>
        <w:fldChar w:fldCharType="begin"/>
      </w:r>
      <w:r>
        <w:rPr>
          <w:noProof/>
        </w:rPr>
        <w:instrText xml:space="preserve"> PAGEREF _Toc155280411 \h </w:instrText>
      </w:r>
      <w:r>
        <w:rPr>
          <w:noProof/>
        </w:rPr>
      </w:r>
      <w:r>
        <w:rPr>
          <w:noProof/>
        </w:rPr>
        <w:fldChar w:fldCharType="separate"/>
      </w:r>
      <w:r>
        <w:rPr>
          <w:noProof/>
        </w:rPr>
        <w:t>8</w:t>
      </w:r>
      <w:r>
        <w:rPr>
          <w:noProof/>
        </w:rPr>
        <w:fldChar w:fldCharType="end"/>
      </w:r>
    </w:p>
    <w:p w14:paraId="51896A23" w14:textId="688DB8C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4</w:t>
      </w:r>
      <w:r>
        <w:rPr>
          <w:rFonts w:asciiTheme="minorHAnsi" w:eastAsiaTheme="minorEastAsia" w:hAnsiTheme="minorHAnsi" w:cstheme="minorBidi"/>
          <w:noProof/>
          <w:sz w:val="24"/>
          <w:lang w:val="en-CH" w:eastAsia="en-GB"/>
        </w:rPr>
        <w:tab/>
      </w:r>
      <w:r>
        <w:rPr>
          <w:noProof/>
        </w:rPr>
        <w:t>Copyright and licensing</w:t>
      </w:r>
      <w:r>
        <w:rPr>
          <w:noProof/>
        </w:rPr>
        <w:tab/>
      </w:r>
      <w:r>
        <w:rPr>
          <w:noProof/>
        </w:rPr>
        <w:fldChar w:fldCharType="begin"/>
      </w:r>
      <w:r>
        <w:rPr>
          <w:noProof/>
        </w:rPr>
        <w:instrText xml:space="preserve"> PAGEREF _Toc155280412 \h </w:instrText>
      </w:r>
      <w:r>
        <w:rPr>
          <w:noProof/>
        </w:rPr>
      </w:r>
      <w:r>
        <w:rPr>
          <w:noProof/>
        </w:rPr>
        <w:fldChar w:fldCharType="separate"/>
      </w:r>
      <w:r>
        <w:rPr>
          <w:noProof/>
        </w:rPr>
        <w:t>8</w:t>
      </w:r>
      <w:r>
        <w:rPr>
          <w:noProof/>
        </w:rPr>
        <w:fldChar w:fldCharType="end"/>
      </w:r>
    </w:p>
    <w:p w14:paraId="1FB9A426" w14:textId="3DA5CDDB"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1.5</w:t>
      </w:r>
      <w:r>
        <w:rPr>
          <w:rFonts w:asciiTheme="minorHAnsi" w:eastAsiaTheme="minorEastAsia" w:hAnsiTheme="minorHAnsi" w:cstheme="minorBidi"/>
          <w:noProof/>
          <w:sz w:val="24"/>
          <w:lang w:val="en-CH" w:eastAsia="en-GB"/>
        </w:rPr>
        <w:tab/>
      </w:r>
      <w:r>
        <w:rPr>
          <w:noProof/>
        </w:rPr>
        <w:t>For Further Information</w:t>
      </w:r>
      <w:r>
        <w:rPr>
          <w:noProof/>
        </w:rPr>
        <w:tab/>
      </w:r>
      <w:r>
        <w:rPr>
          <w:noProof/>
        </w:rPr>
        <w:fldChar w:fldCharType="begin"/>
      </w:r>
      <w:r>
        <w:rPr>
          <w:noProof/>
        </w:rPr>
        <w:instrText xml:space="preserve"> PAGEREF _Toc155280413 \h </w:instrText>
      </w:r>
      <w:r>
        <w:rPr>
          <w:noProof/>
        </w:rPr>
      </w:r>
      <w:r>
        <w:rPr>
          <w:noProof/>
        </w:rPr>
        <w:fldChar w:fldCharType="separate"/>
      </w:r>
      <w:r>
        <w:rPr>
          <w:noProof/>
        </w:rPr>
        <w:t>8</w:t>
      </w:r>
      <w:r>
        <w:rPr>
          <w:noProof/>
        </w:rPr>
        <w:fldChar w:fldCharType="end"/>
      </w:r>
    </w:p>
    <w:p w14:paraId="2FDAFAB5" w14:textId="29C11303" w:rsidR="00924802" w:rsidRDefault="00924802">
      <w:pPr>
        <w:pStyle w:val="TOC1"/>
        <w:tabs>
          <w:tab w:val="left" w:pos="440"/>
        </w:tabs>
        <w:rPr>
          <w:rFonts w:asciiTheme="minorHAnsi" w:eastAsiaTheme="minorEastAsia" w:hAnsiTheme="minorHAnsi" w:cstheme="minorBidi"/>
          <w:b w:val="0"/>
          <w:noProof/>
          <w:lang w:val="en-CH" w:eastAsia="en-GB"/>
        </w:rPr>
      </w:pPr>
      <w:r>
        <w:rPr>
          <w:noProof/>
        </w:rPr>
        <w:t>2</w:t>
      </w:r>
      <w:r>
        <w:rPr>
          <w:rFonts w:asciiTheme="minorHAnsi" w:eastAsiaTheme="minorEastAsia" w:hAnsiTheme="minorHAnsi" w:cstheme="minorBidi"/>
          <w:b w:val="0"/>
          <w:noProof/>
          <w:lang w:val="en-CH" w:eastAsia="en-GB"/>
        </w:rPr>
        <w:tab/>
      </w:r>
      <w:r>
        <w:rPr>
          <w:noProof/>
        </w:rPr>
        <w:t>Overview of the SPECCHIO Application</w:t>
      </w:r>
      <w:r>
        <w:rPr>
          <w:noProof/>
        </w:rPr>
        <w:tab/>
      </w:r>
      <w:r>
        <w:rPr>
          <w:noProof/>
        </w:rPr>
        <w:fldChar w:fldCharType="begin"/>
      </w:r>
      <w:r>
        <w:rPr>
          <w:noProof/>
        </w:rPr>
        <w:instrText xml:space="preserve"> PAGEREF _Toc155280414 \h </w:instrText>
      </w:r>
      <w:r>
        <w:rPr>
          <w:noProof/>
        </w:rPr>
      </w:r>
      <w:r>
        <w:rPr>
          <w:noProof/>
        </w:rPr>
        <w:fldChar w:fldCharType="separate"/>
      </w:r>
      <w:r>
        <w:rPr>
          <w:noProof/>
        </w:rPr>
        <w:t>10</w:t>
      </w:r>
      <w:r>
        <w:rPr>
          <w:noProof/>
        </w:rPr>
        <w:fldChar w:fldCharType="end"/>
      </w:r>
    </w:p>
    <w:p w14:paraId="7ED0AE5E" w14:textId="6EF1581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1</w:t>
      </w:r>
      <w:r>
        <w:rPr>
          <w:rFonts w:asciiTheme="minorHAnsi" w:eastAsiaTheme="minorEastAsia" w:hAnsiTheme="minorHAnsi" w:cstheme="minorBidi"/>
          <w:noProof/>
          <w:sz w:val="24"/>
          <w:lang w:val="en-CH" w:eastAsia="en-GB"/>
        </w:rPr>
        <w:tab/>
      </w:r>
      <w:r>
        <w:rPr>
          <w:noProof/>
        </w:rPr>
        <w:t>SPECCHIO Basic Operation</w:t>
      </w:r>
      <w:r>
        <w:rPr>
          <w:noProof/>
        </w:rPr>
        <w:tab/>
      </w:r>
      <w:r>
        <w:rPr>
          <w:noProof/>
        </w:rPr>
        <w:fldChar w:fldCharType="begin"/>
      </w:r>
      <w:r>
        <w:rPr>
          <w:noProof/>
        </w:rPr>
        <w:instrText xml:space="preserve"> PAGEREF _Toc155280415 \h </w:instrText>
      </w:r>
      <w:r>
        <w:rPr>
          <w:noProof/>
        </w:rPr>
      </w:r>
      <w:r>
        <w:rPr>
          <w:noProof/>
        </w:rPr>
        <w:fldChar w:fldCharType="separate"/>
      </w:r>
      <w:r>
        <w:rPr>
          <w:noProof/>
        </w:rPr>
        <w:t>10</w:t>
      </w:r>
      <w:r>
        <w:rPr>
          <w:noProof/>
        </w:rPr>
        <w:fldChar w:fldCharType="end"/>
      </w:r>
    </w:p>
    <w:p w14:paraId="26BE4A54" w14:textId="4928C85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1.1</w:t>
      </w:r>
      <w:r>
        <w:rPr>
          <w:rFonts w:asciiTheme="minorHAnsi" w:eastAsiaTheme="minorEastAsia" w:hAnsiTheme="minorHAnsi" w:cstheme="minorBidi"/>
          <w:noProof/>
          <w:sz w:val="24"/>
          <w:lang w:val="en-CH" w:eastAsia="en-GB"/>
        </w:rPr>
        <w:tab/>
      </w:r>
      <w:r>
        <w:rPr>
          <w:noProof/>
        </w:rPr>
        <w:t>macOS and Windows Operation</w:t>
      </w:r>
      <w:r>
        <w:rPr>
          <w:noProof/>
        </w:rPr>
        <w:tab/>
      </w:r>
      <w:r>
        <w:rPr>
          <w:noProof/>
        </w:rPr>
        <w:fldChar w:fldCharType="begin"/>
      </w:r>
      <w:r>
        <w:rPr>
          <w:noProof/>
        </w:rPr>
        <w:instrText xml:space="preserve"> PAGEREF _Toc155280416 \h </w:instrText>
      </w:r>
      <w:r>
        <w:rPr>
          <w:noProof/>
        </w:rPr>
      </w:r>
      <w:r>
        <w:rPr>
          <w:noProof/>
        </w:rPr>
        <w:fldChar w:fldCharType="separate"/>
      </w:r>
      <w:r>
        <w:rPr>
          <w:noProof/>
        </w:rPr>
        <w:t>10</w:t>
      </w:r>
      <w:r>
        <w:rPr>
          <w:noProof/>
        </w:rPr>
        <w:fldChar w:fldCharType="end"/>
      </w:r>
    </w:p>
    <w:p w14:paraId="6D364DDB" w14:textId="291A1F0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1.2</w:t>
      </w:r>
      <w:r>
        <w:rPr>
          <w:rFonts w:asciiTheme="minorHAnsi" w:eastAsiaTheme="minorEastAsia" w:hAnsiTheme="minorHAnsi" w:cstheme="minorBidi"/>
          <w:noProof/>
          <w:sz w:val="24"/>
          <w:lang w:val="en-CH" w:eastAsia="en-GB"/>
        </w:rPr>
        <w:tab/>
      </w:r>
      <w:r>
        <w:rPr>
          <w:noProof/>
        </w:rPr>
        <w:t>Unix Operation</w:t>
      </w:r>
      <w:r>
        <w:rPr>
          <w:noProof/>
        </w:rPr>
        <w:tab/>
      </w:r>
      <w:r>
        <w:rPr>
          <w:noProof/>
        </w:rPr>
        <w:fldChar w:fldCharType="begin"/>
      </w:r>
      <w:r>
        <w:rPr>
          <w:noProof/>
        </w:rPr>
        <w:instrText xml:space="preserve"> PAGEREF _Toc155280417 \h </w:instrText>
      </w:r>
      <w:r>
        <w:rPr>
          <w:noProof/>
        </w:rPr>
      </w:r>
      <w:r>
        <w:rPr>
          <w:noProof/>
        </w:rPr>
        <w:fldChar w:fldCharType="separate"/>
      </w:r>
      <w:r>
        <w:rPr>
          <w:noProof/>
        </w:rPr>
        <w:t>10</w:t>
      </w:r>
      <w:r>
        <w:rPr>
          <w:noProof/>
        </w:rPr>
        <w:fldChar w:fldCharType="end"/>
      </w:r>
    </w:p>
    <w:p w14:paraId="5755C67D" w14:textId="68AA242C"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2</w:t>
      </w:r>
      <w:r>
        <w:rPr>
          <w:rFonts w:asciiTheme="minorHAnsi" w:eastAsiaTheme="minorEastAsia" w:hAnsiTheme="minorHAnsi" w:cstheme="minorBidi"/>
          <w:noProof/>
          <w:sz w:val="24"/>
          <w:lang w:val="en-CH" w:eastAsia="en-GB"/>
        </w:rPr>
        <w:tab/>
      </w:r>
      <w:r>
        <w:rPr>
          <w:noProof/>
        </w:rPr>
        <w:t>SPECCHIO User Interface</w:t>
      </w:r>
      <w:r>
        <w:rPr>
          <w:noProof/>
        </w:rPr>
        <w:tab/>
      </w:r>
      <w:r>
        <w:rPr>
          <w:noProof/>
        </w:rPr>
        <w:fldChar w:fldCharType="begin"/>
      </w:r>
      <w:r>
        <w:rPr>
          <w:noProof/>
        </w:rPr>
        <w:instrText xml:space="preserve"> PAGEREF _Toc155280418 \h </w:instrText>
      </w:r>
      <w:r>
        <w:rPr>
          <w:noProof/>
        </w:rPr>
      </w:r>
      <w:r>
        <w:rPr>
          <w:noProof/>
        </w:rPr>
        <w:fldChar w:fldCharType="separate"/>
      </w:r>
      <w:r>
        <w:rPr>
          <w:noProof/>
        </w:rPr>
        <w:t>11</w:t>
      </w:r>
      <w:r>
        <w:rPr>
          <w:noProof/>
        </w:rPr>
        <w:fldChar w:fldCharType="end"/>
      </w:r>
    </w:p>
    <w:p w14:paraId="10AC9409" w14:textId="018236B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2.3</w:t>
      </w:r>
      <w:r>
        <w:rPr>
          <w:rFonts w:asciiTheme="minorHAnsi" w:eastAsiaTheme="minorEastAsia" w:hAnsiTheme="minorHAnsi" w:cstheme="minorBidi"/>
          <w:noProof/>
          <w:sz w:val="24"/>
          <w:lang w:val="en-CH" w:eastAsia="en-GB"/>
        </w:rPr>
        <w:tab/>
      </w:r>
      <w:r>
        <w:rPr>
          <w:noProof/>
        </w:rPr>
        <w:t>Main Functions and Processes</w:t>
      </w:r>
      <w:r>
        <w:rPr>
          <w:noProof/>
        </w:rPr>
        <w:tab/>
      </w:r>
      <w:r>
        <w:rPr>
          <w:noProof/>
        </w:rPr>
        <w:fldChar w:fldCharType="begin"/>
      </w:r>
      <w:r>
        <w:rPr>
          <w:noProof/>
        </w:rPr>
        <w:instrText xml:space="preserve"> PAGEREF _Toc155280419 \h </w:instrText>
      </w:r>
      <w:r>
        <w:rPr>
          <w:noProof/>
        </w:rPr>
      </w:r>
      <w:r>
        <w:rPr>
          <w:noProof/>
        </w:rPr>
        <w:fldChar w:fldCharType="separate"/>
      </w:r>
      <w:r>
        <w:rPr>
          <w:noProof/>
        </w:rPr>
        <w:t>11</w:t>
      </w:r>
      <w:r>
        <w:rPr>
          <w:noProof/>
        </w:rPr>
        <w:fldChar w:fldCharType="end"/>
      </w:r>
    </w:p>
    <w:p w14:paraId="47B7E2F4" w14:textId="6DB277B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3.1</w:t>
      </w:r>
      <w:r>
        <w:rPr>
          <w:rFonts w:asciiTheme="minorHAnsi" w:eastAsiaTheme="minorEastAsia" w:hAnsiTheme="minorHAnsi" w:cstheme="minorBidi"/>
          <w:noProof/>
          <w:sz w:val="24"/>
          <w:lang w:val="en-CH" w:eastAsia="en-GB"/>
        </w:rPr>
        <w:tab/>
      </w:r>
      <w:r>
        <w:rPr>
          <w:noProof/>
        </w:rPr>
        <w:t>Installing and getting access to the database</w:t>
      </w:r>
      <w:r>
        <w:rPr>
          <w:noProof/>
        </w:rPr>
        <w:tab/>
      </w:r>
      <w:r>
        <w:rPr>
          <w:noProof/>
        </w:rPr>
        <w:fldChar w:fldCharType="begin"/>
      </w:r>
      <w:r>
        <w:rPr>
          <w:noProof/>
        </w:rPr>
        <w:instrText xml:space="preserve"> PAGEREF _Toc155280420 \h </w:instrText>
      </w:r>
      <w:r>
        <w:rPr>
          <w:noProof/>
        </w:rPr>
      </w:r>
      <w:r>
        <w:rPr>
          <w:noProof/>
        </w:rPr>
        <w:fldChar w:fldCharType="separate"/>
      </w:r>
      <w:r>
        <w:rPr>
          <w:noProof/>
        </w:rPr>
        <w:t>12</w:t>
      </w:r>
      <w:r>
        <w:rPr>
          <w:noProof/>
        </w:rPr>
        <w:fldChar w:fldCharType="end"/>
      </w:r>
    </w:p>
    <w:p w14:paraId="748A81A1" w14:textId="2F676BF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2.3.2</w:t>
      </w:r>
      <w:r>
        <w:rPr>
          <w:rFonts w:asciiTheme="minorHAnsi" w:eastAsiaTheme="minorEastAsia" w:hAnsiTheme="minorHAnsi" w:cstheme="minorBidi"/>
          <w:noProof/>
          <w:sz w:val="24"/>
          <w:lang w:val="en-CH" w:eastAsia="en-GB"/>
        </w:rPr>
        <w:tab/>
      </w:r>
      <w:r>
        <w:rPr>
          <w:noProof/>
        </w:rPr>
        <w:t>Data Loading Workflow</w:t>
      </w:r>
      <w:r>
        <w:rPr>
          <w:noProof/>
        </w:rPr>
        <w:tab/>
      </w:r>
      <w:r>
        <w:rPr>
          <w:noProof/>
        </w:rPr>
        <w:fldChar w:fldCharType="begin"/>
      </w:r>
      <w:r>
        <w:rPr>
          <w:noProof/>
        </w:rPr>
        <w:instrText xml:space="preserve"> PAGEREF _Toc155280421 \h </w:instrText>
      </w:r>
      <w:r>
        <w:rPr>
          <w:noProof/>
        </w:rPr>
      </w:r>
      <w:r>
        <w:rPr>
          <w:noProof/>
        </w:rPr>
        <w:fldChar w:fldCharType="separate"/>
      </w:r>
      <w:r>
        <w:rPr>
          <w:noProof/>
        </w:rPr>
        <w:t>13</w:t>
      </w:r>
      <w:r>
        <w:rPr>
          <w:noProof/>
        </w:rPr>
        <w:fldChar w:fldCharType="end"/>
      </w:r>
    </w:p>
    <w:p w14:paraId="009BF946" w14:textId="57C2EDDF" w:rsidR="00924802" w:rsidRDefault="00924802">
      <w:pPr>
        <w:pStyle w:val="TOC1"/>
        <w:tabs>
          <w:tab w:val="left" w:pos="440"/>
        </w:tabs>
        <w:rPr>
          <w:rFonts w:asciiTheme="minorHAnsi" w:eastAsiaTheme="minorEastAsia" w:hAnsiTheme="minorHAnsi" w:cstheme="minorBidi"/>
          <w:b w:val="0"/>
          <w:noProof/>
          <w:lang w:val="en-CH" w:eastAsia="en-GB"/>
        </w:rPr>
      </w:pPr>
      <w:r>
        <w:rPr>
          <w:noProof/>
        </w:rPr>
        <w:t>3</w:t>
      </w:r>
      <w:r>
        <w:rPr>
          <w:rFonts w:asciiTheme="minorHAnsi" w:eastAsiaTheme="minorEastAsia" w:hAnsiTheme="minorHAnsi" w:cstheme="minorBidi"/>
          <w:b w:val="0"/>
          <w:noProof/>
          <w:lang w:val="en-CH" w:eastAsia="en-GB"/>
        </w:rPr>
        <w:tab/>
      </w:r>
      <w:r>
        <w:rPr>
          <w:noProof/>
        </w:rPr>
        <w:t>Installing SPECCHIO</w:t>
      </w:r>
      <w:r>
        <w:rPr>
          <w:noProof/>
        </w:rPr>
        <w:tab/>
      </w:r>
      <w:r>
        <w:rPr>
          <w:noProof/>
        </w:rPr>
        <w:fldChar w:fldCharType="begin"/>
      </w:r>
      <w:r>
        <w:rPr>
          <w:noProof/>
        </w:rPr>
        <w:instrText xml:space="preserve"> PAGEREF _Toc155280422 \h </w:instrText>
      </w:r>
      <w:r>
        <w:rPr>
          <w:noProof/>
        </w:rPr>
      </w:r>
      <w:r>
        <w:rPr>
          <w:noProof/>
        </w:rPr>
        <w:fldChar w:fldCharType="separate"/>
      </w:r>
      <w:r>
        <w:rPr>
          <w:noProof/>
        </w:rPr>
        <w:t>14</w:t>
      </w:r>
      <w:r>
        <w:rPr>
          <w:noProof/>
        </w:rPr>
        <w:fldChar w:fldCharType="end"/>
      </w:r>
    </w:p>
    <w:p w14:paraId="7AB6A899" w14:textId="6EE83D2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1</w:t>
      </w:r>
      <w:r>
        <w:rPr>
          <w:rFonts w:asciiTheme="minorHAnsi" w:eastAsiaTheme="minorEastAsia" w:hAnsiTheme="minorHAnsi" w:cstheme="minorBidi"/>
          <w:noProof/>
          <w:sz w:val="24"/>
          <w:lang w:val="en-CH" w:eastAsia="en-GB"/>
        </w:rPr>
        <w:tab/>
      </w:r>
      <w:r>
        <w:rPr>
          <w:noProof/>
        </w:rPr>
        <w:t>Before you install</w:t>
      </w:r>
      <w:r>
        <w:rPr>
          <w:noProof/>
        </w:rPr>
        <w:tab/>
      </w:r>
      <w:r>
        <w:rPr>
          <w:noProof/>
        </w:rPr>
        <w:fldChar w:fldCharType="begin"/>
      </w:r>
      <w:r>
        <w:rPr>
          <w:noProof/>
        </w:rPr>
        <w:instrText xml:space="preserve"> PAGEREF _Toc155280423 \h </w:instrText>
      </w:r>
      <w:r>
        <w:rPr>
          <w:noProof/>
        </w:rPr>
      </w:r>
      <w:r>
        <w:rPr>
          <w:noProof/>
        </w:rPr>
        <w:fldChar w:fldCharType="separate"/>
      </w:r>
      <w:r>
        <w:rPr>
          <w:noProof/>
        </w:rPr>
        <w:t>14</w:t>
      </w:r>
      <w:r>
        <w:rPr>
          <w:noProof/>
        </w:rPr>
        <w:fldChar w:fldCharType="end"/>
      </w:r>
    </w:p>
    <w:p w14:paraId="4C6F024C" w14:textId="3528E563"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2</w:t>
      </w:r>
      <w:r>
        <w:rPr>
          <w:rFonts w:asciiTheme="minorHAnsi" w:eastAsiaTheme="minorEastAsia" w:hAnsiTheme="minorHAnsi" w:cstheme="minorBidi"/>
          <w:noProof/>
          <w:sz w:val="24"/>
          <w:lang w:val="en-CH" w:eastAsia="en-GB"/>
        </w:rPr>
        <w:tab/>
      </w:r>
      <w:r>
        <w:rPr>
          <w:noProof/>
        </w:rPr>
        <w:t>Installing Java Runtime Environment</w:t>
      </w:r>
      <w:r>
        <w:rPr>
          <w:noProof/>
        </w:rPr>
        <w:tab/>
      </w:r>
      <w:r>
        <w:rPr>
          <w:noProof/>
        </w:rPr>
        <w:fldChar w:fldCharType="begin"/>
      </w:r>
      <w:r>
        <w:rPr>
          <w:noProof/>
        </w:rPr>
        <w:instrText xml:space="preserve"> PAGEREF _Toc155280424 \h </w:instrText>
      </w:r>
      <w:r>
        <w:rPr>
          <w:noProof/>
        </w:rPr>
      </w:r>
      <w:r>
        <w:rPr>
          <w:noProof/>
        </w:rPr>
        <w:fldChar w:fldCharType="separate"/>
      </w:r>
      <w:r>
        <w:rPr>
          <w:noProof/>
        </w:rPr>
        <w:t>14</w:t>
      </w:r>
      <w:r>
        <w:rPr>
          <w:noProof/>
        </w:rPr>
        <w:fldChar w:fldCharType="end"/>
      </w:r>
    </w:p>
    <w:p w14:paraId="59B807A2" w14:textId="727EEA82" w:rsidR="00924802" w:rsidRDefault="00924802">
      <w:pPr>
        <w:pStyle w:val="TOC3"/>
        <w:tabs>
          <w:tab w:val="left" w:pos="1100"/>
        </w:tabs>
        <w:rPr>
          <w:rFonts w:asciiTheme="minorHAnsi" w:eastAsiaTheme="minorEastAsia" w:hAnsiTheme="minorHAnsi" w:cstheme="minorBidi"/>
          <w:noProof/>
          <w:sz w:val="24"/>
          <w:lang w:val="en-CH" w:eastAsia="en-GB"/>
        </w:rPr>
      </w:pPr>
      <w:r w:rsidRPr="004C3E6C">
        <w:rPr>
          <w:noProof/>
          <w:lang w:val="en-US"/>
        </w:rPr>
        <w:t>3.2.1</w:t>
      </w:r>
      <w:r>
        <w:rPr>
          <w:rFonts w:asciiTheme="minorHAnsi" w:eastAsiaTheme="minorEastAsia" w:hAnsiTheme="minorHAnsi" w:cstheme="minorBidi"/>
          <w:noProof/>
          <w:sz w:val="24"/>
          <w:lang w:val="en-CH" w:eastAsia="en-GB"/>
        </w:rPr>
        <w:tab/>
      </w:r>
      <w:r w:rsidRPr="004C3E6C">
        <w:rPr>
          <w:noProof/>
          <w:lang w:val="en-US"/>
        </w:rPr>
        <w:t>Control over the JRE that is being used</w:t>
      </w:r>
      <w:r>
        <w:rPr>
          <w:noProof/>
        </w:rPr>
        <w:tab/>
      </w:r>
      <w:r>
        <w:rPr>
          <w:noProof/>
        </w:rPr>
        <w:fldChar w:fldCharType="begin"/>
      </w:r>
      <w:r>
        <w:rPr>
          <w:noProof/>
        </w:rPr>
        <w:instrText xml:space="preserve"> PAGEREF _Toc155280425 \h </w:instrText>
      </w:r>
      <w:r>
        <w:rPr>
          <w:noProof/>
        </w:rPr>
      </w:r>
      <w:r>
        <w:rPr>
          <w:noProof/>
        </w:rPr>
        <w:fldChar w:fldCharType="separate"/>
      </w:r>
      <w:r>
        <w:rPr>
          <w:noProof/>
        </w:rPr>
        <w:t>14</w:t>
      </w:r>
      <w:r>
        <w:rPr>
          <w:noProof/>
        </w:rPr>
        <w:fldChar w:fldCharType="end"/>
      </w:r>
    </w:p>
    <w:p w14:paraId="0409AC85" w14:textId="4F5C1676" w:rsidR="00924802" w:rsidRDefault="00924802">
      <w:pPr>
        <w:pStyle w:val="TOC3"/>
        <w:tabs>
          <w:tab w:val="left" w:pos="1100"/>
        </w:tabs>
        <w:rPr>
          <w:rFonts w:asciiTheme="minorHAnsi" w:eastAsiaTheme="minorEastAsia" w:hAnsiTheme="minorHAnsi" w:cstheme="minorBidi"/>
          <w:noProof/>
          <w:sz w:val="24"/>
          <w:lang w:val="en-CH" w:eastAsia="en-GB"/>
        </w:rPr>
      </w:pPr>
      <w:r w:rsidRPr="004C3E6C">
        <w:rPr>
          <w:noProof/>
          <w:lang w:val="en-US"/>
        </w:rPr>
        <w:t>3.2.2</w:t>
      </w:r>
      <w:r>
        <w:rPr>
          <w:rFonts w:asciiTheme="minorHAnsi" w:eastAsiaTheme="minorEastAsia" w:hAnsiTheme="minorHAnsi" w:cstheme="minorBidi"/>
          <w:noProof/>
          <w:sz w:val="24"/>
          <w:lang w:val="en-CH" w:eastAsia="en-GB"/>
        </w:rPr>
        <w:tab/>
      </w:r>
      <w:r w:rsidRPr="004C3E6C">
        <w:rPr>
          <w:noProof/>
          <w:lang w:val="en-US"/>
        </w:rPr>
        <w:t>Details about the SPECCHIO certificate compatibility</w:t>
      </w:r>
      <w:r>
        <w:rPr>
          <w:noProof/>
        </w:rPr>
        <w:tab/>
      </w:r>
      <w:r>
        <w:rPr>
          <w:noProof/>
        </w:rPr>
        <w:fldChar w:fldCharType="begin"/>
      </w:r>
      <w:r>
        <w:rPr>
          <w:noProof/>
        </w:rPr>
        <w:instrText xml:space="preserve"> PAGEREF _Toc155280426 \h </w:instrText>
      </w:r>
      <w:r>
        <w:rPr>
          <w:noProof/>
        </w:rPr>
      </w:r>
      <w:r>
        <w:rPr>
          <w:noProof/>
        </w:rPr>
        <w:fldChar w:fldCharType="separate"/>
      </w:r>
      <w:r>
        <w:rPr>
          <w:noProof/>
        </w:rPr>
        <w:t>15</w:t>
      </w:r>
      <w:r>
        <w:rPr>
          <w:noProof/>
        </w:rPr>
        <w:fldChar w:fldCharType="end"/>
      </w:r>
    </w:p>
    <w:p w14:paraId="022C158E" w14:textId="24A8332C"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3</w:t>
      </w:r>
      <w:r>
        <w:rPr>
          <w:rFonts w:asciiTheme="minorHAnsi" w:eastAsiaTheme="minorEastAsia" w:hAnsiTheme="minorHAnsi" w:cstheme="minorBidi"/>
          <w:noProof/>
          <w:sz w:val="24"/>
          <w:lang w:val="en-CH" w:eastAsia="en-GB"/>
        </w:rPr>
        <w:tab/>
      </w:r>
      <w:r>
        <w:rPr>
          <w:noProof/>
        </w:rPr>
        <w:t>Installing SPECCHIO</w:t>
      </w:r>
      <w:r>
        <w:rPr>
          <w:noProof/>
        </w:rPr>
        <w:tab/>
      </w:r>
      <w:r>
        <w:rPr>
          <w:noProof/>
        </w:rPr>
        <w:fldChar w:fldCharType="begin"/>
      </w:r>
      <w:r>
        <w:rPr>
          <w:noProof/>
        </w:rPr>
        <w:instrText xml:space="preserve"> PAGEREF _Toc155280427 \h </w:instrText>
      </w:r>
      <w:r>
        <w:rPr>
          <w:noProof/>
        </w:rPr>
      </w:r>
      <w:r>
        <w:rPr>
          <w:noProof/>
        </w:rPr>
        <w:fldChar w:fldCharType="separate"/>
      </w:r>
      <w:r>
        <w:rPr>
          <w:noProof/>
        </w:rPr>
        <w:t>16</w:t>
      </w:r>
      <w:r>
        <w:rPr>
          <w:noProof/>
        </w:rPr>
        <w:fldChar w:fldCharType="end"/>
      </w:r>
    </w:p>
    <w:p w14:paraId="704394A4" w14:textId="035BA26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3.1</w:t>
      </w:r>
      <w:r>
        <w:rPr>
          <w:rFonts w:asciiTheme="minorHAnsi" w:eastAsiaTheme="minorEastAsia" w:hAnsiTheme="minorHAnsi" w:cstheme="minorBidi"/>
          <w:noProof/>
          <w:sz w:val="24"/>
          <w:lang w:val="en-CH" w:eastAsia="en-GB"/>
        </w:rPr>
        <w:tab/>
      </w:r>
      <w:r>
        <w:rPr>
          <w:noProof/>
        </w:rPr>
        <w:t>Installing SPECCHIO for the First Time</w:t>
      </w:r>
      <w:r>
        <w:rPr>
          <w:noProof/>
        </w:rPr>
        <w:tab/>
      </w:r>
      <w:r>
        <w:rPr>
          <w:noProof/>
        </w:rPr>
        <w:fldChar w:fldCharType="begin"/>
      </w:r>
      <w:r>
        <w:rPr>
          <w:noProof/>
        </w:rPr>
        <w:instrText xml:space="preserve"> PAGEREF _Toc155280428 \h </w:instrText>
      </w:r>
      <w:r>
        <w:rPr>
          <w:noProof/>
        </w:rPr>
      </w:r>
      <w:r>
        <w:rPr>
          <w:noProof/>
        </w:rPr>
        <w:fldChar w:fldCharType="separate"/>
      </w:r>
      <w:r>
        <w:rPr>
          <w:noProof/>
        </w:rPr>
        <w:t>16</w:t>
      </w:r>
      <w:r>
        <w:rPr>
          <w:noProof/>
        </w:rPr>
        <w:fldChar w:fldCharType="end"/>
      </w:r>
    </w:p>
    <w:p w14:paraId="6BAA504A" w14:textId="120FCD3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3.2</w:t>
      </w:r>
      <w:r>
        <w:rPr>
          <w:rFonts w:asciiTheme="minorHAnsi" w:eastAsiaTheme="minorEastAsia" w:hAnsiTheme="minorHAnsi" w:cstheme="minorBidi"/>
          <w:noProof/>
          <w:sz w:val="24"/>
          <w:lang w:val="en-CH" w:eastAsia="en-GB"/>
        </w:rPr>
        <w:tab/>
      </w:r>
      <w:r>
        <w:rPr>
          <w:noProof/>
        </w:rPr>
        <w:t>Upgrading an Existing Installation</w:t>
      </w:r>
      <w:r>
        <w:rPr>
          <w:noProof/>
        </w:rPr>
        <w:tab/>
      </w:r>
      <w:r>
        <w:rPr>
          <w:noProof/>
        </w:rPr>
        <w:fldChar w:fldCharType="begin"/>
      </w:r>
      <w:r>
        <w:rPr>
          <w:noProof/>
        </w:rPr>
        <w:instrText xml:space="preserve"> PAGEREF _Toc155280429 \h </w:instrText>
      </w:r>
      <w:r>
        <w:rPr>
          <w:noProof/>
        </w:rPr>
      </w:r>
      <w:r>
        <w:rPr>
          <w:noProof/>
        </w:rPr>
        <w:fldChar w:fldCharType="separate"/>
      </w:r>
      <w:r>
        <w:rPr>
          <w:noProof/>
        </w:rPr>
        <w:t>16</w:t>
      </w:r>
      <w:r>
        <w:rPr>
          <w:noProof/>
        </w:rPr>
        <w:fldChar w:fldCharType="end"/>
      </w:r>
    </w:p>
    <w:p w14:paraId="7FD70943" w14:textId="217D25C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3.4</w:t>
      </w:r>
      <w:r>
        <w:rPr>
          <w:rFonts w:asciiTheme="minorHAnsi" w:eastAsiaTheme="minorEastAsia" w:hAnsiTheme="minorHAnsi" w:cstheme="minorBidi"/>
          <w:noProof/>
          <w:sz w:val="24"/>
          <w:lang w:val="en-CH" w:eastAsia="en-GB"/>
        </w:rPr>
        <w:tab/>
      </w:r>
      <w:r>
        <w:rPr>
          <w:noProof/>
        </w:rPr>
        <w:t>Launching SPECCHIO</w:t>
      </w:r>
      <w:r>
        <w:rPr>
          <w:noProof/>
        </w:rPr>
        <w:tab/>
      </w:r>
      <w:r>
        <w:rPr>
          <w:noProof/>
        </w:rPr>
        <w:fldChar w:fldCharType="begin"/>
      </w:r>
      <w:r>
        <w:rPr>
          <w:noProof/>
        </w:rPr>
        <w:instrText xml:space="preserve"> PAGEREF _Toc155280430 \h </w:instrText>
      </w:r>
      <w:r>
        <w:rPr>
          <w:noProof/>
        </w:rPr>
      </w:r>
      <w:r>
        <w:rPr>
          <w:noProof/>
        </w:rPr>
        <w:fldChar w:fldCharType="separate"/>
      </w:r>
      <w:r>
        <w:rPr>
          <w:noProof/>
        </w:rPr>
        <w:t>16</w:t>
      </w:r>
      <w:r>
        <w:rPr>
          <w:noProof/>
        </w:rPr>
        <w:fldChar w:fldCharType="end"/>
      </w:r>
    </w:p>
    <w:p w14:paraId="778B3C35" w14:textId="6445CE9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1</w:t>
      </w:r>
      <w:r>
        <w:rPr>
          <w:rFonts w:asciiTheme="minorHAnsi" w:eastAsiaTheme="minorEastAsia" w:hAnsiTheme="minorHAnsi" w:cstheme="minorBidi"/>
          <w:noProof/>
          <w:sz w:val="24"/>
          <w:lang w:val="en-CH" w:eastAsia="en-GB"/>
        </w:rPr>
        <w:tab/>
      </w:r>
      <w:r>
        <w:rPr>
          <w:noProof/>
        </w:rPr>
        <w:t>Windows</w:t>
      </w:r>
      <w:r>
        <w:rPr>
          <w:noProof/>
        </w:rPr>
        <w:tab/>
      </w:r>
      <w:r>
        <w:rPr>
          <w:noProof/>
        </w:rPr>
        <w:fldChar w:fldCharType="begin"/>
      </w:r>
      <w:r>
        <w:rPr>
          <w:noProof/>
        </w:rPr>
        <w:instrText xml:space="preserve"> PAGEREF _Toc155280431 \h </w:instrText>
      </w:r>
      <w:r>
        <w:rPr>
          <w:noProof/>
        </w:rPr>
      </w:r>
      <w:r>
        <w:rPr>
          <w:noProof/>
        </w:rPr>
        <w:fldChar w:fldCharType="separate"/>
      </w:r>
      <w:r>
        <w:rPr>
          <w:noProof/>
        </w:rPr>
        <w:t>16</w:t>
      </w:r>
      <w:r>
        <w:rPr>
          <w:noProof/>
        </w:rPr>
        <w:fldChar w:fldCharType="end"/>
      </w:r>
    </w:p>
    <w:p w14:paraId="3391BA9C" w14:textId="4514F9B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2</w:t>
      </w:r>
      <w:r>
        <w:rPr>
          <w:rFonts w:asciiTheme="minorHAnsi" w:eastAsiaTheme="minorEastAsia" w:hAnsiTheme="minorHAnsi" w:cstheme="minorBidi"/>
          <w:noProof/>
          <w:sz w:val="24"/>
          <w:lang w:val="en-CH" w:eastAsia="en-GB"/>
        </w:rPr>
        <w:tab/>
      </w:r>
      <w:r>
        <w:rPr>
          <w:noProof/>
        </w:rPr>
        <w:t>Mac OS X</w:t>
      </w:r>
      <w:r>
        <w:rPr>
          <w:noProof/>
        </w:rPr>
        <w:tab/>
      </w:r>
      <w:r>
        <w:rPr>
          <w:noProof/>
        </w:rPr>
        <w:fldChar w:fldCharType="begin"/>
      </w:r>
      <w:r>
        <w:rPr>
          <w:noProof/>
        </w:rPr>
        <w:instrText xml:space="preserve"> PAGEREF _Toc155280432 \h </w:instrText>
      </w:r>
      <w:r>
        <w:rPr>
          <w:noProof/>
        </w:rPr>
      </w:r>
      <w:r>
        <w:rPr>
          <w:noProof/>
        </w:rPr>
        <w:fldChar w:fldCharType="separate"/>
      </w:r>
      <w:r>
        <w:rPr>
          <w:noProof/>
        </w:rPr>
        <w:t>17</w:t>
      </w:r>
      <w:r>
        <w:rPr>
          <w:noProof/>
        </w:rPr>
        <w:fldChar w:fldCharType="end"/>
      </w:r>
    </w:p>
    <w:p w14:paraId="78B0C829" w14:textId="4302E82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3</w:t>
      </w:r>
      <w:r>
        <w:rPr>
          <w:rFonts w:asciiTheme="minorHAnsi" w:eastAsiaTheme="minorEastAsia" w:hAnsiTheme="minorHAnsi" w:cstheme="minorBidi"/>
          <w:noProof/>
          <w:sz w:val="24"/>
          <w:lang w:val="en-CH" w:eastAsia="en-GB"/>
        </w:rPr>
        <w:tab/>
      </w:r>
      <w:r>
        <w:rPr>
          <w:noProof/>
        </w:rPr>
        <w:t>Unix and Linux</w:t>
      </w:r>
      <w:r>
        <w:rPr>
          <w:noProof/>
        </w:rPr>
        <w:tab/>
      </w:r>
      <w:r>
        <w:rPr>
          <w:noProof/>
        </w:rPr>
        <w:fldChar w:fldCharType="begin"/>
      </w:r>
      <w:r>
        <w:rPr>
          <w:noProof/>
        </w:rPr>
        <w:instrText xml:space="preserve"> PAGEREF _Toc155280433 \h </w:instrText>
      </w:r>
      <w:r>
        <w:rPr>
          <w:noProof/>
        </w:rPr>
      </w:r>
      <w:r>
        <w:rPr>
          <w:noProof/>
        </w:rPr>
        <w:fldChar w:fldCharType="separate"/>
      </w:r>
      <w:r>
        <w:rPr>
          <w:noProof/>
        </w:rPr>
        <w:t>17</w:t>
      </w:r>
      <w:r>
        <w:rPr>
          <w:noProof/>
        </w:rPr>
        <w:fldChar w:fldCharType="end"/>
      </w:r>
    </w:p>
    <w:p w14:paraId="30FBD6C4" w14:textId="371DA34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3.4.4</w:t>
      </w:r>
      <w:r>
        <w:rPr>
          <w:rFonts w:asciiTheme="minorHAnsi" w:eastAsiaTheme="minorEastAsia" w:hAnsiTheme="minorHAnsi" w:cstheme="minorBidi"/>
          <w:noProof/>
          <w:sz w:val="24"/>
          <w:lang w:val="en-CH" w:eastAsia="en-GB"/>
        </w:rPr>
        <w:tab/>
      </w:r>
      <w:r>
        <w:rPr>
          <w:noProof/>
        </w:rPr>
        <w:t>Creating a user account</w:t>
      </w:r>
      <w:r>
        <w:rPr>
          <w:noProof/>
        </w:rPr>
        <w:tab/>
      </w:r>
      <w:r>
        <w:rPr>
          <w:noProof/>
        </w:rPr>
        <w:fldChar w:fldCharType="begin"/>
      </w:r>
      <w:r>
        <w:rPr>
          <w:noProof/>
        </w:rPr>
        <w:instrText xml:space="preserve"> PAGEREF _Toc155280434 \h </w:instrText>
      </w:r>
      <w:r>
        <w:rPr>
          <w:noProof/>
        </w:rPr>
      </w:r>
      <w:r>
        <w:rPr>
          <w:noProof/>
        </w:rPr>
        <w:fldChar w:fldCharType="separate"/>
      </w:r>
      <w:r>
        <w:rPr>
          <w:noProof/>
        </w:rPr>
        <w:t>17</w:t>
      </w:r>
      <w:r>
        <w:rPr>
          <w:noProof/>
        </w:rPr>
        <w:fldChar w:fldCharType="end"/>
      </w:r>
    </w:p>
    <w:p w14:paraId="486AD912" w14:textId="1221C88A" w:rsidR="00924802" w:rsidRDefault="00924802">
      <w:pPr>
        <w:pStyle w:val="TOC1"/>
        <w:tabs>
          <w:tab w:val="left" w:pos="440"/>
        </w:tabs>
        <w:rPr>
          <w:rFonts w:asciiTheme="minorHAnsi" w:eastAsiaTheme="minorEastAsia" w:hAnsiTheme="minorHAnsi" w:cstheme="minorBidi"/>
          <w:b w:val="0"/>
          <w:noProof/>
          <w:lang w:val="en-CH" w:eastAsia="en-GB"/>
        </w:rPr>
      </w:pPr>
      <w:r>
        <w:rPr>
          <w:noProof/>
        </w:rPr>
        <w:t>4</w:t>
      </w:r>
      <w:r>
        <w:rPr>
          <w:rFonts w:asciiTheme="minorHAnsi" w:eastAsiaTheme="minorEastAsia" w:hAnsiTheme="minorHAnsi" w:cstheme="minorBidi"/>
          <w:b w:val="0"/>
          <w:noProof/>
          <w:lang w:val="en-CH" w:eastAsia="en-GB"/>
        </w:rPr>
        <w:tab/>
      </w:r>
      <w:r>
        <w:rPr>
          <w:noProof/>
        </w:rPr>
        <w:t>Get Access to the SPECCHIO Database</w:t>
      </w:r>
      <w:r>
        <w:rPr>
          <w:noProof/>
        </w:rPr>
        <w:tab/>
      </w:r>
      <w:r>
        <w:rPr>
          <w:noProof/>
        </w:rPr>
        <w:fldChar w:fldCharType="begin"/>
      </w:r>
      <w:r>
        <w:rPr>
          <w:noProof/>
        </w:rPr>
        <w:instrText xml:space="preserve"> PAGEREF _Toc155280435 \h </w:instrText>
      </w:r>
      <w:r>
        <w:rPr>
          <w:noProof/>
        </w:rPr>
      </w:r>
      <w:r>
        <w:rPr>
          <w:noProof/>
        </w:rPr>
        <w:fldChar w:fldCharType="separate"/>
      </w:r>
      <w:r>
        <w:rPr>
          <w:noProof/>
        </w:rPr>
        <w:t>21</w:t>
      </w:r>
      <w:r>
        <w:rPr>
          <w:noProof/>
        </w:rPr>
        <w:fldChar w:fldCharType="end"/>
      </w:r>
    </w:p>
    <w:p w14:paraId="46166666" w14:textId="41B8980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1</w:t>
      </w:r>
      <w:r>
        <w:rPr>
          <w:rFonts w:asciiTheme="minorHAnsi" w:eastAsiaTheme="minorEastAsia" w:hAnsiTheme="minorHAnsi" w:cstheme="minorBidi"/>
          <w:noProof/>
          <w:sz w:val="24"/>
          <w:lang w:val="en-CH" w:eastAsia="en-GB"/>
        </w:rPr>
        <w:tab/>
      </w:r>
      <w:r>
        <w:rPr>
          <w:noProof/>
        </w:rPr>
        <w:t>Create a new user account</w:t>
      </w:r>
      <w:r>
        <w:rPr>
          <w:noProof/>
        </w:rPr>
        <w:tab/>
      </w:r>
      <w:r>
        <w:rPr>
          <w:noProof/>
        </w:rPr>
        <w:fldChar w:fldCharType="begin"/>
      </w:r>
      <w:r>
        <w:rPr>
          <w:noProof/>
        </w:rPr>
        <w:instrText xml:space="preserve"> PAGEREF _Toc155280436 \h </w:instrText>
      </w:r>
      <w:r>
        <w:rPr>
          <w:noProof/>
        </w:rPr>
      </w:r>
      <w:r>
        <w:rPr>
          <w:noProof/>
        </w:rPr>
        <w:fldChar w:fldCharType="separate"/>
      </w:r>
      <w:r>
        <w:rPr>
          <w:noProof/>
        </w:rPr>
        <w:t>21</w:t>
      </w:r>
      <w:r>
        <w:rPr>
          <w:noProof/>
        </w:rPr>
        <w:fldChar w:fldCharType="end"/>
      </w:r>
    </w:p>
    <w:p w14:paraId="64632F3E" w14:textId="77652F5D"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2</w:t>
      </w:r>
      <w:r>
        <w:rPr>
          <w:rFonts w:asciiTheme="minorHAnsi" w:eastAsiaTheme="minorEastAsia" w:hAnsiTheme="minorHAnsi" w:cstheme="minorBidi"/>
          <w:noProof/>
          <w:sz w:val="24"/>
          <w:lang w:val="en-CH" w:eastAsia="en-GB"/>
        </w:rPr>
        <w:tab/>
      </w:r>
      <w:r>
        <w:rPr>
          <w:noProof/>
        </w:rPr>
        <w:t>Administrator Access</w:t>
      </w:r>
      <w:r>
        <w:rPr>
          <w:noProof/>
        </w:rPr>
        <w:tab/>
      </w:r>
      <w:r>
        <w:rPr>
          <w:noProof/>
        </w:rPr>
        <w:fldChar w:fldCharType="begin"/>
      </w:r>
      <w:r>
        <w:rPr>
          <w:noProof/>
        </w:rPr>
        <w:instrText xml:space="preserve"> PAGEREF _Toc155280437 \h </w:instrText>
      </w:r>
      <w:r>
        <w:rPr>
          <w:noProof/>
        </w:rPr>
      </w:r>
      <w:r>
        <w:rPr>
          <w:noProof/>
        </w:rPr>
        <w:fldChar w:fldCharType="separate"/>
      </w:r>
      <w:r>
        <w:rPr>
          <w:noProof/>
        </w:rPr>
        <w:t>21</w:t>
      </w:r>
      <w:r>
        <w:rPr>
          <w:noProof/>
        </w:rPr>
        <w:fldChar w:fldCharType="end"/>
      </w:r>
    </w:p>
    <w:p w14:paraId="4C1855B5" w14:textId="71E92823"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3</w:t>
      </w:r>
      <w:r>
        <w:rPr>
          <w:rFonts w:asciiTheme="minorHAnsi" w:eastAsiaTheme="minorEastAsia" w:hAnsiTheme="minorHAnsi" w:cstheme="minorBidi"/>
          <w:noProof/>
          <w:sz w:val="24"/>
          <w:lang w:val="en-CH" w:eastAsia="en-GB"/>
        </w:rPr>
        <w:tab/>
      </w:r>
      <w:r>
        <w:rPr>
          <w:noProof/>
        </w:rPr>
        <w:t>Connect to Database</w:t>
      </w:r>
      <w:r>
        <w:rPr>
          <w:noProof/>
        </w:rPr>
        <w:tab/>
      </w:r>
      <w:r>
        <w:rPr>
          <w:noProof/>
        </w:rPr>
        <w:fldChar w:fldCharType="begin"/>
      </w:r>
      <w:r>
        <w:rPr>
          <w:noProof/>
        </w:rPr>
        <w:instrText xml:space="preserve"> PAGEREF _Toc155280438 \h </w:instrText>
      </w:r>
      <w:r>
        <w:rPr>
          <w:noProof/>
        </w:rPr>
      </w:r>
      <w:r>
        <w:rPr>
          <w:noProof/>
        </w:rPr>
        <w:fldChar w:fldCharType="separate"/>
      </w:r>
      <w:r>
        <w:rPr>
          <w:noProof/>
        </w:rPr>
        <w:t>22</w:t>
      </w:r>
      <w:r>
        <w:rPr>
          <w:noProof/>
        </w:rPr>
        <w:fldChar w:fldCharType="end"/>
      </w:r>
    </w:p>
    <w:p w14:paraId="5C9CE814" w14:textId="3FBF776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4</w:t>
      </w:r>
      <w:r>
        <w:rPr>
          <w:rFonts w:asciiTheme="minorHAnsi" w:eastAsiaTheme="minorEastAsia" w:hAnsiTheme="minorHAnsi" w:cstheme="minorBidi"/>
          <w:noProof/>
          <w:sz w:val="24"/>
          <w:lang w:val="en-CH" w:eastAsia="en-GB"/>
        </w:rPr>
        <w:tab/>
      </w:r>
      <w:r>
        <w:rPr>
          <w:noProof/>
        </w:rPr>
        <w:t>Logging Out</w:t>
      </w:r>
      <w:r>
        <w:rPr>
          <w:noProof/>
        </w:rPr>
        <w:tab/>
      </w:r>
      <w:r>
        <w:rPr>
          <w:noProof/>
        </w:rPr>
        <w:fldChar w:fldCharType="begin"/>
      </w:r>
      <w:r>
        <w:rPr>
          <w:noProof/>
        </w:rPr>
        <w:instrText xml:space="preserve"> PAGEREF _Toc155280439 \h </w:instrText>
      </w:r>
      <w:r>
        <w:rPr>
          <w:noProof/>
        </w:rPr>
      </w:r>
      <w:r>
        <w:rPr>
          <w:noProof/>
        </w:rPr>
        <w:fldChar w:fldCharType="separate"/>
      </w:r>
      <w:r>
        <w:rPr>
          <w:noProof/>
        </w:rPr>
        <w:t>23</w:t>
      </w:r>
      <w:r>
        <w:rPr>
          <w:noProof/>
        </w:rPr>
        <w:fldChar w:fldCharType="end"/>
      </w:r>
    </w:p>
    <w:p w14:paraId="0A80339E" w14:textId="31252B29"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5</w:t>
      </w:r>
      <w:r>
        <w:rPr>
          <w:rFonts w:asciiTheme="minorHAnsi" w:eastAsiaTheme="minorEastAsia" w:hAnsiTheme="minorHAnsi" w:cstheme="minorBidi"/>
          <w:noProof/>
          <w:sz w:val="24"/>
          <w:lang w:val="en-CH" w:eastAsia="en-GB"/>
        </w:rPr>
        <w:tab/>
      </w:r>
      <w:r>
        <w:rPr>
          <w:noProof/>
        </w:rPr>
        <w:t>Edit user information</w:t>
      </w:r>
      <w:r>
        <w:rPr>
          <w:noProof/>
        </w:rPr>
        <w:tab/>
      </w:r>
      <w:r>
        <w:rPr>
          <w:noProof/>
        </w:rPr>
        <w:fldChar w:fldCharType="begin"/>
      </w:r>
      <w:r>
        <w:rPr>
          <w:noProof/>
        </w:rPr>
        <w:instrText xml:space="preserve"> PAGEREF _Toc155280440 \h </w:instrText>
      </w:r>
      <w:r>
        <w:rPr>
          <w:noProof/>
        </w:rPr>
      </w:r>
      <w:r>
        <w:rPr>
          <w:noProof/>
        </w:rPr>
        <w:fldChar w:fldCharType="separate"/>
      </w:r>
      <w:r>
        <w:rPr>
          <w:noProof/>
        </w:rPr>
        <w:t>24</w:t>
      </w:r>
      <w:r>
        <w:rPr>
          <w:noProof/>
        </w:rPr>
        <w:fldChar w:fldCharType="end"/>
      </w:r>
    </w:p>
    <w:p w14:paraId="7348DA89" w14:textId="546A1B7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6</w:t>
      </w:r>
      <w:r>
        <w:rPr>
          <w:rFonts w:asciiTheme="minorHAnsi" w:eastAsiaTheme="minorEastAsia" w:hAnsiTheme="minorHAnsi" w:cstheme="minorBidi"/>
          <w:noProof/>
          <w:sz w:val="24"/>
          <w:lang w:val="en-CH" w:eastAsia="en-GB"/>
        </w:rPr>
        <w:tab/>
      </w:r>
      <w:r>
        <w:rPr>
          <w:noProof/>
        </w:rPr>
        <w:t>Edit db_config file</w:t>
      </w:r>
      <w:r>
        <w:rPr>
          <w:noProof/>
        </w:rPr>
        <w:tab/>
      </w:r>
      <w:r>
        <w:rPr>
          <w:noProof/>
        </w:rPr>
        <w:fldChar w:fldCharType="begin"/>
      </w:r>
      <w:r>
        <w:rPr>
          <w:noProof/>
        </w:rPr>
        <w:instrText xml:space="preserve"> PAGEREF _Toc155280441 \h </w:instrText>
      </w:r>
      <w:r>
        <w:rPr>
          <w:noProof/>
        </w:rPr>
      </w:r>
      <w:r>
        <w:rPr>
          <w:noProof/>
        </w:rPr>
        <w:fldChar w:fldCharType="separate"/>
      </w:r>
      <w:r>
        <w:rPr>
          <w:noProof/>
        </w:rPr>
        <w:t>24</w:t>
      </w:r>
      <w:r>
        <w:rPr>
          <w:noProof/>
        </w:rPr>
        <w:fldChar w:fldCharType="end"/>
      </w:r>
    </w:p>
    <w:p w14:paraId="4CF4A511" w14:textId="471EDF7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4.7</w:t>
      </w:r>
      <w:r>
        <w:rPr>
          <w:rFonts w:asciiTheme="minorHAnsi" w:eastAsiaTheme="minorEastAsia" w:hAnsiTheme="minorHAnsi" w:cstheme="minorBidi"/>
          <w:noProof/>
          <w:sz w:val="24"/>
          <w:lang w:val="en-CH" w:eastAsia="en-GB"/>
        </w:rPr>
        <w:tab/>
      </w:r>
      <w:r>
        <w:rPr>
          <w:noProof/>
        </w:rPr>
        <w:t>Preferences</w:t>
      </w:r>
      <w:r>
        <w:rPr>
          <w:noProof/>
        </w:rPr>
        <w:tab/>
      </w:r>
      <w:r>
        <w:rPr>
          <w:noProof/>
        </w:rPr>
        <w:fldChar w:fldCharType="begin"/>
      </w:r>
      <w:r>
        <w:rPr>
          <w:noProof/>
        </w:rPr>
        <w:instrText xml:space="preserve"> PAGEREF _Toc155280442 \h </w:instrText>
      </w:r>
      <w:r>
        <w:rPr>
          <w:noProof/>
        </w:rPr>
      </w:r>
      <w:r>
        <w:rPr>
          <w:noProof/>
        </w:rPr>
        <w:fldChar w:fldCharType="separate"/>
      </w:r>
      <w:r>
        <w:rPr>
          <w:noProof/>
        </w:rPr>
        <w:t>25</w:t>
      </w:r>
      <w:r>
        <w:rPr>
          <w:noProof/>
        </w:rPr>
        <w:fldChar w:fldCharType="end"/>
      </w:r>
    </w:p>
    <w:p w14:paraId="606D5B36" w14:textId="147C7FDA" w:rsidR="00924802" w:rsidRDefault="00924802">
      <w:pPr>
        <w:pStyle w:val="TOC1"/>
        <w:tabs>
          <w:tab w:val="left" w:pos="440"/>
        </w:tabs>
        <w:rPr>
          <w:rFonts w:asciiTheme="minorHAnsi" w:eastAsiaTheme="minorEastAsia" w:hAnsiTheme="minorHAnsi" w:cstheme="minorBidi"/>
          <w:b w:val="0"/>
          <w:noProof/>
          <w:lang w:val="en-CH" w:eastAsia="en-GB"/>
        </w:rPr>
      </w:pPr>
      <w:r>
        <w:rPr>
          <w:noProof/>
        </w:rPr>
        <w:t>5</w:t>
      </w:r>
      <w:r>
        <w:rPr>
          <w:rFonts w:asciiTheme="minorHAnsi" w:eastAsiaTheme="minorEastAsia" w:hAnsiTheme="minorHAnsi" w:cstheme="minorBidi"/>
          <w:b w:val="0"/>
          <w:noProof/>
          <w:lang w:val="en-CH" w:eastAsia="en-GB"/>
        </w:rPr>
        <w:tab/>
      </w:r>
      <w:r>
        <w:rPr>
          <w:noProof/>
        </w:rPr>
        <w:t>Data structure and concepts</w:t>
      </w:r>
      <w:r>
        <w:rPr>
          <w:noProof/>
        </w:rPr>
        <w:tab/>
      </w:r>
      <w:r>
        <w:rPr>
          <w:noProof/>
        </w:rPr>
        <w:fldChar w:fldCharType="begin"/>
      </w:r>
      <w:r>
        <w:rPr>
          <w:noProof/>
        </w:rPr>
        <w:instrText xml:space="preserve"> PAGEREF _Toc155280443 \h </w:instrText>
      </w:r>
      <w:r>
        <w:rPr>
          <w:noProof/>
        </w:rPr>
      </w:r>
      <w:r>
        <w:rPr>
          <w:noProof/>
        </w:rPr>
        <w:fldChar w:fldCharType="separate"/>
      </w:r>
      <w:r>
        <w:rPr>
          <w:noProof/>
        </w:rPr>
        <w:t>27</w:t>
      </w:r>
      <w:r>
        <w:rPr>
          <w:noProof/>
        </w:rPr>
        <w:fldChar w:fldCharType="end"/>
      </w:r>
    </w:p>
    <w:p w14:paraId="5E50FEE2" w14:textId="1D572A4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5.1</w:t>
      </w:r>
      <w:r>
        <w:rPr>
          <w:rFonts w:asciiTheme="minorHAnsi" w:eastAsiaTheme="minorEastAsia" w:hAnsiTheme="minorHAnsi" w:cstheme="minorBidi"/>
          <w:noProof/>
          <w:sz w:val="24"/>
          <w:lang w:val="en-CH" w:eastAsia="en-GB"/>
        </w:rPr>
        <w:tab/>
      </w:r>
      <w:r>
        <w:rPr>
          <w:noProof/>
        </w:rPr>
        <w:t>Campaign Hierarchy Structure</w:t>
      </w:r>
      <w:r>
        <w:rPr>
          <w:noProof/>
        </w:rPr>
        <w:tab/>
      </w:r>
      <w:r>
        <w:rPr>
          <w:noProof/>
        </w:rPr>
        <w:fldChar w:fldCharType="begin"/>
      </w:r>
      <w:r>
        <w:rPr>
          <w:noProof/>
        </w:rPr>
        <w:instrText xml:space="preserve"> PAGEREF _Toc155280444 \h </w:instrText>
      </w:r>
      <w:r>
        <w:rPr>
          <w:noProof/>
        </w:rPr>
      </w:r>
      <w:r>
        <w:rPr>
          <w:noProof/>
        </w:rPr>
        <w:fldChar w:fldCharType="separate"/>
      </w:r>
      <w:r>
        <w:rPr>
          <w:noProof/>
        </w:rPr>
        <w:t>27</w:t>
      </w:r>
      <w:r>
        <w:rPr>
          <w:noProof/>
        </w:rPr>
        <w:fldChar w:fldCharType="end"/>
      </w:r>
    </w:p>
    <w:p w14:paraId="644EFCE4" w14:textId="1D42E8E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lastRenderedPageBreak/>
        <w:t>5.2</w:t>
      </w:r>
      <w:r>
        <w:rPr>
          <w:rFonts w:asciiTheme="minorHAnsi" w:eastAsiaTheme="minorEastAsia" w:hAnsiTheme="minorHAnsi" w:cstheme="minorBidi"/>
          <w:noProof/>
          <w:sz w:val="24"/>
          <w:lang w:val="en-CH" w:eastAsia="en-GB"/>
        </w:rPr>
        <w:tab/>
      </w:r>
      <w:r>
        <w:rPr>
          <w:noProof/>
        </w:rPr>
        <w:t>Spaces and the Space Factory</w:t>
      </w:r>
      <w:r>
        <w:rPr>
          <w:noProof/>
        </w:rPr>
        <w:tab/>
      </w:r>
      <w:r>
        <w:rPr>
          <w:noProof/>
        </w:rPr>
        <w:fldChar w:fldCharType="begin"/>
      </w:r>
      <w:r>
        <w:rPr>
          <w:noProof/>
        </w:rPr>
        <w:instrText xml:space="preserve"> PAGEREF _Toc155280445 \h </w:instrText>
      </w:r>
      <w:r>
        <w:rPr>
          <w:noProof/>
        </w:rPr>
      </w:r>
      <w:r>
        <w:rPr>
          <w:noProof/>
        </w:rPr>
        <w:fldChar w:fldCharType="separate"/>
      </w:r>
      <w:r>
        <w:rPr>
          <w:noProof/>
        </w:rPr>
        <w:t>29</w:t>
      </w:r>
      <w:r>
        <w:rPr>
          <w:noProof/>
        </w:rPr>
        <w:fldChar w:fldCharType="end"/>
      </w:r>
    </w:p>
    <w:p w14:paraId="45489A08" w14:textId="1A740BE6" w:rsidR="00924802" w:rsidRDefault="00924802">
      <w:pPr>
        <w:pStyle w:val="TOC1"/>
        <w:tabs>
          <w:tab w:val="left" w:pos="440"/>
        </w:tabs>
        <w:rPr>
          <w:rFonts w:asciiTheme="minorHAnsi" w:eastAsiaTheme="minorEastAsia" w:hAnsiTheme="minorHAnsi" w:cstheme="minorBidi"/>
          <w:b w:val="0"/>
          <w:noProof/>
          <w:lang w:val="en-CH" w:eastAsia="en-GB"/>
        </w:rPr>
      </w:pPr>
      <w:r>
        <w:rPr>
          <w:noProof/>
        </w:rPr>
        <w:t>6</w:t>
      </w:r>
      <w:r>
        <w:rPr>
          <w:rFonts w:asciiTheme="minorHAnsi" w:eastAsiaTheme="minorEastAsia" w:hAnsiTheme="minorHAnsi" w:cstheme="minorBidi"/>
          <w:b w:val="0"/>
          <w:noProof/>
          <w:lang w:val="en-CH" w:eastAsia="en-GB"/>
        </w:rPr>
        <w:tab/>
      </w:r>
      <w:r>
        <w:rPr>
          <w:noProof/>
        </w:rPr>
        <w:t>Operational Dataflow</w:t>
      </w:r>
      <w:r>
        <w:rPr>
          <w:noProof/>
        </w:rPr>
        <w:tab/>
      </w:r>
      <w:r>
        <w:rPr>
          <w:noProof/>
        </w:rPr>
        <w:fldChar w:fldCharType="begin"/>
      </w:r>
      <w:r>
        <w:rPr>
          <w:noProof/>
        </w:rPr>
        <w:instrText xml:space="preserve"> PAGEREF _Toc155280446 \h </w:instrText>
      </w:r>
      <w:r>
        <w:rPr>
          <w:noProof/>
        </w:rPr>
      </w:r>
      <w:r>
        <w:rPr>
          <w:noProof/>
        </w:rPr>
        <w:fldChar w:fldCharType="separate"/>
      </w:r>
      <w:r>
        <w:rPr>
          <w:noProof/>
        </w:rPr>
        <w:t>31</w:t>
      </w:r>
      <w:r>
        <w:rPr>
          <w:noProof/>
        </w:rPr>
        <w:fldChar w:fldCharType="end"/>
      </w:r>
    </w:p>
    <w:p w14:paraId="0D4A11A1" w14:textId="2CC36BFF" w:rsidR="00924802" w:rsidRDefault="00924802">
      <w:pPr>
        <w:pStyle w:val="TOC1"/>
        <w:tabs>
          <w:tab w:val="left" w:pos="440"/>
        </w:tabs>
        <w:rPr>
          <w:rFonts w:asciiTheme="minorHAnsi" w:eastAsiaTheme="minorEastAsia" w:hAnsiTheme="minorHAnsi" w:cstheme="minorBidi"/>
          <w:b w:val="0"/>
          <w:noProof/>
          <w:lang w:val="en-CH" w:eastAsia="en-GB"/>
        </w:rPr>
      </w:pPr>
      <w:r>
        <w:rPr>
          <w:noProof/>
        </w:rPr>
        <w:t>7</w:t>
      </w:r>
      <w:r>
        <w:rPr>
          <w:rFonts w:asciiTheme="minorHAnsi" w:eastAsiaTheme="minorEastAsia" w:hAnsiTheme="minorHAnsi" w:cstheme="minorBidi"/>
          <w:b w:val="0"/>
          <w:noProof/>
          <w:lang w:val="en-CH" w:eastAsia="en-GB"/>
        </w:rPr>
        <w:tab/>
      </w:r>
      <w:r>
        <w:rPr>
          <w:noProof/>
        </w:rPr>
        <w:t>File Formats</w:t>
      </w:r>
      <w:r>
        <w:rPr>
          <w:noProof/>
        </w:rPr>
        <w:tab/>
      </w:r>
      <w:r>
        <w:rPr>
          <w:noProof/>
        </w:rPr>
        <w:fldChar w:fldCharType="begin"/>
      </w:r>
      <w:r>
        <w:rPr>
          <w:noProof/>
        </w:rPr>
        <w:instrText xml:space="preserve"> PAGEREF _Toc155280447 \h </w:instrText>
      </w:r>
      <w:r>
        <w:rPr>
          <w:noProof/>
        </w:rPr>
      </w:r>
      <w:r>
        <w:rPr>
          <w:noProof/>
        </w:rPr>
        <w:fldChar w:fldCharType="separate"/>
      </w:r>
      <w:r>
        <w:rPr>
          <w:noProof/>
        </w:rPr>
        <w:t>32</w:t>
      </w:r>
      <w:r>
        <w:rPr>
          <w:noProof/>
        </w:rPr>
        <w:fldChar w:fldCharType="end"/>
      </w:r>
    </w:p>
    <w:p w14:paraId="6D931677" w14:textId="73B981B1"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7.1</w:t>
      </w:r>
      <w:r>
        <w:rPr>
          <w:rFonts w:asciiTheme="minorHAnsi" w:eastAsiaTheme="minorEastAsia" w:hAnsiTheme="minorHAnsi" w:cstheme="minorBidi"/>
          <w:noProof/>
          <w:sz w:val="24"/>
          <w:lang w:val="en-CH" w:eastAsia="en-GB"/>
        </w:rPr>
        <w:tab/>
      </w:r>
      <w:r>
        <w:rPr>
          <w:noProof/>
        </w:rPr>
        <w:t>Supported Input Spectrum File Formats</w:t>
      </w:r>
      <w:r>
        <w:rPr>
          <w:noProof/>
        </w:rPr>
        <w:tab/>
      </w:r>
      <w:r>
        <w:rPr>
          <w:noProof/>
        </w:rPr>
        <w:fldChar w:fldCharType="begin"/>
      </w:r>
      <w:r>
        <w:rPr>
          <w:noProof/>
        </w:rPr>
        <w:instrText xml:space="preserve"> PAGEREF _Toc155280448 \h </w:instrText>
      </w:r>
      <w:r>
        <w:rPr>
          <w:noProof/>
        </w:rPr>
      </w:r>
      <w:r>
        <w:rPr>
          <w:noProof/>
        </w:rPr>
        <w:fldChar w:fldCharType="separate"/>
      </w:r>
      <w:r>
        <w:rPr>
          <w:noProof/>
        </w:rPr>
        <w:t>32</w:t>
      </w:r>
      <w:r>
        <w:rPr>
          <w:noProof/>
        </w:rPr>
        <w:fldChar w:fldCharType="end"/>
      </w:r>
    </w:p>
    <w:p w14:paraId="3ED1D049" w14:textId="6584193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w:t>
      </w:r>
      <w:r>
        <w:rPr>
          <w:rFonts w:asciiTheme="minorHAnsi" w:eastAsiaTheme="minorEastAsia" w:hAnsiTheme="minorHAnsi" w:cstheme="minorBidi"/>
          <w:noProof/>
          <w:sz w:val="24"/>
          <w:lang w:val="en-CH" w:eastAsia="en-GB"/>
        </w:rPr>
        <w:tab/>
      </w:r>
      <w:r>
        <w:rPr>
          <w:noProof/>
        </w:rPr>
        <w:t>ASD Binary Files</w:t>
      </w:r>
      <w:r>
        <w:rPr>
          <w:noProof/>
        </w:rPr>
        <w:tab/>
      </w:r>
      <w:r>
        <w:rPr>
          <w:noProof/>
        </w:rPr>
        <w:fldChar w:fldCharType="begin"/>
      </w:r>
      <w:r>
        <w:rPr>
          <w:noProof/>
        </w:rPr>
        <w:instrText xml:space="preserve"> PAGEREF _Toc155280449 \h </w:instrText>
      </w:r>
      <w:r>
        <w:rPr>
          <w:noProof/>
        </w:rPr>
      </w:r>
      <w:r>
        <w:rPr>
          <w:noProof/>
        </w:rPr>
        <w:fldChar w:fldCharType="separate"/>
      </w:r>
      <w:r>
        <w:rPr>
          <w:noProof/>
        </w:rPr>
        <w:t>32</w:t>
      </w:r>
      <w:r>
        <w:rPr>
          <w:noProof/>
        </w:rPr>
        <w:fldChar w:fldCharType="end"/>
      </w:r>
    </w:p>
    <w:p w14:paraId="12306081" w14:textId="51473EA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w:t>
      </w:r>
      <w:r>
        <w:rPr>
          <w:rFonts w:asciiTheme="minorHAnsi" w:eastAsiaTheme="minorEastAsia" w:hAnsiTheme="minorHAnsi" w:cstheme="minorBidi"/>
          <w:noProof/>
          <w:sz w:val="24"/>
          <w:lang w:val="en-CH" w:eastAsia="en-GB"/>
        </w:rPr>
        <w:tab/>
      </w:r>
      <w:r>
        <w:rPr>
          <w:noProof/>
        </w:rPr>
        <w:t>ASD Indico Version 7 Files</w:t>
      </w:r>
      <w:r>
        <w:rPr>
          <w:noProof/>
        </w:rPr>
        <w:tab/>
      </w:r>
      <w:r>
        <w:rPr>
          <w:noProof/>
        </w:rPr>
        <w:fldChar w:fldCharType="begin"/>
      </w:r>
      <w:r>
        <w:rPr>
          <w:noProof/>
        </w:rPr>
        <w:instrText xml:space="preserve"> PAGEREF _Toc155280450 \h </w:instrText>
      </w:r>
      <w:r>
        <w:rPr>
          <w:noProof/>
        </w:rPr>
      </w:r>
      <w:r>
        <w:rPr>
          <w:noProof/>
        </w:rPr>
        <w:fldChar w:fldCharType="separate"/>
      </w:r>
      <w:r>
        <w:rPr>
          <w:noProof/>
        </w:rPr>
        <w:t>32</w:t>
      </w:r>
      <w:r>
        <w:rPr>
          <w:noProof/>
        </w:rPr>
        <w:fldChar w:fldCharType="end"/>
      </w:r>
    </w:p>
    <w:p w14:paraId="64F3027D" w14:textId="3ACFFA3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3</w:t>
      </w:r>
      <w:r>
        <w:rPr>
          <w:rFonts w:asciiTheme="minorHAnsi" w:eastAsiaTheme="minorEastAsia" w:hAnsiTheme="minorHAnsi" w:cstheme="minorBidi"/>
          <w:noProof/>
          <w:sz w:val="24"/>
          <w:lang w:val="en-CH" w:eastAsia="en-GB"/>
        </w:rPr>
        <w:tab/>
      </w:r>
      <w:r>
        <w:rPr>
          <w:noProof/>
        </w:rPr>
        <w:t>GER Signature Files</w:t>
      </w:r>
      <w:r>
        <w:rPr>
          <w:noProof/>
        </w:rPr>
        <w:tab/>
      </w:r>
      <w:r>
        <w:rPr>
          <w:noProof/>
        </w:rPr>
        <w:fldChar w:fldCharType="begin"/>
      </w:r>
      <w:r>
        <w:rPr>
          <w:noProof/>
        </w:rPr>
        <w:instrText xml:space="preserve"> PAGEREF _Toc155280451 \h </w:instrText>
      </w:r>
      <w:r>
        <w:rPr>
          <w:noProof/>
        </w:rPr>
      </w:r>
      <w:r>
        <w:rPr>
          <w:noProof/>
        </w:rPr>
        <w:fldChar w:fldCharType="separate"/>
      </w:r>
      <w:r>
        <w:rPr>
          <w:noProof/>
        </w:rPr>
        <w:t>33</w:t>
      </w:r>
      <w:r>
        <w:rPr>
          <w:noProof/>
        </w:rPr>
        <w:fldChar w:fldCharType="end"/>
      </w:r>
    </w:p>
    <w:p w14:paraId="59B35624" w14:textId="7117FCA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4</w:t>
      </w:r>
      <w:r>
        <w:rPr>
          <w:rFonts w:asciiTheme="minorHAnsi" w:eastAsiaTheme="minorEastAsia" w:hAnsiTheme="minorHAnsi" w:cstheme="minorBidi"/>
          <w:noProof/>
          <w:sz w:val="24"/>
          <w:lang w:val="en-CH" w:eastAsia="en-GB"/>
        </w:rPr>
        <w:tab/>
      </w:r>
      <w:r>
        <w:rPr>
          <w:noProof/>
        </w:rPr>
        <w:t>MFR OUT Files</w:t>
      </w:r>
      <w:r>
        <w:rPr>
          <w:noProof/>
        </w:rPr>
        <w:tab/>
      </w:r>
      <w:r>
        <w:rPr>
          <w:noProof/>
        </w:rPr>
        <w:fldChar w:fldCharType="begin"/>
      </w:r>
      <w:r>
        <w:rPr>
          <w:noProof/>
        </w:rPr>
        <w:instrText xml:space="preserve"> PAGEREF _Toc155280452 \h </w:instrText>
      </w:r>
      <w:r>
        <w:rPr>
          <w:noProof/>
        </w:rPr>
      </w:r>
      <w:r>
        <w:rPr>
          <w:noProof/>
        </w:rPr>
        <w:fldChar w:fldCharType="separate"/>
      </w:r>
      <w:r>
        <w:rPr>
          <w:noProof/>
        </w:rPr>
        <w:t>33</w:t>
      </w:r>
      <w:r>
        <w:rPr>
          <w:noProof/>
        </w:rPr>
        <w:fldChar w:fldCharType="end"/>
      </w:r>
    </w:p>
    <w:p w14:paraId="4FFC9006" w14:textId="3E4742E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5</w:t>
      </w:r>
      <w:r>
        <w:rPr>
          <w:rFonts w:asciiTheme="minorHAnsi" w:eastAsiaTheme="minorEastAsia" w:hAnsiTheme="minorHAnsi" w:cstheme="minorBidi"/>
          <w:noProof/>
          <w:sz w:val="24"/>
          <w:lang w:val="en-CH" w:eastAsia="en-GB"/>
        </w:rPr>
        <w:tab/>
      </w:r>
      <w:r>
        <w:rPr>
          <w:noProof/>
        </w:rPr>
        <w:t>Microtops Sun photometer Files</w:t>
      </w:r>
      <w:r>
        <w:rPr>
          <w:noProof/>
        </w:rPr>
        <w:tab/>
      </w:r>
      <w:r>
        <w:rPr>
          <w:noProof/>
        </w:rPr>
        <w:fldChar w:fldCharType="begin"/>
      </w:r>
      <w:r>
        <w:rPr>
          <w:noProof/>
        </w:rPr>
        <w:instrText xml:space="preserve"> PAGEREF _Toc155280453 \h </w:instrText>
      </w:r>
      <w:r>
        <w:rPr>
          <w:noProof/>
        </w:rPr>
      </w:r>
      <w:r>
        <w:rPr>
          <w:noProof/>
        </w:rPr>
        <w:fldChar w:fldCharType="separate"/>
      </w:r>
      <w:r>
        <w:rPr>
          <w:noProof/>
        </w:rPr>
        <w:t>34</w:t>
      </w:r>
      <w:r>
        <w:rPr>
          <w:noProof/>
        </w:rPr>
        <w:fldChar w:fldCharType="end"/>
      </w:r>
    </w:p>
    <w:p w14:paraId="272E1411" w14:textId="782A1D8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6</w:t>
      </w:r>
      <w:r>
        <w:rPr>
          <w:rFonts w:asciiTheme="minorHAnsi" w:eastAsiaTheme="minorEastAsia" w:hAnsiTheme="minorHAnsi" w:cstheme="minorBidi"/>
          <w:noProof/>
          <w:sz w:val="24"/>
          <w:lang w:val="en-CH" w:eastAsia="en-GB"/>
        </w:rPr>
        <w:tab/>
      </w:r>
      <w:r>
        <w:rPr>
          <w:noProof/>
        </w:rPr>
        <w:t>Microtops II Sun photometer Files</w:t>
      </w:r>
      <w:r>
        <w:rPr>
          <w:noProof/>
        </w:rPr>
        <w:tab/>
      </w:r>
      <w:r>
        <w:rPr>
          <w:noProof/>
        </w:rPr>
        <w:fldChar w:fldCharType="begin"/>
      </w:r>
      <w:r>
        <w:rPr>
          <w:noProof/>
        </w:rPr>
        <w:instrText xml:space="preserve"> PAGEREF _Toc155280454 \h </w:instrText>
      </w:r>
      <w:r>
        <w:rPr>
          <w:noProof/>
        </w:rPr>
      </w:r>
      <w:r>
        <w:rPr>
          <w:noProof/>
        </w:rPr>
        <w:fldChar w:fldCharType="separate"/>
      </w:r>
      <w:r>
        <w:rPr>
          <w:noProof/>
        </w:rPr>
        <w:t>35</w:t>
      </w:r>
      <w:r>
        <w:rPr>
          <w:noProof/>
        </w:rPr>
        <w:fldChar w:fldCharType="end"/>
      </w:r>
    </w:p>
    <w:p w14:paraId="2DC49A82" w14:textId="63C97375" w:rsidR="00924802" w:rsidRDefault="00924802">
      <w:pPr>
        <w:pStyle w:val="TOC3"/>
        <w:rPr>
          <w:rFonts w:asciiTheme="minorHAnsi" w:eastAsiaTheme="minorEastAsia" w:hAnsiTheme="minorHAnsi" w:cstheme="minorBidi"/>
          <w:noProof/>
          <w:sz w:val="24"/>
          <w:lang w:val="en-CH" w:eastAsia="en-GB"/>
        </w:rPr>
      </w:pPr>
      <w:r>
        <w:rPr>
          <w:noProof/>
        </w:rPr>
        <w:t>7.1.7</w:t>
      </w:r>
      <w:r>
        <w:rPr>
          <w:noProof/>
        </w:rPr>
        <w:tab/>
      </w:r>
      <w:r>
        <w:rPr>
          <w:noProof/>
        </w:rPr>
        <w:fldChar w:fldCharType="begin"/>
      </w:r>
      <w:r>
        <w:rPr>
          <w:noProof/>
        </w:rPr>
        <w:instrText xml:space="preserve"> PAGEREF _Toc155280455 \h </w:instrText>
      </w:r>
      <w:r>
        <w:rPr>
          <w:noProof/>
        </w:rPr>
      </w:r>
      <w:r>
        <w:rPr>
          <w:noProof/>
        </w:rPr>
        <w:fldChar w:fldCharType="separate"/>
      </w:r>
      <w:r>
        <w:rPr>
          <w:noProof/>
        </w:rPr>
        <w:t>35</w:t>
      </w:r>
      <w:r>
        <w:rPr>
          <w:noProof/>
        </w:rPr>
        <w:fldChar w:fldCharType="end"/>
      </w:r>
    </w:p>
    <w:p w14:paraId="6A6827E5" w14:textId="26FB7AF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8</w:t>
      </w:r>
      <w:r>
        <w:rPr>
          <w:rFonts w:asciiTheme="minorHAnsi" w:eastAsiaTheme="minorEastAsia" w:hAnsiTheme="minorHAnsi" w:cstheme="minorBidi"/>
          <w:noProof/>
          <w:sz w:val="24"/>
          <w:lang w:val="en-CH" w:eastAsia="en-GB"/>
        </w:rPr>
        <w:tab/>
      </w:r>
      <w:r>
        <w:rPr>
          <w:noProof/>
        </w:rPr>
        <w:t>Bruker FTIR Files</w:t>
      </w:r>
      <w:r>
        <w:rPr>
          <w:noProof/>
        </w:rPr>
        <w:tab/>
      </w:r>
      <w:r>
        <w:rPr>
          <w:noProof/>
        </w:rPr>
        <w:fldChar w:fldCharType="begin"/>
      </w:r>
      <w:r>
        <w:rPr>
          <w:noProof/>
        </w:rPr>
        <w:instrText xml:space="preserve"> PAGEREF _Toc155280456 \h </w:instrText>
      </w:r>
      <w:r>
        <w:rPr>
          <w:noProof/>
        </w:rPr>
      </w:r>
      <w:r>
        <w:rPr>
          <w:noProof/>
        </w:rPr>
        <w:fldChar w:fldCharType="separate"/>
      </w:r>
      <w:r>
        <w:rPr>
          <w:noProof/>
        </w:rPr>
        <w:t>35</w:t>
      </w:r>
      <w:r>
        <w:rPr>
          <w:noProof/>
        </w:rPr>
        <w:fldChar w:fldCharType="end"/>
      </w:r>
    </w:p>
    <w:p w14:paraId="38CF5EA6" w14:textId="3F929B2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9</w:t>
      </w:r>
      <w:r>
        <w:rPr>
          <w:rFonts w:asciiTheme="minorHAnsi" w:eastAsiaTheme="minorEastAsia" w:hAnsiTheme="minorHAnsi" w:cstheme="minorBidi"/>
          <w:noProof/>
          <w:sz w:val="24"/>
          <w:lang w:val="en-CH" w:eastAsia="en-GB"/>
        </w:rPr>
        <w:tab/>
      </w:r>
      <w:r>
        <w:rPr>
          <w:noProof/>
        </w:rPr>
        <w:t>SVC HR-1024 Files</w:t>
      </w:r>
      <w:r>
        <w:rPr>
          <w:noProof/>
        </w:rPr>
        <w:tab/>
      </w:r>
      <w:r>
        <w:rPr>
          <w:noProof/>
        </w:rPr>
        <w:fldChar w:fldCharType="begin"/>
      </w:r>
      <w:r>
        <w:rPr>
          <w:noProof/>
        </w:rPr>
        <w:instrText xml:space="preserve"> PAGEREF _Toc155280457 \h </w:instrText>
      </w:r>
      <w:r>
        <w:rPr>
          <w:noProof/>
        </w:rPr>
      </w:r>
      <w:r>
        <w:rPr>
          <w:noProof/>
        </w:rPr>
        <w:fldChar w:fldCharType="separate"/>
      </w:r>
      <w:r>
        <w:rPr>
          <w:noProof/>
        </w:rPr>
        <w:t>36</w:t>
      </w:r>
      <w:r>
        <w:rPr>
          <w:noProof/>
        </w:rPr>
        <w:fldChar w:fldCharType="end"/>
      </w:r>
    </w:p>
    <w:p w14:paraId="066ED3B6" w14:textId="7648C2A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0</w:t>
      </w:r>
      <w:r>
        <w:rPr>
          <w:rFonts w:asciiTheme="minorHAnsi" w:eastAsiaTheme="minorEastAsia" w:hAnsiTheme="minorHAnsi" w:cstheme="minorBidi"/>
          <w:noProof/>
          <w:sz w:val="24"/>
          <w:lang w:val="en-CH" w:eastAsia="en-GB"/>
        </w:rPr>
        <w:tab/>
      </w:r>
      <w:r>
        <w:rPr>
          <w:noProof/>
        </w:rPr>
        <w:t>Apogee Files</w:t>
      </w:r>
      <w:r>
        <w:rPr>
          <w:noProof/>
        </w:rPr>
        <w:tab/>
      </w:r>
      <w:r>
        <w:rPr>
          <w:noProof/>
        </w:rPr>
        <w:fldChar w:fldCharType="begin"/>
      </w:r>
      <w:r>
        <w:rPr>
          <w:noProof/>
        </w:rPr>
        <w:instrText xml:space="preserve"> PAGEREF _Toc155280458 \h </w:instrText>
      </w:r>
      <w:r>
        <w:rPr>
          <w:noProof/>
        </w:rPr>
      </w:r>
      <w:r>
        <w:rPr>
          <w:noProof/>
        </w:rPr>
        <w:fldChar w:fldCharType="separate"/>
      </w:r>
      <w:r>
        <w:rPr>
          <w:noProof/>
        </w:rPr>
        <w:t>38</w:t>
      </w:r>
      <w:r>
        <w:rPr>
          <w:noProof/>
        </w:rPr>
        <w:fldChar w:fldCharType="end"/>
      </w:r>
    </w:p>
    <w:p w14:paraId="64BC9294" w14:textId="71BAA61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1</w:t>
      </w:r>
      <w:r>
        <w:rPr>
          <w:rFonts w:asciiTheme="minorHAnsi" w:eastAsiaTheme="minorEastAsia" w:hAnsiTheme="minorHAnsi" w:cstheme="minorBidi"/>
          <w:noProof/>
          <w:sz w:val="24"/>
          <w:lang w:val="en-CH" w:eastAsia="en-GB"/>
        </w:rPr>
        <w:tab/>
      </w:r>
      <w:r>
        <w:rPr>
          <w:noProof/>
        </w:rPr>
        <w:t>ENVI Spectral Library Files</w:t>
      </w:r>
      <w:r>
        <w:rPr>
          <w:noProof/>
        </w:rPr>
        <w:tab/>
      </w:r>
      <w:r>
        <w:rPr>
          <w:noProof/>
        </w:rPr>
        <w:fldChar w:fldCharType="begin"/>
      </w:r>
      <w:r>
        <w:rPr>
          <w:noProof/>
        </w:rPr>
        <w:instrText xml:space="preserve"> PAGEREF _Toc155280459 \h </w:instrText>
      </w:r>
      <w:r>
        <w:rPr>
          <w:noProof/>
        </w:rPr>
      </w:r>
      <w:r>
        <w:rPr>
          <w:noProof/>
        </w:rPr>
        <w:fldChar w:fldCharType="separate"/>
      </w:r>
      <w:r>
        <w:rPr>
          <w:noProof/>
        </w:rPr>
        <w:t>39</w:t>
      </w:r>
      <w:r>
        <w:rPr>
          <w:noProof/>
        </w:rPr>
        <w:fldChar w:fldCharType="end"/>
      </w:r>
    </w:p>
    <w:p w14:paraId="31503113" w14:textId="7A5C3F9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2</w:t>
      </w:r>
      <w:r>
        <w:rPr>
          <w:rFonts w:asciiTheme="minorHAnsi" w:eastAsiaTheme="minorEastAsia" w:hAnsiTheme="minorHAnsi" w:cstheme="minorBidi"/>
          <w:noProof/>
          <w:sz w:val="24"/>
          <w:lang w:val="en-CH" w:eastAsia="en-GB"/>
        </w:rPr>
        <w:tab/>
      </w:r>
      <w:r>
        <w:rPr>
          <w:noProof/>
        </w:rPr>
        <w:t>Ocean Optics SpectraSuite Data Files</w:t>
      </w:r>
      <w:r>
        <w:rPr>
          <w:noProof/>
        </w:rPr>
        <w:tab/>
      </w:r>
      <w:r>
        <w:rPr>
          <w:noProof/>
        </w:rPr>
        <w:fldChar w:fldCharType="begin"/>
      </w:r>
      <w:r>
        <w:rPr>
          <w:noProof/>
        </w:rPr>
        <w:instrText xml:space="preserve"> PAGEREF _Toc155280460 \h </w:instrText>
      </w:r>
      <w:r>
        <w:rPr>
          <w:noProof/>
        </w:rPr>
      </w:r>
      <w:r>
        <w:rPr>
          <w:noProof/>
        </w:rPr>
        <w:fldChar w:fldCharType="separate"/>
      </w:r>
      <w:r>
        <w:rPr>
          <w:noProof/>
        </w:rPr>
        <w:t>39</w:t>
      </w:r>
      <w:r>
        <w:rPr>
          <w:noProof/>
        </w:rPr>
        <w:fldChar w:fldCharType="end"/>
      </w:r>
    </w:p>
    <w:p w14:paraId="6C7782A9" w14:textId="26AF4FD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3</w:t>
      </w:r>
      <w:r>
        <w:rPr>
          <w:rFonts w:asciiTheme="minorHAnsi" w:eastAsiaTheme="minorEastAsia" w:hAnsiTheme="minorHAnsi" w:cstheme="minorBidi"/>
          <w:noProof/>
          <w:sz w:val="24"/>
          <w:lang w:val="en-CH" w:eastAsia="en-GB"/>
        </w:rPr>
        <w:tab/>
      </w:r>
      <w:r>
        <w:rPr>
          <w:noProof/>
        </w:rPr>
        <w:t>Ocean Optics Ocean View Data Files</w:t>
      </w:r>
      <w:r>
        <w:rPr>
          <w:noProof/>
        </w:rPr>
        <w:tab/>
      </w:r>
      <w:r>
        <w:rPr>
          <w:noProof/>
        </w:rPr>
        <w:fldChar w:fldCharType="begin"/>
      </w:r>
      <w:r>
        <w:rPr>
          <w:noProof/>
        </w:rPr>
        <w:instrText xml:space="preserve"> PAGEREF _Toc155280461 \h </w:instrText>
      </w:r>
      <w:r>
        <w:rPr>
          <w:noProof/>
        </w:rPr>
      </w:r>
      <w:r>
        <w:rPr>
          <w:noProof/>
        </w:rPr>
        <w:fldChar w:fldCharType="separate"/>
      </w:r>
      <w:r>
        <w:rPr>
          <w:noProof/>
        </w:rPr>
        <w:t>40</w:t>
      </w:r>
      <w:r>
        <w:rPr>
          <w:noProof/>
        </w:rPr>
        <w:fldChar w:fldCharType="end"/>
      </w:r>
    </w:p>
    <w:p w14:paraId="3FDC88A7" w14:textId="0DE0A95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4</w:t>
      </w:r>
      <w:r>
        <w:rPr>
          <w:rFonts w:asciiTheme="minorHAnsi" w:eastAsiaTheme="minorEastAsia" w:hAnsiTheme="minorHAnsi" w:cstheme="minorBidi"/>
          <w:noProof/>
          <w:sz w:val="24"/>
          <w:lang w:val="en-CH" w:eastAsia="en-GB"/>
        </w:rPr>
        <w:tab/>
      </w:r>
      <w:r>
        <w:rPr>
          <w:noProof/>
        </w:rPr>
        <w:t>HDF5 Files containing FGI goniometer measurements</w:t>
      </w:r>
      <w:r>
        <w:rPr>
          <w:noProof/>
        </w:rPr>
        <w:tab/>
      </w:r>
      <w:r>
        <w:rPr>
          <w:noProof/>
        </w:rPr>
        <w:fldChar w:fldCharType="begin"/>
      </w:r>
      <w:r>
        <w:rPr>
          <w:noProof/>
        </w:rPr>
        <w:instrText xml:space="preserve"> PAGEREF _Toc155280462 \h </w:instrText>
      </w:r>
      <w:r>
        <w:rPr>
          <w:noProof/>
        </w:rPr>
      </w:r>
      <w:r>
        <w:rPr>
          <w:noProof/>
        </w:rPr>
        <w:fldChar w:fldCharType="separate"/>
      </w:r>
      <w:r>
        <w:rPr>
          <w:noProof/>
        </w:rPr>
        <w:t>40</w:t>
      </w:r>
      <w:r>
        <w:rPr>
          <w:noProof/>
        </w:rPr>
        <w:fldChar w:fldCharType="end"/>
      </w:r>
    </w:p>
    <w:p w14:paraId="0A7340DE" w14:textId="6BE0A50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5</w:t>
      </w:r>
      <w:r>
        <w:rPr>
          <w:rFonts w:asciiTheme="minorHAnsi" w:eastAsiaTheme="minorEastAsia" w:hAnsiTheme="minorHAnsi" w:cstheme="minorBidi"/>
          <w:noProof/>
          <w:sz w:val="24"/>
          <w:lang w:val="en-CH" w:eastAsia="en-GB"/>
        </w:rPr>
        <w:tab/>
      </w:r>
      <w:r>
        <w:rPr>
          <w:noProof/>
        </w:rPr>
        <w:t>UniSpec Single Channel</w:t>
      </w:r>
      <w:r>
        <w:rPr>
          <w:noProof/>
        </w:rPr>
        <w:tab/>
      </w:r>
      <w:r>
        <w:rPr>
          <w:noProof/>
        </w:rPr>
        <w:fldChar w:fldCharType="begin"/>
      </w:r>
      <w:r>
        <w:rPr>
          <w:noProof/>
        </w:rPr>
        <w:instrText xml:space="preserve"> PAGEREF _Toc155280463 \h </w:instrText>
      </w:r>
      <w:r>
        <w:rPr>
          <w:noProof/>
        </w:rPr>
      </w:r>
      <w:r>
        <w:rPr>
          <w:noProof/>
        </w:rPr>
        <w:fldChar w:fldCharType="separate"/>
      </w:r>
      <w:r>
        <w:rPr>
          <w:noProof/>
        </w:rPr>
        <w:t>41</w:t>
      </w:r>
      <w:r>
        <w:rPr>
          <w:noProof/>
        </w:rPr>
        <w:fldChar w:fldCharType="end"/>
      </w:r>
    </w:p>
    <w:p w14:paraId="028C4218" w14:textId="4D456BD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6</w:t>
      </w:r>
      <w:r>
        <w:rPr>
          <w:rFonts w:asciiTheme="minorHAnsi" w:eastAsiaTheme="minorEastAsia" w:hAnsiTheme="minorHAnsi" w:cstheme="minorBidi"/>
          <w:noProof/>
          <w:sz w:val="24"/>
          <w:lang w:val="en-CH" w:eastAsia="en-GB"/>
        </w:rPr>
        <w:tab/>
      </w:r>
      <w:r>
        <w:rPr>
          <w:noProof/>
        </w:rPr>
        <w:t>UniSpec Double Channel SPU</w:t>
      </w:r>
      <w:r>
        <w:rPr>
          <w:noProof/>
        </w:rPr>
        <w:tab/>
      </w:r>
      <w:r>
        <w:rPr>
          <w:noProof/>
        </w:rPr>
        <w:fldChar w:fldCharType="begin"/>
      </w:r>
      <w:r>
        <w:rPr>
          <w:noProof/>
        </w:rPr>
        <w:instrText xml:space="preserve"> PAGEREF _Toc155280464 \h </w:instrText>
      </w:r>
      <w:r>
        <w:rPr>
          <w:noProof/>
        </w:rPr>
      </w:r>
      <w:r>
        <w:rPr>
          <w:noProof/>
        </w:rPr>
        <w:fldChar w:fldCharType="separate"/>
      </w:r>
      <w:r>
        <w:rPr>
          <w:noProof/>
        </w:rPr>
        <w:t>41</w:t>
      </w:r>
      <w:r>
        <w:rPr>
          <w:noProof/>
        </w:rPr>
        <w:fldChar w:fldCharType="end"/>
      </w:r>
    </w:p>
    <w:p w14:paraId="59D04418" w14:textId="2B7C7EA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7</w:t>
      </w:r>
      <w:r>
        <w:rPr>
          <w:rFonts w:asciiTheme="minorHAnsi" w:eastAsiaTheme="minorEastAsia" w:hAnsiTheme="minorHAnsi" w:cstheme="minorBidi"/>
          <w:noProof/>
          <w:sz w:val="24"/>
          <w:lang w:val="en-CH" w:eastAsia="en-GB"/>
        </w:rPr>
        <w:tab/>
      </w:r>
      <w:r>
        <w:rPr>
          <w:noProof/>
        </w:rPr>
        <w:t>SPECPR</w:t>
      </w:r>
      <w:r>
        <w:rPr>
          <w:noProof/>
        </w:rPr>
        <w:tab/>
      </w:r>
      <w:r>
        <w:rPr>
          <w:noProof/>
        </w:rPr>
        <w:fldChar w:fldCharType="begin"/>
      </w:r>
      <w:r>
        <w:rPr>
          <w:noProof/>
        </w:rPr>
        <w:instrText xml:space="preserve"> PAGEREF _Toc155280465 \h </w:instrText>
      </w:r>
      <w:r>
        <w:rPr>
          <w:noProof/>
        </w:rPr>
      </w:r>
      <w:r>
        <w:rPr>
          <w:noProof/>
        </w:rPr>
        <w:fldChar w:fldCharType="separate"/>
      </w:r>
      <w:r>
        <w:rPr>
          <w:noProof/>
        </w:rPr>
        <w:t>41</w:t>
      </w:r>
      <w:r>
        <w:rPr>
          <w:noProof/>
        </w:rPr>
        <w:fldChar w:fldCharType="end"/>
      </w:r>
    </w:p>
    <w:p w14:paraId="25D14176" w14:textId="5E9BFEB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8</w:t>
      </w:r>
      <w:r>
        <w:rPr>
          <w:rFonts w:asciiTheme="minorHAnsi" w:eastAsiaTheme="minorEastAsia" w:hAnsiTheme="minorHAnsi" w:cstheme="minorBidi"/>
          <w:noProof/>
          <w:sz w:val="24"/>
          <w:lang w:val="en-CH" w:eastAsia="en-GB"/>
        </w:rPr>
        <w:tab/>
      </w:r>
      <w:r>
        <w:rPr>
          <w:noProof/>
        </w:rPr>
        <w:t>Modtran Albedo File</w:t>
      </w:r>
      <w:r>
        <w:rPr>
          <w:noProof/>
        </w:rPr>
        <w:tab/>
      </w:r>
      <w:r>
        <w:rPr>
          <w:noProof/>
        </w:rPr>
        <w:fldChar w:fldCharType="begin"/>
      </w:r>
      <w:r>
        <w:rPr>
          <w:noProof/>
        </w:rPr>
        <w:instrText xml:space="preserve"> PAGEREF _Toc155280466 \h </w:instrText>
      </w:r>
      <w:r>
        <w:rPr>
          <w:noProof/>
        </w:rPr>
      </w:r>
      <w:r>
        <w:rPr>
          <w:noProof/>
        </w:rPr>
        <w:fldChar w:fldCharType="separate"/>
      </w:r>
      <w:r>
        <w:rPr>
          <w:noProof/>
        </w:rPr>
        <w:t>42</w:t>
      </w:r>
      <w:r>
        <w:rPr>
          <w:noProof/>
        </w:rPr>
        <w:fldChar w:fldCharType="end"/>
      </w:r>
    </w:p>
    <w:p w14:paraId="67C91632" w14:textId="2B91C99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19</w:t>
      </w:r>
      <w:r>
        <w:rPr>
          <w:rFonts w:asciiTheme="minorHAnsi" w:eastAsiaTheme="minorEastAsia" w:hAnsiTheme="minorHAnsi" w:cstheme="minorBidi"/>
          <w:noProof/>
          <w:sz w:val="24"/>
          <w:lang w:val="en-CH" w:eastAsia="en-GB"/>
        </w:rPr>
        <w:tab/>
      </w:r>
      <w:r>
        <w:rPr>
          <w:noProof/>
        </w:rPr>
        <w:t>FloX and RoX Files</w:t>
      </w:r>
      <w:r>
        <w:rPr>
          <w:noProof/>
        </w:rPr>
        <w:tab/>
      </w:r>
      <w:r>
        <w:rPr>
          <w:noProof/>
        </w:rPr>
        <w:fldChar w:fldCharType="begin"/>
      </w:r>
      <w:r>
        <w:rPr>
          <w:noProof/>
        </w:rPr>
        <w:instrText xml:space="preserve"> PAGEREF _Toc155280467 \h </w:instrText>
      </w:r>
      <w:r>
        <w:rPr>
          <w:noProof/>
        </w:rPr>
      </w:r>
      <w:r>
        <w:rPr>
          <w:noProof/>
        </w:rPr>
        <w:fldChar w:fldCharType="separate"/>
      </w:r>
      <w:r>
        <w:rPr>
          <w:noProof/>
        </w:rPr>
        <w:t>42</w:t>
      </w:r>
      <w:r>
        <w:rPr>
          <w:noProof/>
        </w:rPr>
        <w:fldChar w:fldCharType="end"/>
      </w:r>
    </w:p>
    <w:p w14:paraId="28655D33" w14:textId="29A253E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0</w:t>
      </w:r>
      <w:r>
        <w:rPr>
          <w:rFonts w:asciiTheme="minorHAnsi" w:eastAsiaTheme="minorEastAsia" w:hAnsiTheme="minorHAnsi" w:cstheme="minorBidi"/>
          <w:noProof/>
          <w:sz w:val="24"/>
          <w:lang w:val="en-CH" w:eastAsia="en-GB"/>
        </w:rPr>
        <w:tab/>
      </w:r>
      <w:r>
        <w:rPr>
          <w:noProof/>
        </w:rPr>
        <w:t>Excel files</w:t>
      </w:r>
      <w:r>
        <w:rPr>
          <w:noProof/>
        </w:rPr>
        <w:tab/>
      </w:r>
      <w:r>
        <w:rPr>
          <w:noProof/>
        </w:rPr>
        <w:fldChar w:fldCharType="begin"/>
      </w:r>
      <w:r>
        <w:rPr>
          <w:noProof/>
        </w:rPr>
        <w:instrText xml:space="preserve"> PAGEREF _Toc155280468 \h </w:instrText>
      </w:r>
      <w:r>
        <w:rPr>
          <w:noProof/>
        </w:rPr>
      </w:r>
      <w:r>
        <w:rPr>
          <w:noProof/>
        </w:rPr>
        <w:fldChar w:fldCharType="separate"/>
      </w:r>
      <w:r>
        <w:rPr>
          <w:noProof/>
        </w:rPr>
        <w:t>42</w:t>
      </w:r>
      <w:r>
        <w:rPr>
          <w:noProof/>
        </w:rPr>
        <w:fldChar w:fldCharType="end"/>
      </w:r>
    </w:p>
    <w:p w14:paraId="53B5299E" w14:textId="3FF98B3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7.1.21</w:t>
      </w:r>
      <w:r>
        <w:rPr>
          <w:rFonts w:asciiTheme="minorHAnsi" w:eastAsiaTheme="minorEastAsia" w:hAnsiTheme="minorHAnsi" w:cstheme="minorBidi"/>
          <w:noProof/>
          <w:sz w:val="24"/>
          <w:lang w:val="en-CH" w:eastAsia="en-GB"/>
        </w:rPr>
        <w:tab/>
      </w:r>
      <w:r>
        <w:rPr>
          <w:noProof/>
        </w:rPr>
        <w:t>TXT Space Formatted Text Files</w:t>
      </w:r>
      <w:r>
        <w:rPr>
          <w:noProof/>
        </w:rPr>
        <w:tab/>
      </w:r>
      <w:r>
        <w:rPr>
          <w:noProof/>
        </w:rPr>
        <w:fldChar w:fldCharType="begin"/>
      </w:r>
      <w:r>
        <w:rPr>
          <w:noProof/>
        </w:rPr>
        <w:instrText xml:space="preserve"> PAGEREF _Toc155280469 \h </w:instrText>
      </w:r>
      <w:r>
        <w:rPr>
          <w:noProof/>
        </w:rPr>
      </w:r>
      <w:r>
        <w:rPr>
          <w:noProof/>
        </w:rPr>
        <w:fldChar w:fldCharType="separate"/>
      </w:r>
      <w:r>
        <w:rPr>
          <w:noProof/>
        </w:rPr>
        <w:t>43</w:t>
      </w:r>
      <w:r>
        <w:rPr>
          <w:noProof/>
        </w:rPr>
        <w:fldChar w:fldCharType="end"/>
      </w:r>
    </w:p>
    <w:p w14:paraId="680A8629" w14:textId="2141527D"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7.2</w:t>
      </w:r>
      <w:r>
        <w:rPr>
          <w:rFonts w:asciiTheme="minorHAnsi" w:eastAsiaTheme="minorEastAsia" w:hAnsiTheme="minorHAnsi" w:cstheme="minorBidi"/>
          <w:noProof/>
          <w:sz w:val="24"/>
          <w:lang w:val="en-CH" w:eastAsia="en-GB"/>
        </w:rPr>
        <w:tab/>
      </w:r>
      <w:r>
        <w:rPr>
          <w:noProof/>
        </w:rPr>
        <w:t>Supported Output Spectrum File Formats</w:t>
      </w:r>
      <w:r>
        <w:rPr>
          <w:noProof/>
        </w:rPr>
        <w:tab/>
      </w:r>
      <w:r>
        <w:rPr>
          <w:noProof/>
        </w:rPr>
        <w:fldChar w:fldCharType="begin"/>
      </w:r>
      <w:r>
        <w:rPr>
          <w:noProof/>
        </w:rPr>
        <w:instrText xml:space="preserve"> PAGEREF _Toc155280470 \h </w:instrText>
      </w:r>
      <w:r>
        <w:rPr>
          <w:noProof/>
        </w:rPr>
      </w:r>
      <w:r>
        <w:rPr>
          <w:noProof/>
        </w:rPr>
        <w:fldChar w:fldCharType="separate"/>
      </w:r>
      <w:r>
        <w:rPr>
          <w:noProof/>
        </w:rPr>
        <w:t>44</w:t>
      </w:r>
      <w:r>
        <w:rPr>
          <w:noProof/>
        </w:rPr>
        <w:fldChar w:fldCharType="end"/>
      </w:r>
    </w:p>
    <w:p w14:paraId="76C9C515" w14:textId="77FC550B" w:rsidR="00924802" w:rsidRDefault="00924802">
      <w:pPr>
        <w:pStyle w:val="TOC1"/>
        <w:tabs>
          <w:tab w:val="left" w:pos="440"/>
        </w:tabs>
        <w:rPr>
          <w:rFonts w:asciiTheme="minorHAnsi" w:eastAsiaTheme="minorEastAsia" w:hAnsiTheme="minorHAnsi" w:cstheme="minorBidi"/>
          <w:b w:val="0"/>
          <w:noProof/>
          <w:lang w:val="en-CH" w:eastAsia="en-GB"/>
        </w:rPr>
      </w:pPr>
      <w:r>
        <w:rPr>
          <w:noProof/>
        </w:rPr>
        <w:t>8</w:t>
      </w:r>
      <w:r>
        <w:rPr>
          <w:rFonts w:asciiTheme="minorHAnsi" w:eastAsiaTheme="minorEastAsia" w:hAnsiTheme="minorHAnsi" w:cstheme="minorBidi"/>
          <w:b w:val="0"/>
          <w:noProof/>
          <w:lang w:val="en-CH" w:eastAsia="en-GB"/>
        </w:rPr>
        <w:tab/>
      </w:r>
      <w:r>
        <w:rPr>
          <w:noProof/>
        </w:rPr>
        <w:t>Metadata</w:t>
      </w:r>
      <w:r>
        <w:rPr>
          <w:noProof/>
        </w:rPr>
        <w:tab/>
      </w:r>
      <w:r>
        <w:rPr>
          <w:noProof/>
        </w:rPr>
        <w:fldChar w:fldCharType="begin"/>
      </w:r>
      <w:r>
        <w:rPr>
          <w:noProof/>
        </w:rPr>
        <w:instrText xml:space="preserve"> PAGEREF _Toc155280471 \h </w:instrText>
      </w:r>
      <w:r>
        <w:rPr>
          <w:noProof/>
        </w:rPr>
      </w:r>
      <w:r>
        <w:rPr>
          <w:noProof/>
        </w:rPr>
        <w:fldChar w:fldCharType="separate"/>
      </w:r>
      <w:r>
        <w:rPr>
          <w:noProof/>
        </w:rPr>
        <w:t>45</w:t>
      </w:r>
      <w:r>
        <w:rPr>
          <w:noProof/>
        </w:rPr>
        <w:fldChar w:fldCharType="end"/>
      </w:r>
    </w:p>
    <w:p w14:paraId="359AAFF0" w14:textId="1A80189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1</w:t>
      </w:r>
      <w:r>
        <w:rPr>
          <w:rFonts w:asciiTheme="minorHAnsi" w:eastAsiaTheme="minorEastAsia" w:hAnsiTheme="minorHAnsi" w:cstheme="minorBidi"/>
          <w:noProof/>
          <w:sz w:val="24"/>
          <w:lang w:val="en-CH" w:eastAsia="en-GB"/>
        </w:rPr>
        <w:tab/>
      </w:r>
      <w:r>
        <w:rPr>
          <w:noProof/>
        </w:rPr>
        <w:t>Research Groups and Accessing SPECCHIO Campaigns</w:t>
      </w:r>
      <w:r>
        <w:rPr>
          <w:noProof/>
        </w:rPr>
        <w:tab/>
      </w:r>
      <w:r>
        <w:rPr>
          <w:noProof/>
        </w:rPr>
        <w:fldChar w:fldCharType="begin"/>
      </w:r>
      <w:r>
        <w:rPr>
          <w:noProof/>
        </w:rPr>
        <w:instrText xml:space="preserve"> PAGEREF _Toc155280472 \h </w:instrText>
      </w:r>
      <w:r>
        <w:rPr>
          <w:noProof/>
        </w:rPr>
      </w:r>
      <w:r>
        <w:rPr>
          <w:noProof/>
        </w:rPr>
        <w:fldChar w:fldCharType="separate"/>
      </w:r>
      <w:r>
        <w:rPr>
          <w:noProof/>
        </w:rPr>
        <w:t>45</w:t>
      </w:r>
      <w:r>
        <w:rPr>
          <w:noProof/>
        </w:rPr>
        <w:fldChar w:fldCharType="end"/>
      </w:r>
    </w:p>
    <w:p w14:paraId="0A5C6707" w14:textId="707B1BA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2</w:t>
      </w:r>
      <w:r>
        <w:rPr>
          <w:rFonts w:asciiTheme="minorHAnsi" w:eastAsiaTheme="minorEastAsia" w:hAnsiTheme="minorHAnsi" w:cstheme="minorBidi"/>
          <w:noProof/>
          <w:sz w:val="24"/>
          <w:lang w:val="en-CH" w:eastAsia="en-GB"/>
        </w:rPr>
        <w:tab/>
      </w:r>
      <w:r>
        <w:rPr>
          <w:noProof/>
        </w:rPr>
        <w:t>Non-Redundant Storage</w:t>
      </w:r>
      <w:r>
        <w:rPr>
          <w:noProof/>
        </w:rPr>
        <w:tab/>
      </w:r>
      <w:r>
        <w:rPr>
          <w:noProof/>
        </w:rPr>
        <w:fldChar w:fldCharType="begin"/>
      </w:r>
      <w:r>
        <w:rPr>
          <w:noProof/>
        </w:rPr>
        <w:instrText xml:space="preserve"> PAGEREF _Toc155280473 \h </w:instrText>
      </w:r>
      <w:r>
        <w:rPr>
          <w:noProof/>
        </w:rPr>
      </w:r>
      <w:r>
        <w:rPr>
          <w:noProof/>
        </w:rPr>
        <w:fldChar w:fldCharType="separate"/>
      </w:r>
      <w:r>
        <w:rPr>
          <w:noProof/>
        </w:rPr>
        <w:t>45</w:t>
      </w:r>
      <w:r>
        <w:rPr>
          <w:noProof/>
        </w:rPr>
        <w:fldChar w:fldCharType="end"/>
      </w:r>
    </w:p>
    <w:p w14:paraId="15E92D0B" w14:textId="53EC026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3</w:t>
      </w:r>
      <w:r>
        <w:rPr>
          <w:rFonts w:asciiTheme="minorHAnsi" w:eastAsiaTheme="minorEastAsia" w:hAnsiTheme="minorHAnsi" w:cstheme="minorBidi"/>
          <w:noProof/>
          <w:sz w:val="24"/>
          <w:lang w:val="en-CH" w:eastAsia="en-GB"/>
        </w:rPr>
        <w:tab/>
      </w:r>
      <w:r>
        <w:rPr>
          <w:noProof/>
        </w:rPr>
        <w:t>Metadata Storage Levels</w:t>
      </w:r>
      <w:r>
        <w:rPr>
          <w:noProof/>
        </w:rPr>
        <w:tab/>
      </w:r>
      <w:r>
        <w:rPr>
          <w:noProof/>
        </w:rPr>
        <w:fldChar w:fldCharType="begin"/>
      </w:r>
      <w:r>
        <w:rPr>
          <w:noProof/>
        </w:rPr>
        <w:instrText xml:space="preserve"> PAGEREF _Toc155280474 \h </w:instrText>
      </w:r>
      <w:r>
        <w:rPr>
          <w:noProof/>
        </w:rPr>
      </w:r>
      <w:r>
        <w:rPr>
          <w:noProof/>
        </w:rPr>
        <w:fldChar w:fldCharType="separate"/>
      </w:r>
      <w:r>
        <w:rPr>
          <w:noProof/>
        </w:rPr>
        <w:t>46</w:t>
      </w:r>
      <w:r>
        <w:rPr>
          <w:noProof/>
        </w:rPr>
        <w:fldChar w:fldCharType="end"/>
      </w:r>
    </w:p>
    <w:p w14:paraId="2D71CCFF" w14:textId="6F3BCA4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4</w:t>
      </w:r>
      <w:r>
        <w:rPr>
          <w:rFonts w:asciiTheme="minorHAnsi" w:eastAsiaTheme="minorEastAsia" w:hAnsiTheme="minorHAnsi" w:cstheme="minorBidi"/>
          <w:noProof/>
          <w:sz w:val="24"/>
          <w:lang w:val="en-CH" w:eastAsia="en-GB"/>
        </w:rPr>
        <w:tab/>
      </w:r>
      <w:r>
        <w:rPr>
          <w:noProof/>
        </w:rPr>
        <w:t>Time Data</w:t>
      </w:r>
      <w:r>
        <w:rPr>
          <w:noProof/>
        </w:rPr>
        <w:tab/>
      </w:r>
      <w:r>
        <w:rPr>
          <w:noProof/>
        </w:rPr>
        <w:fldChar w:fldCharType="begin"/>
      </w:r>
      <w:r>
        <w:rPr>
          <w:noProof/>
        </w:rPr>
        <w:instrText xml:space="preserve"> PAGEREF _Toc155280475 \h </w:instrText>
      </w:r>
      <w:r>
        <w:rPr>
          <w:noProof/>
        </w:rPr>
      </w:r>
      <w:r>
        <w:rPr>
          <w:noProof/>
        </w:rPr>
        <w:fldChar w:fldCharType="separate"/>
      </w:r>
      <w:r>
        <w:rPr>
          <w:noProof/>
        </w:rPr>
        <w:t>46</w:t>
      </w:r>
      <w:r>
        <w:rPr>
          <w:noProof/>
        </w:rPr>
        <w:fldChar w:fldCharType="end"/>
      </w:r>
    </w:p>
    <w:p w14:paraId="01D22FDA" w14:textId="7B74FF3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5</w:t>
      </w:r>
      <w:r>
        <w:rPr>
          <w:rFonts w:asciiTheme="minorHAnsi" w:eastAsiaTheme="minorEastAsia" w:hAnsiTheme="minorHAnsi" w:cstheme="minorBidi"/>
          <w:noProof/>
          <w:sz w:val="24"/>
          <w:lang w:val="en-CH" w:eastAsia="en-GB"/>
        </w:rPr>
        <w:tab/>
      </w:r>
      <w:r>
        <w:rPr>
          <w:noProof/>
        </w:rPr>
        <w:t>Data Links</w:t>
      </w:r>
      <w:r>
        <w:rPr>
          <w:noProof/>
        </w:rPr>
        <w:tab/>
      </w:r>
      <w:r>
        <w:rPr>
          <w:noProof/>
        </w:rPr>
        <w:fldChar w:fldCharType="begin"/>
      </w:r>
      <w:r>
        <w:rPr>
          <w:noProof/>
        </w:rPr>
        <w:instrText xml:space="preserve"> PAGEREF _Toc155280476 \h </w:instrText>
      </w:r>
      <w:r>
        <w:rPr>
          <w:noProof/>
        </w:rPr>
      </w:r>
      <w:r>
        <w:rPr>
          <w:noProof/>
        </w:rPr>
        <w:fldChar w:fldCharType="separate"/>
      </w:r>
      <w:r>
        <w:rPr>
          <w:noProof/>
        </w:rPr>
        <w:t>46</w:t>
      </w:r>
      <w:r>
        <w:rPr>
          <w:noProof/>
        </w:rPr>
        <w:fldChar w:fldCharType="end"/>
      </w:r>
    </w:p>
    <w:p w14:paraId="7782702B" w14:textId="07837BC8"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6</w:t>
      </w:r>
      <w:r>
        <w:rPr>
          <w:rFonts w:asciiTheme="minorHAnsi" w:eastAsiaTheme="minorEastAsia" w:hAnsiTheme="minorHAnsi" w:cstheme="minorBidi"/>
          <w:noProof/>
          <w:sz w:val="24"/>
          <w:lang w:val="en-CH" w:eastAsia="en-GB"/>
        </w:rPr>
        <w:tab/>
      </w:r>
      <w:r>
        <w:rPr>
          <w:noProof/>
        </w:rPr>
        <w:t>Manufacturers, Sensors, Instruments and Calibrations</w:t>
      </w:r>
      <w:r>
        <w:rPr>
          <w:noProof/>
        </w:rPr>
        <w:tab/>
      </w:r>
      <w:r>
        <w:rPr>
          <w:noProof/>
        </w:rPr>
        <w:fldChar w:fldCharType="begin"/>
      </w:r>
      <w:r>
        <w:rPr>
          <w:noProof/>
        </w:rPr>
        <w:instrText xml:space="preserve"> PAGEREF _Toc155280477 \h </w:instrText>
      </w:r>
      <w:r>
        <w:rPr>
          <w:noProof/>
        </w:rPr>
      </w:r>
      <w:r>
        <w:rPr>
          <w:noProof/>
        </w:rPr>
        <w:fldChar w:fldCharType="separate"/>
      </w:r>
      <w:r>
        <w:rPr>
          <w:noProof/>
        </w:rPr>
        <w:t>48</w:t>
      </w:r>
      <w:r>
        <w:rPr>
          <w:noProof/>
        </w:rPr>
        <w:fldChar w:fldCharType="end"/>
      </w:r>
    </w:p>
    <w:p w14:paraId="621627BE" w14:textId="1D0B9652"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7</w:t>
      </w:r>
      <w:r>
        <w:rPr>
          <w:rFonts w:asciiTheme="minorHAnsi" w:eastAsiaTheme="minorEastAsia" w:hAnsiTheme="minorHAnsi" w:cstheme="minorBidi"/>
          <w:noProof/>
          <w:sz w:val="24"/>
          <w:lang w:val="en-CH" w:eastAsia="en-GB"/>
        </w:rPr>
        <w:tab/>
      </w:r>
      <w:r>
        <w:rPr>
          <w:noProof/>
        </w:rPr>
        <w:t>Campaign-related Metadata</w:t>
      </w:r>
      <w:r>
        <w:rPr>
          <w:noProof/>
        </w:rPr>
        <w:tab/>
      </w:r>
      <w:r>
        <w:rPr>
          <w:noProof/>
        </w:rPr>
        <w:fldChar w:fldCharType="begin"/>
      </w:r>
      <w:r>
        <w:rPr>
          <w:noProof/>
        </w:rPr>
        <w:instrText xml:space="preserve"> PAGEREF _Toc155280478 \h </w:instrText>
      </w:r>
      <w:r>
        <w:rPr>
          <w:noProof/>
        </w:rPr>
      </w:r>
      <w:r>
        <w:rPr>
          <w:noProof/>
        </w:rPr>
        <w:fldChar w:fldCharType="separate"/>
      </w:r>
      <w:r>
        <w:rPr>
          <w:noProof/>
        </w:rPr>
        <w:t>49</w:t>
      </w:r>
      <w:r>
        <w:rPr>
          <w:noProof/>
        </w:rPr>
        <w:fldChar w:fldCharType="end"/>
      </w:r>
    </w:p>
    <w:p w14:paraId="06FF9A30" w14:textId="6BC51CFA"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8.8</w:t>
      </w:r>
      <w:r>
        <w:rPr>
          <w:rFonts w:asciiTheme="minorHAnsi" w:eastAsiaTheme="minorEastAsia" w:hAnsiTheme="minorHAnsi" w:cstheme="minorBidi"/>
          <w:noProof/>
          <w:sz w:val="24"/>
          <w:lang w:val="en-CH" w:eastAsia="en-GB"/>
        </w:rPr>
        <w:tab/>
      </w:r>
      <w:r>
        <w:rPr>
          <w:noProof/>
        </w:rPr>
        <w:t>Metadata Attributes</w:t>
      </w:r>
      <w:r>
        <w:rPr>
          <w:noProof/>
        </w:rPr>
        <w:tab/>
      </w:r>
      <w:r>
        <w:rPr>
          <w:noProof/>
        </w:rPr>
        <w:fldChar w:fldCharType="begin"/>
      </w:r>
      <w:r>
        <w:rPr>
          <w:noProof/>
        </w:rPr>
        <w:instrText xml:space="preserve"> PAGEREF _Toc155280479 \h </w:instrText>
      </w:r>
      <w:r>
        <w:rPr>
          <w:noProof/>
        </w:rPr>
      </w:r>
      <w:r>
        <w:rPr>
          <w:noProof/>
        </w:rPr>
        <w:fldChar w:fldCharType="separate"/>
      </w:r>
      <w:r>
        <w:rPr>
          <w:noProof/>
        </w:rPr>
        <w:t>50</w:t>
      </w:r>
      <w:r>
        <w:rPr>
          <w:noProof/>
        </w:rPr>
        <w:fldChar w:fldCharType="end"/>
      </w:r>
    </w:p>
    <w:p w14:paraId="16CAE813" w14:textId="16EC1BB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w:t>
      </w:r>
      <w:r>
        <w:rPr>
          <w:rFonts w:asciiTheme="minorHAnsi" w:eastAsiaTheme="minorEastAsia" w:hAnsiTheme="minorHAnsi" w:cstheme="minorBidi"/>
          <w:noProof/>
          <w:sz w:val="24"/>
          <w:lang w:val="en-CH" w:eastAsia="en-GB"/>
        </w:rPr>
        <w:tab/>
      </w:r>
      <w:r>
        <w:rPr>
          <w:noProof/>
        </w:rPr>
        <w:t>Associated Campaigns Group</w:t>
      </w:r>
      <w:r>
        <w:rPr>
          <w:noProof/>
        </w:rPr>
        <w:tab/>
      </w:r>
      <w:r>
        <w:rPr>
          <w:noProof/>
        </w:rPr>
        <w:fldChar w:fldCharType="begin"/>
      </w:r>
      <w:r>
        <w:rPr>
          <w:noProof/>
        </w:rPr>
        <w:instrText xml:space="preserve"> PAGEREF _Toc155280480 \h </w:instrText>
      </w:r>
      <w:r>
        <w:rPr>
          <w:noProof/>
        </w:rPr>
      </w:r>
      <w:r>
        <w:rPr>
          <w:noProof/>
        </w:rPr>
        <w:fldChar w:fldCharType="separate"/>
      </w:r>
      <w:r>
        <w:rPr>
          <w:noProof/>
        </w:rPr>
        <w:t>50</w:t>
      </w:r>
      <w:r>
        <w:rPr>
          <w:noProof/>
        </w:rPr>
        <w:fldChar w:fldCharType="end"/>
      </w:r>
    </w:p>
    <w:p w14:paraId="0135E311" w14:textId="294E814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w:t>
      </w:r>
      <w:r>
        <w:rPr>
          <w:rFonts w:asciiTheme="minorHAnsi" w:eastAsiaTheme="minorEastAsia" w:hAnsiTheme="minorHAnsi" w:cstheme="minorBidi"/>
          <w:noProof/>
          <w:sz w:val="24"/>
          <w:lang w:val="en-CH" w:eastAsia="en-GB"/>
        </w:rPr>
        <w:tab/>
      </w:r>
      <w:r>
        <w:rPr>
          <w:noProof/>
        </w:rPr>
        <w:t>Campaign Details Group</w:t>
      </w:r>
      <w:r>
        <w:rPr>
          <w:noProof/>
        </w:rPr>
        <w:tab/>
      </w:r>
      <w:r>
        <w:rPr>
          <w:noProof/>
        </w:rPr>
        <w:fldChar w:fldCharType="begin"/>
      </w:r>
      <w:r>
        <w:rPr>
          <w:noProof/>
        </w:rPr>
        <w:instrText xml:space="preserve"> PAGEREF _Toc155280481 \h </w:instrText>
      </w:r>
      <w:r>
        <w:rPr>
          <w:noProof/>
        </w:rPr>
      </w:r>
      <w:r>
        <w:rPr>
          <w:noProof/>
        </w:rPr>
        <w:fldChar w:fldCharType="separate"/>
      </w:r>
      <w:r>
        <w:rPr>
          <w:noProof/>
        </w:rPr>
        <w:t>51</w:t>
      </w:r>
      <w:r>
        <w:rPr>
          <w:noProof/>
        </w:rPr>
        <w:fldChar w:fldCharType="end"/>
      </w:r>
    </w:p>
    <w:p w14:paraId="0B54C591" w14:textId="084D4BC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3</w:t>
      </w:r>
      <w:r>
        <w:rPr>
          <w:rFonts w:asciiTheme="minorHAnsi" w:eastAsiaTheme="minorEastAsia" w:hAnsiTheme="minorHAnsi" w:cstheme="minorBidi"/>
          <w:noProof/>
          <w:sz w:val="24"/>
          <w:lang w:val="en-CH" w:eastAsia="en-GB"/>
        </w:rPr>
        <w:tab/>
      </w:r>
      <w:r>
        <w:rPr>
          <w:noProof/>
        </w:rPr>
        <w:t>Data Link Group</w:t>
      </w:r>
      <w:r>
        <w:rPr>
          <w:noProof/>
        </w:rPr>
        <w:tab/>
      </w:r>
      <w:r>
        <w:rPr>
          <w:noProof/>
        </w:rPr>
        <w:fldChar w:fldCharType="begin"/>
      </w:r>
      <w:r>
        <w:rPr>
          <w:noProof/>
        </w:rPr>
        <w:instrText xml:space="preserve"> PAGEREF _Toc155280482 \h </w:instrText>
      </w:r>
      <w:r>
        <w:rPr>
          <w:noProof/>
        </w:rPr>
      </w:r>
      <w:r>
        <w:rPr>
          <w:noProof/>
        </w:rPr>
        <w:fldChar w:fldCharType="separate"/>
      </w:r>
      <w:r>
        <w:rPr>
          <w:noProof/>
        </w:rPr>
        <w:t>51</w:t>
      </w:r>
      <w:r>
        <w:rPr>
          <w:noProof/>
        </w:rPr>
        <w:fldChar w:fldCharType="end"/>
      </w:r>
    </w:p>
    <w:p w14:paraId="4E2BFC9B" w14:textId="380A89A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4</w:t>
      </w:r>
      <w:r>
        <w:rPr>
          <w:rFonts w:asciiTheme="minorHAnsi" w:eastAsiaTheme="minorEastAsia" w:hAnsiTheme="minorHAnsi" w:cstheme="minorBidi"/>
          <w:noProof/>
          <w:sz w:val="24"/>
          <w:lang w:val="en-CH" w:eastAsia="en-GB"/>
        </w:rPr>
        <w:tab/>
      </w:r>
      <w:r>
        <w:rPr>
          <w:noProof/>
        </w:rPr>
        <w:t>Data Portal Group</w:t>
      </w:r>
      <w:r>
        <w:rPr>
          <w:noProof/>
        </w:rPr>
        <w:tab/>
      </w:r>
      <w:r>
        <w:rPr>
          <w:noProof/>
        </w:rPr>
        <w:fldChar w:fldCharType="begin"/>
      </w:r>
      <w:r>
        <w:rPr>
          <w:noProof/>
        </w:rPr>
        <w:instrText xml:space="preserve"> PAGEREF _Toc155280483 \h </w:instrText>
      </w:r>
      <w:r>
        <w:rPr>
          <w:noProof/>
        </w:rPr>
      </w:r>
      <w:r>
        <w:rPr>
          <w:noProof/>
        </w:rPr>
        <w:fldChar w:fldCharType="separate"/>
      </w:r>
      <w:r>
        <w:rPr>
          <w:noProof/>
        </w:rPr>
        <w:t>52</w:t>
      </w:r>
      <w:r>
        <w:rPr>
          <w:noProof/>
        </w:rPr>
        <w:fldChar w:fldCharType="end"/>
      </w:r>
    </w:p>
    <w:p w14:paraId="08869CBE" w14:textId="7B95B7E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5</w:t>
      </w:r>
      <w:r>
        <w:rPr>
          <w:rFonts w:asciiTheme="minorHAnsi" w:eastAsiaTheme="minorEastAsia" w:hAnsiTheme="minorHAnsi" w:cstheme="minorBidi"/>
          <w:noProof/>
          <w:sz w:val="24"/>
          <w:lang w:val="en-CH" w:eastAsia="en-GB"/>
        </w:rPr>
        <w:tab/>
      </w:r>
      <w:r>
        <w:rPr>
          <w:noProof/>
        </w:rPr>
        <w:t>Environmental Conditions Group</w:t>
      </w:r>
      <w:r>
        <w:rPr>
          <w:noProof/>
        </w:rPr>
        <w:tab/>
      </w:r>
      <w:r>
        <w:rPr>
          <w:noProof/>
        </w:rPr>
        <w:fldChar w:fldCharType="begin"/>
      </w:r>
      <w:r>
        <w:rPr>
          <w:noProof/>
        </w:rPr>
        <w:instrText xml:space="preserve"> PAGEREF _Toc155280484 \h </w:instrText>
      </w:r>
      <w:r>
        <w:rPr>
          <w:noProof/>
        </w:rPr>
      </w:r>
      <w:r>
        <w:rPr>
          <w:noProof/>
        </w:rPr>
        <w:fldChar w:fldCharType="separate"/>
      </w:r>
      <w:r>
        <w:rPr>
          <w:noProof/>
        </w:rPr>
        <w:t>53</w:t>
      </w:r>
      <w:r>
        <w:rPr>
          <w:noProof/>
        </w:rPr>
        <w:fldChar w:fldCharType="end"/>
      </w:r>
    </w:p>
    <w:p w14:paraId="2F37D953" w14:textId="43BA913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6</w:t>
      </w:r>
      <w:r>
        <w:rPr>
          <w:rFonts w:asciiTheme="minorHAnsi" w:eastAsiaTheme="minorEastAsia" w:hAnsiTheme="minorHAnsi" w:cstheme="minorBidi"/>
          <w:noProof/>
          <w:sz w:val="24"/>
          <w:lang w:val="en-CH" w:eastAsia="en-GB"/>
        </w:rPr>
        <w:tab/>
      </w:r>
      <w:r>
        <w:rPr>
          <w:noProof/>
        </w:rPr>
        <w:t>General Group</w:t>
      </w:r>
      <w:r>
        <w:rPr>
          <w:noProof/>
        </w:rPr>
        <w:tab/>
      </w:r>
      <w:r>
        <w:rPr>
          <w:noProof/>
        </w:rPr>
        <w:fldChar w:fldCharType="begin"/>
      </w:r>
      <w:r>
        <w:rPr>
          <w:noProof/>
        </w:rPr>
        <w:instrText xml:space="preserve"> PAGEREF _Toc155280485 \h </w:instrText>
      </w:r>
      <w:r>
        <w:rPr>
          <w:noProof/>
        </w:rPr>
      </w:r>
      <w:r>
        <w:rPr>
          <w:noProof/>
        </w:rPr>
        <w:fldChar w:fldCharType="separate"/>
      </w:r>
      <w:r>
        <w:rPr>
          <w:noProof/>
        </w:rPr>
        <w:t>53</w:t>
      </w:r>
      <w:r>
        <w:rPr>
          <w:noProof/>
        </w:rPr>
        <w:fldChar w:fldCharType="end"/>
      </w:r>
    </w:p>
    <w:p w14:paraId="0C9916C1" w14:textId="14239B8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7</w:t>
      </w:r>
      <w:r>
        <w:rPr>
          <w:rFonts w:asciiTheme="minorHAnsi" w:eastAsiaTheme="minorEastAsia" w:hAnsiTheme="minorHAnsi" w:cstheme="minorBidi"/>
          <w:noProof/>
          <w:sz w:val="24"/>
          <w:lang w:val="en-CH" w:eastAsia="en-GB"/>
        </w:rPr>
        <w:tab/>
      </w:r>
      <w:r>
        <w:rPr>
          <w:noProof/>
        </w:rPr>
        <w:t>Generic Target Properties Group</w:t>
      </w:r>
      <w:r>
        <w:rPr>
          <w:noProof/>
        </w:rPr>
        <w:tab/>
      </w:r>
      <w:r>
        <w:rPr>
          <w:noProof/>
        </w:rPr>
        <w:fldChar w:fldCharType="begin"/>
      </w:r>
      <w:r>
        <w:rPr>
          <w:noProof/>
        </w:rPr>
        <w:instrText xml:space="preserve"> PAGEREF _Toc155280486 \h </w:instrText>
      </w:r>
      <w:r>
        <w:rPr>
          <w:noProof/>
        </w:rPr>
      </w:r>
      <w:r>
        <w:rPr>
          <w:noProof/>
        </w:rPr>
        <w:fldChar w:fldCharType="separate"/>
      </w:r>
      <w:r>
        <w:rPr>
          <w:noProof/>
        </w:rPr>
        <w:t>55</w:t>
      </w:r>
      <w:r>
        <w:rPr>
          <w:noProof/>
        </w:rPr>
        <w:fldChar w:fldCharType="end"/>
      </w:r>
    </w:p>
    <w:p w14:paraId="680A962B" w14:textId="6B7EF98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8</w:t>
      </w:r>
      <w:r>
        <w:rPr>
          <w:rFonts w:asciiTheme="minorHAnsi" w:eastAsiaTheme="minorEastAsia" w:hAnsiTheme="minorHAnsi" w:cstheme="minorBidi"/>
          <w:noProof/>
          <w:sz w:val="24"/>
          <w:lang w:val="en-CH" w:eastAsia="en-GB"/>
        </w:rPr>
        <w:tab/>
      </w:r>
      <w:r>
        <w:rPr>
          <w:noProof/>
        </w:rPr>
        <w:t>Geochemistry</w:t>
      </w:r>
      <w:r>
        <w:rPr>
          <w:noProof/>
        </w:rPr>
        <w:tab/>
      </w:r>
      <w:r>
        <w:rPr>
          <w:noProof/>
        </w:rPr>
        <w:fldChar w:fldCharType="begin"/>
      </w:r>
      <w:r>
        <w:rPr>
          <w:noProof/>
        </w:rPr>
        <w:instrText xml:space="preserve"> PAGEREF _Toc155280487 \h </w:instrText>
      </w:r>
      <w:r>
        <w:rPr>
          <w:noProof/>
        </w:rPr>
      </w:r>
      <w:r>
        <w:rPr>
          <w:noProof/>
        </w:rPr>
        <w:fldChar w:fldCharType="separate"/>
      </w:r>
      <w:r>
        <w:rPr>
          <w:noProof/>
        </w:rPr>
        <w:t>56</w:t>
      </w:r>
      <w:r>
        <w:rPr>
          <w:noProof/>
        </w:rPr>
        <w:fldChar w:fldCharType="end"/>
      </w:r>
    </w:p>
    <w:p w14:paraId="792FE854" w14:textId="5F1F22F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9</w:t>
      </w:r>
      <w:r>
        <w:rPr>
          <w:rFonts w:asciiTheme="minorHAnsi" w:eastAsiaTheme="minorEastAsia" w:hAnsiTheme="minorHAnsi" w:cstheme="minorBidi"/>
          <w:noProof/>
          <w:sz w:val="24"/>
          <w:lang w:val="en-CH" w:eastAsia="en-GB"/>
        </w:rPr>
        <w:tab/>
      </w:r>
      <w:r>
        <w:rPr>
          <w:noProof/>
        </w:rPr>
        <w:t>Illumination Group</w:t>
      </w:r>
      <w:r>
        <w:rPr>
          <w:noProof/>
        </w:rPr>
        <w:tab/>
      </w:r>
      <w:r>
        <w:rPr>
          <w:noProof/>
        </w:rPr>
        <w:fldChar w:fldCharType="begin"/>
      </w:r>
      <w:r>
        <w:rPr>
          <w:noProof/>
        </w:rPr>
        <w:instrText xml:space="preserve"> PAGEREF _Toc155280488 \h </w:instrText>
      </w:r>
      <w:r>
        <w:rPr>
          <w:noProof/>
        </w:rPr>
      </w:r>
      <w:r>
        <w:rPr>
          <w:noProof/>
        </w:rPr>
        <w:fldChar w:fldCharType="separate"/>
      </w:r>
      <w:r>
        <w:rPr>
          <w:noProof/>
        </w:rPr>
        <w:t>56</w:t>
      </w:r>
      <w:r>
        <w:rPr>
          <w:noProof/>
        </w:rPr>
        <w:fldChar w:fldCharType="end"/>
      </w:r>
    </w:p>
    <w:p w14:paraId="3DF0D042" w14:textId="448F35D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0</w:t>
      </w:r>
      <w:r>
        <w:rPr>
          <w:rFonts w:asciiTheme="minorHAnsi" w:eastAsiaTheme="minorEastAsia" w:hAnsiTheme="minorHAnsi" w:cstheme="minorBidi"/>
          <w:noProof/>
          <w:sz w:val="24"/>
          <w:lang w:val="en-CH" w:eastAsia="en-GB"/>
        </w:rPr>
        <w:tab/>
      </w:r>
      <w:r>
        <w:rPr>
          <w:noProof/>
        </w:rPr>
        <w:t>Instrument Group</w:t>
      </w:r>
      <w:r>
        <w:rPr>
          <w:noProof/>
        </w:rPr>
        <w:tab/>
      </w:r>
      <w:r>
        <w:rPr>
          <w:noProof/>
        </w:rPr>
        <w:fldChar w:fldCharType="begin"/>
      </w:r>
      <w:r>
        <w:rPr>
          <w:noProof/>
        </w:rPr>
        <w:instrText xml:space="preserve"> PAGEREF _Toc155280489 \h </w:instrText>
      </w:r>
      <w:r>
        <w:rPr>
          <w:noProof/>
        </w:rPr>
      </w:r>
      <w:r>
        <w:rPr>
          <w:noProof/>
        </w:rPr>
        <w:fldChar w:fldCharType="separate"/>
      </w:r>
      <w:r>
        <w:rPr>
          <w:noProof/>
        </w:rPr>
        <w:t>56</w:t>
      </w:r>
      <w:r>
        <w:rPr>
          <w:noProof/>
        </w:rPr>
        <w:fldChar w:fldCharType="end"/>
      </w:r>
    </w:p>
    <w:p w14:paraId="5A7243A0" w14:textId="3C9F646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1</w:t>
      </w:r>
      <w:r>
        <w:rPr>
          <w:rFonts w:asciiTheme="minorHAnsi" w:eastAsiaTheme="minorEastAsia" w:hAnsiTheme="minorHAnsi" w:cstheme="minorBidi"/>
          <w:noProof/>
          <w:sz w:val="24"/>
          <w:lang w:val="en-CH" w:eastAsia="en-GB"/>
        </w:rPr>
        <w:tab/>
      </w:r>
      <w:r>
        <w:rPr>
          <w:noProof/>
        </w:rPr>
        <w:t>Instrument Settings Group</w:t>
      </w:r>
      <w:r>
        <w:rPr>
          <w:noProof/>
        </w:rPr>
        <w:tab/>
      </w:r>
      <w:r>
        <w:rPr>
          <w:noProof/>
        </w:rPr>
        <w:fldChar w:fldCharType="begin"/>
      </w:r>
      <w:r>
        <w:rPr>
          <w:noProof/>
        </w:rPr>
        <w:instrText xml:space="preserve"> PAGEREF _Toc155280490 \h </w:instrText>
      </w:r>
      <w:r>
        <w:rPr>
          <w:noProof/>
        </w:rPr>
      </w:r>
      <w:r>
        <w:rPr>
          <w:noProof/>
        </w:rPr>
        <w:fldChar w:fldCharType="separate"/>
      </w:r>
      <w:r>
        <w:rPr>
          <w:noProof/>
        </w:rPr>
        <w:t>57</w:t>
      </w:r>
      <w:r>
        <w:rPr>
          <w:noProof/>
        </w:rPr>
        <w:fldChar w:fldCharType="end"/>
      </w:r>
    </w:p>
    <w:p w14:paraId="6C992E2F" w14:textId="1D977DC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lastRenderedPageBreak/>
        <w:t>8.8.12</w:t>
      </w:r>
      <w:r>
        <w:rPr>
          <w:rFonts w:asciiTheme="minorHAnsi" w:eastAsiaTheme="minorEastAsia" w:hAnsiTheme="minorHAnsi" w:cstheme="minorBidi"/>
          <w:noProof/>
          <w:sz w:val="24"/>
          <w:lang w:val="en-CH" w:eastAsia="en-GB"/>
        </w:rPr>
        <w:tab/>
      </w:r>
      <w:r>
        <w:rPr>
          <w:noProof/>
        </w:rPr>
        <w:t>Instrumentation Group</w:t>
      </w:r>
      <w:r>
        <w:rPr>
          <w:noProof/>
        </w:rPr>
        <w:tab/>
      </w:r>
      <w:r>
        <w:rPr>
          <w:noProof/>
        </w:rPr>
        <w:fldChar w:fldCharType="begin"/>
      </w:r>
      <w:r>
        <w:rPr>
          <w:noProof/>
        </w:rPr>
        <w:instrText xml:space="preserve"> PAGEREF _Toc155280491 \h </w:instrText>
      </w:r>
      <w:r>
        <w:rPr>
          <w:noProof/>
        </w:rPr>
      </w:r>
      <w:r>
        <w:rPr>
          <w:noProof/>
        </w:rPr>
        <w:fldChar w:fldCharType="separate"/>
      </w:r>
      <w:r>
        <w:rPr>
          <w:noProof/>
        </w:rPr>
        <w:t>58</w:t>
      </w:r>
      <w:r>
        <w:rPr>
          <w:noProof/>
        </w:rPr>
        <w:fldChar w:fldCharType="end"/>
      </w:r>
    </w:p>
    <w:p w14:paraId="4B8DB1D7" w14:textId="3CA963F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3</w:t>
      </w:r>
      <w:r>
        <w:rPr>
          <w:rFonts w:asciiTheme="minorHAnsi" w:eastAsiaTheme="minorEastAsia" w:hAnsiTheme="minorHAnsi" w:cstheme="minorBidi"/>
          <w:noProof/>
          <w:sz w:val="24"/>
          <w:lang w:val="en-CH" w:eastAsia="en-GB"/>
        </w:rPr>
        <w:tab/>
      </w:r>
      <w:r>
        <w:rPr>
          <w:noProof/>
        </w:rPr>
        <w:t>Keywords Group</w:t>
      </w:r>
      <w:r>
        <w:rPr>
          <w:noProof/>
        </w:rPr>
        <w:tab/>
      </w:r>
      <w:r>
        <w:rPr>
          <w:noProof/>
        </w:rPr>
        <w:fldChar w:fldCharType="begin"/>
      </w:r>
      <w:r>
        <w:rPr>
          <w:noProof/>
        </w:rPr>
        <w:instrText xml:space="preserve"> PAGEREF _Toc155280492 \h </w:instrText>
      </w:r>
      <w:r>
        <w:rPr>
          <w:noProof/>
        </w:rPr>
      </w:r>
      <w:r>
        <w:rPr>
          <w:noProof/>
        </w:rPr>
        <w:fldChar w:fldCharType="separate"/>
      </w:r>
      <w:r>
        <w:rPr>
          <w:noProof/>
        </w:rPr>
        <w:t>59</w:t>
      </w:r>
      <w:r>
        <w:rPr>
          <w:noProof/>
        </w:rPr>
        <w:fldChar w:fldCharType="end"/>
      </w:r>
    </w:p>
    <w:p w14:paraId="15EC6D2F" w14:textId="2AEC73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4</w:t>
      </w:r>
      <w:r>
        <w:rPr>
          <w:rFonts w:asciiTheme="minorHAnsi" w:eastAsiaTheme="minorEastAsia" w:hAnsiTheme="minorHAnsi" w:cstheme="minorBidi"/>
          <w:noProof/>
          <w:sz w:val="24"/>
          <w:lang w:val="en-CH" w:eastAsia="en-GB"/>
        </w:rPr>
        <w:tab/>
      </w:r>
      <w:r>
        <w:rPr>
          <w:noProof/>
        </w:rPr>
        <w:t>Location Group</w:t>
      </w:r>
      <w:r>
        <w:rPr>
          <w:noProof/>
        </w:rPr>
        <w:tab/>
      </w:r>
      <w:r>
        <w:rPr>
          <w:noProof/>
        </w:rPr>
        <w:fldChar w:fldCharType="begin"/>
      </w:r>
      <w:r>
        <w:rPr>
          <w:noProof/>
        </w:rPr>
        <w:instrText xml:space="preserve"> PAGEREF _Toc155280493 \h </w:instrText>
      </w:r>
      <w:r>
        <w:rPr>
          <w:noProof/>
        </w:rPr>
      </w:r>
      <w:r>
        <w:rPr>
          <w:noProof/>
        </w:rPr>
        <w:fldChar w:fldCharType="separate"/>
      </w:r>
      <w:r>
        <w:rPr>
          <w:noProof/>
        </w:rPr>
        <w:t>59</w:t>
      </w:r>
      <w:r>
        <w:rPr>
          <w:noProof/>
        </w:rPr>
        <w:fldChar w:fldCharType="end"/>
      </w:r>
    </w:p>
    <w:p w14:paraId="2A256304" w14:textId="1E3435F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5</w:t>
      </w:r>
      <w:r>
        <w:rPr>
          <w:rFonts w:asciiTheme="minorHAnsi" w:eastAsiaTheme="minorEastAsia" w:hAnsiTheme="minorHAnsi" w:cstheme="minorBidi"/>
          <w:noProof/>
          <w:sz w:val="24"/>
          <w:lang w:val="en-CH" w:eastAsia="en-GB"/>
        </w:rPr>
        <w:tab/>
      </w:r>
      <w:r>
        <w:rPr>
          <w:noProof/>
        </w:rPr>
        <w:t>Names Group</w:t>
      </w:r>
      <w:r>
        <w:rPr>
          <w:noProof/>
        </w:rPr>
        <w:tab/>
      </w:r>
      <w:r>
        <w:rPr>
          <w:noProof/>
        </w:rPr>
        <w:fldChar w:fldCharType="begin"/>
      </w:r>
      <w:r>
        <w:rPr>
          <w:noProof/>
        </w:rPr>
        <w:instrText xml:space="preserve"> PAGEREF _Toc155280494 \h </w:instrText>
      </w:r>
      <w:r>
        <w:rPr>
          <w:noProof/>
        </w:rPr>
      </w:r>
      <w:r>
        <w:rPr>
          <w:noProof/>
        </w:rPr>
        <w:fldChar w:fldCharType="separate"/>
      </w:r>
      <w:r>
        <w:rPr>
          <w:noProof/>
        </w:rPr>
        <w:t>61</w:t>
      </w:r>
      <w:r>
        <w:rPr>
          <w:noProof/>
        </w:rPr>
        <w:fldChar w:fldCharType="end"/>
      </w:r>
    </w:p>
    <w:p w14:paraId="77545A1B" w14:textId="5A8062A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6</w:t>
      </w:r>
      <w:r>
        <w:rPr>
          <w:rFonts w:asciiTheme="minorHAnsi" w:eastAsiaTheme="minorEastAsia" w:hAnsiTheme="minorHAnsi" w:cstheme="minorBidi"/>
          <w:noProof/>
          <w:sz w:val="24"/>
          <w:lang w:val="en-CH" w:eastAsia="en-GB"/>
        </w:rPr>
        <w:tab/>
      </w:r>
      <w:r>
        <w:rPr>
          <w:noProof/>
        </w:rPr>
        <w:t>Optics Group</w:t>
      </w:r>
      <w:r>
        <w:rPr>
          <w:noProof/>
        </w:rPr>
        <w:tab/>
      </w:r>
      <w:r>
        <w:rPr>
          <w:noProof/>
        </w:rPr>
        <w:fldChar w:fldCharType="begin"/>
      </w:r>
      <w:r>
        <w:rPr>
          <w:noProof/>
        </w:rPr>
        <w:instrText xml:space="preserve"> PAGEREF _Toc155280495 \h </w:instrText>
      </w:r>
      <w:r>
        <w:rPr>
          <w:noProof/>
        </w:rPr>
      </w:r>
      <w:r>
        <w:rPr>
          <w:noProof/>
        </w:rPr>
        <w:fldChar w:fldCharType="separate"/>
      </w:r>
      <w:r>
        <w:rPr>
          <w:noProof/>
        </w:rPr>
        <w:t>61</w:t>
      </w:r>
      <w:r>
        <w:rPr>
          <w:noProof/>
        </w:rPr>
        <w:fldChar w:fldCharType="end"/>
      </w:r>
    </w:p>
    <w:p w14:paraId="7A11ACD9" w14:textId="04AFCA0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7</w:t>
      </w:r>
      <w:r>
        <w:rPr>
          <w:rFonts w:asciiTheme="minorHAnsi" w:eastAsiaTheme="minorEastAsia" w:hAnsiTheme="minorHAnsi" w:cstheme="minorBidi"/>
          <w:noProof/>
          <w:sz w:val="24"/>
          <w:lang w:val="en-CH" w:eastAsia="en-GB"/>
        </w:rPr>
        <w:tab/>
      </w:r>
      <w:r>
        <w:rPr>
          <w:noProof/>
        </w:rPr>
        <w:t>PDFs Group</w:t>
      </w:r>
      <w:r>
        <w:rPr>
          <w:noProof/>
        </w:rPr>
        <w:tab/>
      </w:r>
      <w:r>
        <w:rPr>
          <w:noProof/>
        </w:rPr>
        <w:fldChar w:fldCharType="begin"/>
      </w:r>
      <w:r>
        <w:rPr>
          <w:noProof/>
        </w:rPr>
        <w:instrText xml:space="preserve"> PAGEREF _Toc155280496 \h </w:instrText>
      </w:r>
      <w:r>
        <w:rPr>
          <w:noProof/>
        </w:rPr>
      </w:r>
      <w:r>
        <w:rPr>
          <w:noProof/>
        </w:rPr>
        <w:fldChar w:fldCharType="separate"/>
      </w:r>
      <w:r>
        <w:rPr>
          <w:noProof/>
        </w:rPr>
        <w:t>61</w:t>
      </w:r>
      <w:r>
        <w:rPr>
          <w:noProof/>
        </w:rPr>
        <w:fldChar w:fldCharType="end"/>
      </w:r>
    </w:p>
    <w:p w14:paraId="13210888" w14:textId="60760028"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8</w:t>
      </w:r>
      <w:r>
        <w:rPr>
          <w:rFonts w:asciiTheme="minorHAnsi" w:eastAsiaTheme="minorEastAsia" w:hAnsiTheme="minorHAnsi" w:cstheme="minorBidi"/>
          <w:noProof/>
          <w:sz w:val="24"/>
          <w:lang w:val="en-CH" w:eastAsia="en-GB"/>
        </w:rPr>
        <w:tab/>
      </w:r>
      <w:r>
        <w:rPr>
          <w:noProof/>
        </w:rPr>
        <w:t>Personnel Group</w:t>
      </w:r>
      <w:r>
        <w:rPr>
          <w:noProof/>
        </w:rPr>
        <w:tab/>
      </w:r>
      <w:r>
        <w:rPr>
          <w:noProof/>
        </w:rPr>
        <w:fldChar w:fldCharType="begin"/>
      </w:r>
      <w:r>
        <w:rPr>
          <w:noProof/>
        </w:rPr>
        <w:instrText xml:space="preserve"> PAGEREF _Toc155280497 \h </w:instrText>
      </w:r>
      <w:r>
        <w:rPr>
          <w:noProof/>
        </w:rPr>
      </w:r>
      <w:r>
        <w:rPr>
          <w:noProof/>
        </w:rPr>
        <w:fldChar w:fldCharType="separate"/>
      </w:r>
      <w:r>
        <w:rPr>
          <w:noProof/>
        </w:rPr>
        <w:t>61</w:t>
      </w:r>
      <w:r>
        <w:rPr>
          <w:noProof/>
        </w:rPr>
        <w:fldChar w:fldCharType="end"/>
      </w:r>
    </w:p>
    <w:p w14:paraId="7550FB15" w14:textId="63615BC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19</w:t>
      </w:r>
      <w:r>
        <w:rPr>
          <w:rFonts w:asciiTheme="minorHAnsi" w:eastAsiaTheme="minorEastAsia" w:hAnsiTheme="minorHAnsi" w:cstheme="minorBidi"/>
          <w:noProof/>
          <w:sz w:val="24"/>
          <w:lang w:val="en-CH" w:eastAsia="en-GB"/>
        </w:rPr>
        <w:tab/>
      </w:r>
      <w:r>
        <w:rPr>
          <w:noProof/>
        </w:rPr>
        <w:t>Pictures Group</w:t>
      </w:r>
      <w:r>
        <w:rPr>
          <w:noProof/>
        </w:rPr>
        <w:tab/>
      </w:r>
      <w:r>
        <w:rPr>
          <w:noProof/>
        </w:rPr>
        <w:fldChar w:fldCharType="begin"/>
      </w:r>
      <w:r>
        <w:rPr>
          <w:noProof/>
        </w:rPr>
        <w:instrText xml:space="preserve"> PAGEREF _Toc155280498 \h </w:instrText>
      </w:r>
      <w:r>
        <w:rPr>
          <w:noProof/>
        </w:rPr>
      </w:r>
      <w:r>
        <w:rPr>
          <w:noProof/>
        </w:rPr>
        <w:fldChar w:fldCharType="separate"/>
      </w:r>
      <w:r>
        <w:rPr>
          <w:noProof/>
        </w:rPr>
        <w:t>62</w:t>
      </w:r>
      <w:r>
        <w:rPr>
          <w:noProof/>
        </w:rPr>
        <w:fldChar w:fldCharType="end"/>
      </w:r>
    </w:p>
    <w:p w14:paraId="3EBD3EE1" w14:textId="68F945E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0</w:t>
      </w:r>
      <w:r>
        <w:rPr>
          <w:rFonts w:asciiTheme="minorHAnsi" w:eastAsiaTheme="minorEastAsia" w:hAnsiTheme="minorHAnsi" w:cstheme="minorBidi"/>
          <w:noProof/>
          <w:sz w:val="24"/>
          <w:lang w:val="en-CH" w:eastAsia="en-GB"/>
        </w:rPr>
        <w:tab/>
      </w:r>
      <w:r>
        <w:rPr>
          <w:noProof/>
        </w:rPr>
        <w:t>Processing Group</w:t>
      </w:r>
      <w:r>
        <w:rPr>
          <w:noProof/>
        </w:rPr>
        <w:tab/>
      </w:r>
      <w:r>
        <w:rPr>
          <w:noProof/>
        </w:rPr>
        <w:fldChar w:fldCharType="begin"/>
      </w:r>
      <w:r>
        <w:rPr>
          <w:noProof/>
        </w:rPr>
        <w:instrText xml:space="preserve"> PAGEREF _Toc155280499 \h </w:instrText>
      </w:r>
      <w:r>
        <w:rPr>
          <w:noProof/>
        </w:rPr>
      </w:r>
      <w:r>
        <w:rPr>
          <w:noProof/>
        </w:rPr>
        <w:fldChar w:fldCharType="separate"/>
      </w:r>
      <w:r>
        <w:rPr>
          <w:noProof/>
        </w:rPr>
        <w:t>62</w:t>
      </w:r>
      <w:r>
        <w:rPr>
          <w:noProof/>
        </w:rPr>
        <w:fldChar w:fldCharType="end"/>
      </w:r>
    </w:p>
    <w:p w14:paraId="7D220717" w14:textId="56B4997A" w:rsidR="00924802" w:rsidRDefault="00924802">
      <w:pPr>
        <w:pStyle w:val="TOC3"/>
        <w:tabs>
          <w:tab w:val="left" w:pos="1100"/>
        </w:tabs>
        <w:rPr>
          <w:rFonts w:asciiTheme="minorHAnsi" w:eastAsiaTheme="minorEastAsia" w:hAnsiTheme="minorHAnsi" w:cstheme="minorBidi"/>
          <w:noProof/>
          <w:sz w:val="24"/>
          <w:lang w:val="en-CH" w:eastAsia="en-GB"/>
        </w:rPr>
      </w:pPr>
      <w:r w:rsidRPr="004C3E6C">
        <w:rPr>
          <w:noProof/>
          <w:lang w:val="de-CH"/>
        </w:rPr>
        <w:t>8.8.21</w:t>
      </w:r>
      <w:r>
        <w:rPr>
          <w:rFonts w:asciiTheme="minorHAnsi" w:eastAsiaTheme="minorEastAsia" w:hAnsiTheme="minorHAnsi" w:cstheme="minorBidi"/>
          <w:noProof/>
          <w:sz w:val="24"/>
          <w:lang w:val="en-CH" w:eastAsia="en-GB"/>
        </w:rPr>
        <w:tab/>
      </w:r>
      <w:r w:rsidRPr="004C3E6C">
        <w:rPr>
          <w:noProof/>
          <w:lang w:val="de-CH"/>
        </w:rPr>
        <w:t>Sampling</w:t>
      </w:r>
      <w:r>
        <w:rPr>
          <w:noProof/>
        </w:rPr>
        <w:tab/>
      </w:r>
      <w:r>
        <w:rPr>
          <w:noProof/>
        </w:rPr>
        <w:fldChar w:fldCharType="begin"/>
      </w:r>
      <w:r>
        <w:rPr>
          <w:noProof/>
        </w:rPr>
        <w:instrText xml:space="preserve"> PAGEREF _Toc155280500 \h </w:instrText>
      </w:r>
      <w:r>
        <w:rPr>
          <w:noProof/>
        </w:rPr>
      </w:r>
      <w:r>
        <w:rPr>
          <w:noProof/>
        </w:rPr>
        <w:fldChar w:fldCharType="separate"/>
      </w:r>
      <w:r>
        <w:rPr>
          <w:noProof/>
        </w:rPr>
        <w:t>64</w:t>
      </w:r>
      <w:r>
        <w:rPr>
          <w:noProof/>
        </w:rPr>
        <w:fldChar w:fldCharType="end"/>
      </w:r>
    </w:p>
    <w:p w14:paraId="1D76F6E4" w14:textId="47189E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2</w:t>
      </w:r>
      <w:r>
        <w:rPr>
          <w:rFonts w:asciiTheme="minorHAnsi" w:eastAsiaTheme="minorEastAsia" w:hAnsiTheme="minorHAnsi" w:cstheme="minorBidi"/>
          <w:noProof/>
          <w:sz w:val="24"/>
          <w:lang w:val="en-CH" w:eastAsia="en-GB"/>
        </w:rPr>
        <w:tab/>
      </w:r>
      <w:r>
        <w:rPr>
          <w:noProof/>
        </w:rPr>
        <w:t>Sampling Design Group</w:t>
      </w:r>
      <w:r>
        <w:rPr>
          <w:noProof/>
        </w:rPr>
        <w:tab/>
      </w:r>
      <w:r>
        <w:rPr>
          <w:noProof/>
        </w:rPr>
        <w:fldChar w:fldCharType="begin"/>
      </w:r>
      <w:r>
        <w:rPr>
          <w:noProof/>
        </w:rPr>
        <w:instrText xml:space="preserve"> PAGEREF _Toc155280501 \h </w:instrText>
      </w:r>
      <w:r>
        <w:rPr>
          <w:noProof/>
        </w:rPr>
      </w:r>
      <w:r>
        <w:rPr>
          <w:noProof/>
        </w:rPr>
        <w:fldChar w:fldCharType="separate"/>
      </w:r>
      <w:r>
        <w:rPr>
          <w:noProof/>
        </w:rPr>
        <w:t>66</w:t>
      </w:r>
      <w:r>
        <w:rPr>
          <w:noProof/>
        </w:rPr>
        <w:fldChar w:fldCharType="end"/>
      </w:r>
    </w:p>
    <w:p w14:paraId="77EA5447" w14:textId="0F40CA8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3</w:t>
      </w:r>
      <w:r>
        <w:rPr>
          <w:rFonts w:asciiTheme="minorHAnsi" w:eastAsiaTheme="minorEastAsia" w:hAnsiTheme="minorHAnsi" w:cstheme="minorBidi"/>
          <w:noProof/>
          <w:sz w:val="24"/>
          <w:lang w:val="en-CH" w:eastAsia="en-GB"/>
        </w:rPr>
        <w:tab/>
      </w:r>
      <w:r>
        <w:rPr>
          <w:noProof/>
        </w:rPr>
        <w:t>Scientific References Group</w:t>
      </w:r>
      <w:r>
        <w:rPr>
          <w:noProof/>
        </w:rPr>
        <w:tab/>
      </w:r>
      <w:r>
        <w:rPr>
          <w:noProof/>
        </w:rPr>
        <w:fldChar w:fldCharType="begin"/>
      </w:r>
      <w:r>
        <w:rPr>
          <w:noProof/>
        </w:rPr>
        <w:instrText xml:space="preserve"> PAGEREF _Toc155280502 \h </w:instrText>
      </w:r>
      <w:r>
        <w:rPr>
          <w:noProof/>
        </w:rPr>
      </w:r>
      <w:r>
        <w:rPr>
          <w:noProof/>
        </w:rPr>
        <w:fldChar w:fldCharType="separate"/>
      </w:r>
      <w:r>
        <w:rPr>
          <w:noProof/>
        </w:rPr>
        <w:t>67</w:t>
      </w:r>
      <w:r>
        <w:rPr>
          <w:noProof/>
        </w:rPr>
        <w:fldChar w:fldCharType="end"/>
      </w:r>
    </w:p>
    <w:p w14:paraId="73B0249F" w14:textId="01C59D7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4</w:t>
      </w:r>
      <w:r>
        <w:rPr>
          <w:rFonts w:asciiTheme="minorHAnsi" w:eastAsiaTheme="minorEastAsia" w:hAnsiTheme="minorHAnsi" w:cstheme="minorBidi"/>
          <w:noProof/>
          <w:sz w:val="24"/>
          <w:lang w:val="en-CH" w:eastAsia="en-GB"/>
        </w:rPr>
        <w:tab/>
      </w:r>
      <w:r>
        <w:rPr>
          <w:noProof/>
        </w:rPr>
        <w:t>Soil Parameters Group</w:t>
      </w:r>
      <w:r>
        <w:rPr>
          <w:noProof/>
        </w:rPr>
        <w:tab/>
      </w:r>
      <w:r>
        <w:rPr>
          <w:noProof/>
        </w:rPr>
        <w:fldChar w:fldCharType="begin"/>
      </w:r>
      <w:r>
        <w:rPr>
          <w:noProof/>
        </w:rPr>
        <w:instrText xml:space="preserve"> PAGEREF _Toc155280503 \h </w:instrText>
      </w:r>
      <w:r>
        <w:rPr>
          <w:noProof/>
        </w:rPr>
      </w:r>
      <w:r>
        <w:rPr>
          <w:noProof/>
        </w:rPr>
        <w:fldChar w:fldCharType="separate"/>
      </w:r>
      <w:r>
        <w:rPr>
          <w:noProof/>
        </w:rPr>
        <w:t>67</w:t>
      </w:r>
      <w:r>
        <w:rPr>
          <w:noProof/>
        </w:rPr>
        <w:fldChar w:fldCharType="end"/>
      </w:r>
    </w:p>
    <w:p w14:paraId="4779D947" w14:textId="37E6349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8.8.25</w:t>
      </w:r>
      <w:r>
        <w:rPr>
          <w:rFonts w:asciiTheme="minorHAnsi" w:eastAsiaTheme="minorEastAsia" w:hAnsiTheme="minorHAnsi" w:cstheme="minorBidi"/>
          <w:noProof/>
          <w:sz w:val="24"/>
          <w:lang w:val="en-CH" w:eastAsia="en-GB"/>
        </w:rPr>
        <w:tab/>
      </w:r>
      <w:r>
        <w:rPr>
          <w:noProof/>
        </w:rPr>
        <w:t>Vegetation Biophysical Variables</w:t>
      </w:r>
      <w:r>
        <w:rPr>
          <w:noProof/>
        </w:rPr>
        <w:tab/>
      </w:r>
      <w:r>
        <w:rPr>
          <w:noProof/>
        </w:rPr>
        <w:fldChar w:fldCharType="begin"/>
      </w:r>
      <w:r>
        <w:rPr>
          <w:noProof/>
        </w:rPr>
        <w:instrText xml:space="preserve"> PAGEREF _Toc155280504 \h </w:instrText>
      </w:r>
      <w:r>
        <w:rPr>
          <w:noProof/>
        </w:rPr>
      </w:r>
      <w:r>
        <w:rPr>
          <w:noProof/>
        </w:rPr>
        <w:fldChar w:fldCharType="separate"/>
      </w:r>
      <w:r>
        <w:rPr>
          <w:noProof/>
        </w:rPr>
        <w:t>69</w:t>
      </w:r>
      <w:r>
        <w:rPr>
          <w:noProof/>
        </w:rPr>
        <w:fldChar w:fldCharType="end"/>
      </w:r>
    </w:p>
    <w:p w14:paraId="289159D4" w14:textId="14050913" w:rsidR="00924802" w:rsidRDefault="00924802">
      <w:pPr>
        <w:pStyle w:val="TOC1"/>
        <w:tabs>
          <w:tab w:val="left" w:pos="440"/>
        </w:tabs>
        <w:rPr>
          <w:rFonts w:asciiTheme="minorHAnsi" w:eastAsiaTheme="minorEastAsia" w:hAnsiTheme="minorHAnsi" w:cstheme="minorBidi"/>
          <w:b w:val="0"/>
          <w:noProof/>
          <w:lang w:val="en-CH" w:eastAsia="en-GB"/>
        </w:rPr>
      </w:pPr>
      <w:r>
        <w:rPr>
          <w:noProof/>
        </w:rPr>
        <w:t>9</w:t>
      </w:r>
      <w:r>
        <w:rPr>
          <w:rFonts w:asciiTheme="minorHAnsi" w:eastAsiaTheme="minorEastAsia" w:hAnsiTheme="minorHAnsi" w:cstheme="minorBidi"/>
          <w:b w:val="0"/>
          <w:noProof/>
          <w:lang w:val="en-CH" w:eastAsia="en-GB"/>
        </w:rPr>
        <w:tab/>
      </w:r>
      <w:r>
        <w:rPr>
          <w:noProof/>
        </w:rPr>
        <w:t>Data Input</w:t>
      </w:r>
      <w:r>
        <w:rPr>
          <w:noProof/>
        </w:rPr>
        <w:tab/>
      </w:r>
      <w:r>
        <w:rPr>
          <w:noProof/>
        </w:rPr>
        <w:fldChar w:fldCharType="begin"/>
      </w:r>
      <w:r>
        <w:rPr>
          <w:noProof/>
        </w:rPr>
        <w:instrText xml:space="preserve"> PAGEREF _Toc155280505 \h </w:instrText>
      </w:r>
      <w:r>
        <w:rPr>
          <w:noProof/>
        </w:rPr>
      </w:r>
      <w:r>
        <w:rPr>
          <w:noProof/>
        </w:rPr>
        <w:fldChar w:fldCharType="separate"/>
      </w:r>
      <w:r>
        <w:rPr>
          <w:noProof/>
        </w:rPr>
        <w:t>70</w:t>
      </w:r>
      <w:r>
        <w:rPr>
          <w:noProof/>
        </w:rPr>
        <w:fldChar w:fldCharType="end"/>
      </w:r>
    </w:p>
    <w:p w14:paraId="6B2FD61B" w14:textId="7E83CCA6"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1</w:t>
      </w:r>
      <w:r>
        <w:rPr>
          <w:rFonts w:asciiTheme="minorHAnsi" w:eastAsiaTheme="minorEastAsia" w:hAnsiTheme="minorHAnsi" w:cstheme="minorBidi"/>
          <w:noProof/>
          <w:sz w:val="24"/>
          <w:lang w:val="en-CH" w:eastAsia="en-GB"/>
        </w:rPr>
        <w:tab/>
      </w:r>
      <w:r>
        <w:rPr>
          <w:noProof/>
        </w:rPr>
        <w:t>Overview of SPECCHIO Data Loading</w:t>
      </w:r>
      <w:r>
        <w:rPr>
          <w:noProof/>
        </w:rPr>
        <w:tab/>
      </w:r>
      <w:r>
        <w:rPr>
          <w:noProof/>
        </w:rPr>
        <w:fldChar w:fldCharType="begin"/>
      </w:r>
      <w:r>
        <w:rPr>
          <w:noProof/>
        </w:rPr>
        <w:instrText xml:space="preserve"> PAGEREF _Toc155280506 \h </w:instrText>
      </w:r>
      <w:r>
        <w:rPr>
          <w:noProof/>
        </w:rPr>
      </w:r>
      <w:r>
        <w:rPr>
          <w:noProof/>
        </w:rPr>
        <w:fldChar w:fldCharType="separate"/>
      </w:r>
      <w:r>
        <w:rPr>
          <w:noProof/>
        </w:rPr>
        <w:t>70</w:t>
      </w:r>
      <w:r>
        <w:rPr>
          <w:noProof/>
        </w:rPr>
        <w:fldChar w:fldCharType="end"/>
      </w:r>
    </w:p>
    <w:p w14:paraId="2535BD93" w14:textId="2AAB2FD0"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2</w:t>
      </w:r>
      <w:r>
        <w:rPr>
          <w:rFonts w:asciiTheme="minorHAnsi" w:eastAsiaTheme="minorEastAsia" w:hAnsiTheme="minorHAnsi" w:cstheme="minorBidi"/>
          <w:noProof/>
          <w:sz w:val="24"/>
          <w:lang w:val="en-CH" w:eastAsia="en-GB"/>
        </w:rPr>
        <w:tab/>
      </w:r>
      <w:r>
        <w:rPr>
          <w:noProof/>
        </w:rPr>
        <w:t>Creating a new Campaign</w:t>
      </w:r>
      <w:r>
        <w:rPr>
          <w:noProof/>
        </w:rPr>
        <w:tab/>
      </w:r>
      <w:r>
        <w:rPr>
          <w:noProof/>
        </w:rPr>
        <w:fldChar w:fldCharType="begin"/>
      </w:r>
      <w:r>
        <w:rPr>
          <w:noProof/>
        </w:rPr>
        <w:instrText xml:space="preserve"> PAGEREF _Toc155280507 \h </w:instrText>
      </w:r>
      <w:r>
        <w:rPr>
          <w:noProof/>
        </w:rPr>
      </w:r>
      <w:r>
        <w:rPr>
          <w:noProof/>
        </w:rPr>
        <w:fldChar w:fldCharType="separate"/>
      </w:r>
      <w:r>
        <w:rPr>
          <w:noProof/>
        </w:rPr>
        <w:t>70</w:t>
      </w:r>
      <w:r>
        <w:rPr>
          <w:noProof/>
        </w:rPr>
        <w:fldChar w:fldCharType="end"/>
      </w:r>
    </w:p>
    <w:p w14:paraId="19B67C4F" w14:textId="20E4227F"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3</w:t>
      </w:r>
      <w:r>
        <w:rPr>
          <w:rFonts w:asciiTheme="minorHAnsi" w:eastAsiaTheme="minorEastAsia" w:hAnsiTheme="minorHAnsi" w:cstheme="minorBidi"/>
          <w:noProof/>
          <w:sz w:val="24"/>
          <w:lang w:val="en-CH" w:eastAsia="en-GB"/>
        </w:rPr>
        <w:tab/>
      </w:r>
      <w:r>
        <w:rPr>
          <w:noProof/>
        </w:rPr>
        <w:t>Loading Campaign Spectral Data</w:t>
      </w:r>
      <w:r>
        <w:rPr>
          <w:noProof/>
        </w:rPr>
        <w:tab/>
      </w:r>
      <w:r>
        <w:rPr>
          <w:noProof/>
        </w:rPr>
        <w:fldChar w:fldCharType="begin"/>
      </w:r>
      <w:r>
        <w:rPr>
          <w:noProof/>
        </w:rPr>
        <w:instrText xml:space="preserve"> PAGEREF _Toc155280508 \h </w:instrText>
      </w:r>
      <w:r>
        <w:rPr>
          <w:noProof/>
        </w:rPr>
      </w:r>
      <w:r>
        <w:rPr>
          <w:noProof/>
        </w:rPr>
        <w:fldChar w:fldCharType="separate"/>
      </w:r>
      <w:r>
        <w:rPr>
          <w:noProof/>
        </w:rPr>
        <w:t>71</w:t>
      </w:r>
      <w:r>
        <w:rPr>
          <w:noProof/>
        </w:rPr>
        <w:fldChar w:fldCharType="end"/>
      </w:r>
    </w:p>
    <w:p w14:paraId="08CB9641" w14:textId="3FE06BB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1</w:t>
      </w:r>
      <w:r>
        <w:rPr>
          <w:rFonts w:asciiTheme="minorHAnsi" w:eastAsiaTheme="minorEastAsia" w:hAnsiTheme="minorHAnsi" w:cstheme="minorBidi"/>
          <w:noProof/>
          <w:sz w:val="24"/>
          <w:lang w:val="en-CH" w:eastAsia="en-GB"/>
        </w:rPr>
        <w:tab/>
      </w:r>
      <w:r>
        <w:rPr>
          <w:noProof/>
        </w:rPr>
        <w:t>Instrument and Sensor selection</w:t>
      </w:r>
      <w:r>
        <w:rPr>
          <w:noProof/>
        </w:rPr>
        <w:tab/>
      </w:r>
      <w:r>
        <w:rPr>
          <w:noProof/>
        </w:rPr>
        <w:fldChar w:fldCharType="begin"/>
      </w:r>
      <w:r>
        <w:rPr>
          <w:noProof/>
        </w:rPr>
        <w:instrText xml:space="preserve"> PAGEREF _Toc155280509 \h </w:instrText>
      </w:r>
      <w:r>
        <w:rPr>
          <w:noProof/>
        </w:rPr>
      </w:r>
      <w:r>
        <w:rPr>
          <w:noProof/>
        </w:rPr>
        <w:fldChar w:fldCharType="separate"/>
      </w:r>
      <w:r>
        <w:rPr>
          <w:noProof/>
        </w:rPr>
        <w:t>73</w:t>
      </w:r>
      <w:r>
        <w:rPr>
          <w:noProof/>
        </w:rPr>
        <w:fldChar w:fldCharType="end"/>
      </w:r>
    </w:p>
    <w:p w14:paraId="054FEDE5" w14:textId="042DEB5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2</w:t>
      </w:r>
      <w:r>
        <w:rPr>
          <w:rFonts w:asciiTheme="minorHAnsi" w:eastAsiaTheme="minorEastAsia" w:hAnsiTheme="minorHAnsi" w:cstheme="minorBidi"/>
          <w:noProof/>
          <w:sz w:val="24"/>
          <w:lang w:val="en-CH" w:eastAsia="en-GB"/>
        </w:rPr>
        <w:tab/>
      </w:r>
      <w:r>
        <w:rPr>
          <w:noProof/>
        </w:rPr>
        <w:t>Reference Panel selection</w:t>
      </w:r>
      <w:r>
        <w:rPr>
          <w:noProof/>
        </w:rPr>
        <w:tab/>
      </w:r>
      <w:r>
        <w:rPr>
          <w:noProof/>
        </w:rPr>
        <w:fldChar w:fldCharType="begin"/>
      </w:r>
      <w:r>
        <w:rPr>
          <w:noProof/>
        </w:rPr>
        <w:instrText xml:space="preserve"> PAGEREF _Toc155280510 \h </w:instrText>
      </w:r>
      <w:r>
        <w:rPr>
          <w:noProof/>
        </w:rPr>
      </w:r>
      <w:r>
        <w:rPr>
          <w:noProof/>
        </w:rPr>
        <w:fldChar w:fldCharType="separate"/>
      </w:r>
      <w:r>
        <w:rPr>
          <w:noProof/>
        </w:rPr>
        <w:t>73</w:t>
      </w:r>
      <w:r>
        <w:rPr>
          <w:noProof/>
        </w:rPr>
        <w:fldChar w:fldCharType="end"/>
      </w:r>
    </w:p>
    <w:p w14:paraId="66661918" w14:textId="6E57601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3.3</w:t>
      </w:r>
      <w:r>
        <w:rPr>
          <w:rFonts w:asciiTheme="minorHAnsi" w:eastAsiaTheme="minorEastAsia" w:hAnsiTheme="minorHAnsi" w:cstheme="minorBidi"/>
          <w:noProof/>
          <w:sz w:val="24"/>
          <w:lang w:val="en-CH" w:eastAsia="en-GB"/>
        </w:rPr>
        <w:tab/>
      </w:r>
      <w:r>
        <w:rPr>
          <w:noProof/>
        </w:rPr>
        <w:t>Handling Spectrum upload errors</w:t>
      </w:r>
      <w:r>
        <w:rPr>
          <w:noProof/>
        </w:rPr>
        <w:tab/>
      </w:r>
      <w:r>
        <w:rPr>
          <w:noProof/>
        </w:rPr>
        <w:fldChar w:fldCharType="begin"/>
      </w:r>
      <w:r>
        <w:rPr>
          <w:noProof/>
        </w:rPr>
        <w:instrText xml:space="preserve"> PAGEREF _Toc155280511 \h </w:instrText>
      </w:r>
      <w:r>
        <w:rPr>
          <w:noProof/>
        </w:rPr>
      </w:r>
      <w:r>
        <w:rPr>
          <w:noProof/>
        </w:rPr>
        <w:fldChar w:fldCharType="separate"/>
      </w:r>
      <w:r>
        <w:rPr>
          <w:noProof/>
        </w:rPr>
        <w:t>73</w:t>
      </w:r>
      <w:r>
        <w:rPr>
          <w:noProof/>
        </w:rPr>
        <w:fldChar w:fldCharType="end"/>
      </w:r>
    </w:p>
    <w:p w14:paraId="75DDA2AE" w14:textId="10DEF86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4</w:t>
      </w:r>
      <w:r>
        <w:rPr>
          <w:rFonts w:asciiTheme="minorHAnsi" w:eastAsiaTheme="minorEastAsia" w:hAnsiTheme="minorHAnsi" w:cstheme="minorBidi"/>
          <w:noProof/>
          <w:sz w:val="24"/>
          <w:lang w:val="en-CH" w:eastAsia="en-GB"/>
        </w:rPr>
        <w:tab/>
      </w:r>
      <w:r>
        <w:rPr>
          <w:noProof/>
        </w:rPr>
        <w:t>Loading Additional Spectral Data</w:t>
      </w:r>
      <w:r>
        <w:rPr>
          <w:noProof/>
        </w:rPr>
        <w:tab/>
      </w:r>
      <w:r>
        <w:rPr>
          <w:noProof/>
        </w:rPr>
        <w:fldChar w:fldCharType="begin"/>
      </w:r>
      <w:r>
        <w:rPr>
          <w:noProof/>
        </w:rPr>
        <w:instrText xml:space="preserve"> PAGEREF _Toc155280512 \h </w:instrText>
      </w:r>
      <w:r>
        <w:rPr>
          <w:noProof/>
        </w:rPr>
      </w:r>
      <w:r>
        <w:rPr>
          <w:noProof/>
        </w:rPr>
        <w:fldChar w:fldCharType="separate"/>
      </w:r>
      <w:r>
        <w:rPr>
          <w:noProof/>
        </w:rPr>
        <w:t>73</w:t>
      </w:r>
      <w:r>
        <w:rPr>
          <w:noProof/>
        </w:rPr>
        <w:fldChar w:fldCharType="end"/>
      </w:r>
    </w:p>
    <w:p w14:paraId="52B6DBCE" w14:textId="490836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1</w:t>
      </w:r>
      <w:r>
        <w:rPr>
          <w:rFonts w:asciiTheme="minorHAnsi" w:eastAsiaTheme="minorEastAsia" w:hAnsiTheme="minorHAnsi" w:cstheme="minorBidi"/>
          <w:noProof/>
          <w:sz w:val="24"/>
          <w:lang w:val="en-CH" w:eastAsia="en-GB"/>
        </w:rPr>
        <w:tab/>
      </w:r>
      <w:r>
        <w:rPr>
          <w:noProof/>
        </w:rPr>
        <w:t>Uploading Additional Spectral Data from the Same Computer</w:t>
      </w:r>
      <w:r>
        <w:rPr>
          <w:noProof/>
        </w:rPr>
        <w:tab/>
      </w:r>
      <w:r>
        <w:rPr>
          <w:noProof/>
        </w:rPr>
        <w:fldChar w:fldCharType="begin"/>
      </w:r>
      <w:r>
        <w:rPr>
          <w:noProof/>
        </w:rPr>
        <w:instrText xml:space="preserve"> PAGEREF _Toc155280513 \h </w:instrText>
      </w:r>
      <w:r>
        <w:rPr>
          <w:noProof/>
        </w:rPr>
      </w:r>
      <w:r>
        <w:rPr>
          <w:noProof/>
        </w:rPr>
        <w:fldChar w:fldCharType="separate"/>
      </w:r>
      <w:r>
        <w:rPr>
          <w:noProof/>
        </w:rPr>
        <w:t>74</w:t>
      </w:r>
      <w:r>
        <w:rPr>
          <w:noProof/>
        </w:rPr>
        <w:fldChar w:fldCharType="end"/>
      </w:r>
    </w:p>
    <w:p w14:paraId="4C1B4B92" w14:textId="720F5F9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2</w:t>
      </w:r>
      <w:r>
        <w:rPr>
          <w:rFonts w:asciiTheme="minorHAnsi" w:eastAsiaTheme="minorEastAsia" w:hAnsiTheme="minorHAnsi" w:cstheme="minorBidi"/>
          <w:noProof/>
          <w:sz w:val="24"/>
          <w:lang w:val="en-CH" w:eastAsia="en-GB"/>
        </w:rPr>
        <w:tab/>
      </w:r>
      <w:r>
        <w:rPr>
          <w:noProof/>
        </w:rPr>
        <w:t>Uploading Additional Spectral Data from a Second Computer</w:t>
      </w:r>
      <w:r>
        <w:rPr>
          <w:noProof/>
        </w:rPr>
        <w:tab/>
      </w:r>
      <w:r>
        <w:rPr>
          <w:noProof/>
        </w:rPr>
        <w:fldChar w:fldCharType="begin"/>
      </w:r>
      <w:r>
        <w:rPr>
          <w:noProof/>
        </w:rPr>
        <w:instrText xml:space="preserve"> PAGEREF _Toc155280514 \h </w:instrText>
      </w:r>
      <w:r>
        <w:rPr>
          <w:noProof/>
        </w:rPr>
      </w:r>
      <w:r>
        <w:rPr>
          <w:noProof/>
        </w:rPr>
        <w:fldChar w:fldCharType="separate"/>
      </w:r>
      <w:r>
        <w:rPr>
          <w:noProof/>
        </w:rPr>
        <w:t>74</w:t>
      </w:r>
      <w:r>
        <w:rPr>
          <w:noProof/>
        </w:rPr>
        <w:fldChar w:fldCharType="end"/>
      </w:r>
    </w:p>
    <w:p w14:paraId="4E2F02CB" w14:textId="0FA53847"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4.3</w:t>
      </w:r>
      <w:r>
        <w:rPr>
          <w:rFonts w:asciiTheme="minorHAnsi" w:eastAsiaTheme="minorEastAsia" w:hAnsiTheme="minorHAnsi" w:cstheme="minorBidi"/>
          <w:noProof/>
          <w:sz w:val="24"/>
          <w:lang w:val="en-CH" w:eastAsia="en-GB"/>
        </w:rPr>
        <w:tab/>
      </w:r>
      <w:r>
        <w:rPr>
          <w:noProof/>
        </w:rPr>
        <w:t>Uploading Additional Spectral Data in a New Data Hierarchy</w:t>
      </w:r>
      <w:r>
        <w:rPr>
          <w:noProof/>
        </w:rPr>
        <w:tab/>
      </w:r>
      <w:r>
        <w:rPr>
          <w:noProof/>
        </w:rPr>
        <w:fldChar w:fldCharType="begin"/>
      </w:r>
      <w:r>
        <w:rPr>
          <w:noProof/>
        </w:rPr>
        <w:instrText xml:space="preserve"> PAGEREF _Toc155280515 \h </w:instrText>
      </w:r>
      <w:r>
        <w:rPr>
          <w:noProof/>
        </w:rPr>
      </w:r>
      <w:r>
        <w:rPr>
          <w:noProof/>
        </w:rPr>
        <w:fldChar w:fldCharType="separate"/>
      </w:r>
      <w:r>
        <w:rPr>
          <w:noProof/>
        </w:rPr>
        <w:t>75</w:t>
      </w:r>
      <w:r>
        <w:rPr>
          <w:noProof/>
        </w:rPr>
        <w:fldChar w:fldCharType="end"/>
      </w:r>
    </w:p>
    <w:p w14:paraId="7C8B0F04" w14:textId="4E31509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5</w:t>
      </w:r>
      <w:r>
        <w:rPr>
          <w:rFonts w:asciiTheme="minorHAnsi" w:eastAsiaTheme="minorEastAsia" w:hAnsiTheme="minorHAnsi" w:cstheme="minorBidi"/>
          <w:noProof/>
          <w:sz w:val="24"/>
          <w:lang w:val="en-CH" w:eastAsia="en-GB"/>
        </w:rPr>
        <w:tab/>
      </w:r>
      <w:r>
        <w:rPr>
          <w:noProof/>
        </w:rPr>
        <w:t>Edit Metadata</w:t>
      </w:r>
      <w:r>
        <w:rPr>
          <w:noProof/>
        </w:rPr>
        <w:tab/>
      </w:r>
      <w:r>
        <w:rPr>
          <w:noProof/>
        </w:rPr>
        <w:fldChar w:fldCharType="begin"/>
      </w:r>
      <w:r>
        <w:rPr>
          <w:noProof/>
        </w:rPr>
        <w:instrText xml:space="preserve"> PAGEREF _Toc155280516 \h </w:instrText>
      </w:r>
      <w:r>
        <w:rPr>
          <w:noProof/>
        </w:rPr>
      </w:r>
      <w:r>
        <w:rPr>
          <w:noProof/>
        </w:rPr>
        <w:fldChar w:fldCharType="separate"/>
      </w:r>
      <w:r>
        <w:rPr>
          <w:noProof/>
        </w:rPr>
        <w:t>77</w:t>
      </w:r>
      <w:r>
        <w:rPr>
          <w:noProof/>
        </w:rPr>
        <w:fldChar w:fldCharType="end"/>
      </w:r>
    </w:p>
    <w:p w14:paraId="7DCC1485" w14:textId="4145A51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1</w:t>
      </w:r>
      <w:r>
        <w:rPr>
          <w:rFonts w:asciiTheme="minorHAnsi" w:eastAsiaTheme="minorEastAsia" w:hAnsiTheme="minorHAnsi" w:cstheme="minorBidi"/>
          <w:noProof/>
          <w:sz w:val="24"/>
          <w:lang w:val="en-CH" w:eastAsia="en-GB"/>
        </w:rPr>
        <w:tab/>
      </w:r>
      <w:r>
        <w:rPr>
          <w:noProof/>
        </w:rPr>
        <w:t>Metadata Editor window</w:t>
      </w:r>
      <w:r>
        <w:rPr>
          <w:noProof/>
        </w:rPr>
        <w:tab/>
      </w:r>
      <w:r>
        <w:rPr>
          <w:noProof/>
        </w:rPr>
        <w:fldChar w:fldCharType="begin"/>
      </w:r>
      <w:r>
        <w:rPr>
          <w:noProof/>
        </w:rPr>
        <w:instrText xml:space="preserve"> PAGEREF _Toc155280517 \h </w:instrText>
      </w:r>
      <w:r>
        <w:rPr>
          <w:noProof/>
        </w:rPr>
      </w:r>
      <w:r>
        <w:rPr>
          <w:noProof/>
        </w:rPr>
        <w:fldChar w:fldCharType="separate"/>
      </w:r>
      <w:r>
        <w:rPr>
          <w:noProof/>
        </w:rPr>
        <w:t>77</w:t>
      </w:r>
      <w:r>
        <w:rPr>
          <w:noProof/>
        </w:rPr>
        <w:fldChar w:fldCharType="end"/>
      </w:r>
    </w:p>
    <w:p w14:paraId="193C2D20" w14:textId="7395E88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2</w:t>
      </w:r>
      <w:r>
        <w:rPr>
          <w:rFonts w:asciiTheme="minorHAnsi" w:eastAsiaTheme="minorEastAsia" w:hAnsiTheme="minorHAnsi" w:cstheme="minorBidi"/>
          <w:noProof/>
          <w:sz w:val="24"/>
          <w:lang w:val="en-CH" w:eastAsia="en-GB"/>
        </w:rPr>
        <w:tab/>
      </w:r>
      <w:r>
        <w:rPr>
          <w:noProof/>
        </w:rPr>
        <w:t>Drag &amp; Drop Options</w:t>
      </w:r>
      <w:r>
        <w:rPr>
          <w:noProof/>
        </w:rPr>
        <w:tab/>
      </w:r>
      <w:r>
        <w:rPr>
          <w:noProof/>
        </w:rPr>
        <w:fldChar w:fldCharType="begin"/>
      </w:r>
      <w:r>
        <w:rPr>
          <w:noProof/>
        </w:rPr>
        <w:instrText xml:space="preserve"> PAGEREF _Toc155280518 \h </w:instrText>
      </w:r>
      <w:r>
        <w:rPr>
          <w:noProof/>
        </w:rPr>
      </w:r>
      <w:r>
        <w:rPr>
          <w:noProof/>
        </w:rPr>
        <w:fldChar w:fldCharType="separate"/>
      </w:r>
      <w:r>
        <w:rPr>
          <w:noProof/>
        </w:rPr>
        <w:t>79</w:t>
      </w:r>
      <w:r>
        <w:rPr>
          <w:noProof/>
        </w:rPr>
        <w:fldChar w:fldCharType="end"/>
      </w:r>
    </w:p>
    <w:p w14:paraId="349BF360" w14:textId="4579CA8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3</w:t>
      </w:r>
      <w:r>
        <w:rPr>
          <w:rFonts w:asciiTheme="minorHAnsi" w:eastAsiaTheme="minorEastAsia" w:hAnsiTheme="minorHAnsi" w:cstheme="minorBidi"/>
          <w:noProof/>
          <w:sz w:val="24"/>
          <w:lang w:val="en-CH" w:eastAsia="en-GB"/>
        </w:rPr>
        <w:tab/>
      </w:r>
      <w:r>
        <w:rPr>
          <w:noProof/>
        </w:rPr>
        <w:t>Displaying and Editing Campaign Metadata</w:t>
      </w:r>
      <w:r>
        <w:rPr>
          <w:noProof/>
        </w:rPr>
        <w:tab/>
      </w:r>
      <w:r>
        <w:rPr>
          <w:noProof/>
        </w:rPr>
        <w:fldChar w:fldCharType="begin"/>
      </w:r>
      <w:r>
        <w:rPr>
          <w:noProof/>
        </w:rPr>
        <w:instrText xml:space="preserve"> PAGEREF _Toc155280519 \h </w:instrText>
      </w:r>
      <w:r>
        <w:rPr>
          <w:noProof/>
        </w:rPr>
      </w:r>
      <w:r>
        <w:rPr>
          <w:noProof/>
        </w:rPr>
        <w:fldChar w:fldCharType="separate"/>
      </w:r>
      <w:r>
        <w:rPr>
          <w:noProof/>
        </w:rPr>
        <w:t>79</w:t>
      </w:r>
      <w:r>
        <w:rPr>
          <w:noProof/>
        </w:rPr>
        <w:fldChar w:fldCharType="end"/>
      </w:r>
    </w:p>
    <w:p w14:paraId="5DD4800B" w14:textId="38B060A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5.4</w:t>
      </w:r>
      <w:r>
        <w:rPr>
          <w:rFonts w:asciiTheme="minorHAnsi" w:eastAsiaTheme="minorEastAsia" w:hAnsiTheme="minorHAnsi" w:cstheme="minorBidi"/>
          <w:noProof/>
          <w:sz w:val="24"/>
          <w:lang w:val="en-CH" w:eastAsia="en-GB"/>
        </w:rPr>
        <w:tab/>
      </w:r>
      <w:r>
        <w:rPr>
          <w:noProof/>
        </w:rPr>
        <w:t>Displaying and Editing Spectrum Metadata</w:t>
      </w:r>
      <w:r>
        <w:rPr>
          <w:noProof/>
        </w:rPr>
        <w:tab/>
      </w:r>
      <w:r>
        <w:rPr>
          <w:noProof/>
        </w:rPr>
        <w:fldChar w:fldCharType="begin"/>
      </w:r>
      <w:r>
        <w:rPr>
          <w:noProof/>
        </w:rPr>
        <w:instrText xml:space="preserve"> PAGEREF _Toc155280520 \h </w:instrText>
      </w:r>
      <w:r>
        <w:rPr>
          <w:noProof/>
        </w:rPr>
      </w:r>
      <w:r>
        <w:rPr>
          <w:noProof/>
        </w:rPr>
        <w:fldChar w:fldCharType="separate"/>
      </w:r>
      <w:r>
        <w:rPr>
          <w:noProof/>
        </w:rPr>
        <w:t>80</w:t>
      </w:r>
      <w:r>
        <w:rPr>
          <w:noProof/>
        </w:rPr>
        <w:fldChar w:fldCharType="end"/>
      </w:r>
    </w:p>
    <w:p w14:paraId="3C40FB7D" w14:textId="55EE71D4"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6</w:t>
      </w:r>
      <w:r>
        <w:rPr>
          <w:rFonts w:asciiTheme="minorHAnsi" w:eastAsiaTheme="minorEastAsia" w:hAnsiTheme="minorHAnsi" w:cstheme="minorBidi"/>
          <w:noProof/>
          <w:sz w:val="24"/>
          <w:lang w:val="en-CH" w:eastAsia="en-GB"/>
        </w:rPr>
        <w:tab/>
      </w:r>
      <w:r>
        <w:rPr>
          <w:noProof/>
        </w:rPr>
        <w:t>Using the Metadata Editor functions</w:t>
      </w:r>
      <w:r>
        <w:rPr>
          <w:noProof/>
        </w:rPr>
        <w:tab/>
      </w:r>
      <w:r>
        <w:rPr>
          <w:noProof/>
        </w:rPr>
        <w:fldChar w:fldCharType="begin"/>
      </w:r>
      <w:r>
        <w:rPr>
          <w:noProof/>
        </w:rPr>
        <w:instrText xml:space="preserve"> PAGEREF _Toc155280521 \h </w:instrText>
      </w:r>
      <w:r>
        <w:rPr>
          <w:noProof/>
        </w:rPr>
      </w:r>
      <w:r>
        <w:rPr>
          <w:noProof/>
        </w:rPr>
        <w:fldChar w:fldCharType="separate"/>
      </w:r>
      <w:r>
        <w:rPr>
          <w:noProof/>
        </w:rPr>
        <w:t>84</w:t>
      </w:r>
      <w:r>
        <w:rPr>
          <w:noProof/>
        </w:rPr>
        <w:fldChar w:fldCharType="end"/>
      </w:r>
    </w:p>
    <w:p w14:paraId="23FCCDEB" w14:textId="01FDB666"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1</w:t>
      </w:r>
      <w:r>
        <w:rPr>
          <w:rFonts w:asciiTheme="minorHAnsi" w:eastAsiaTheme="minorEastAsia" w:hAnsiTheme="minorHAnsi" w:cstheme="minorBidi"/>
          <w:noProof/>
          <w:sz w:val="24"/>
          <w:lang w:val="en-CH" w:eastAsia="en-GB"/>
        </w:rPr>
        <w:tab/>
      </w:r>
      <w:r>
        <w:rPr>
          <w:noProof/>
        </w:rPr>
        <w:t>Compute measurement support</w:t>
      </w:r>
      <w:r>
        <w:rPr>
          <w:noProof/>
        </w:rPr>
        <w:tab/>
      </w:r>
      <w:r>
        <w:rPr>
          <w:noProof/>
        </w:rPr>
        <w:fldChar w:fldCharType="begin"/>
      </w:r>
      <w:r>
        <w:rPr>
          <w:noProof/>
        </w:rPr>
        <w:instrText xml:space="preserve"> PAGEREF _Toc155280522 \h </w:instrText>
      </w:r>
      <w:r>
        <w:rPr>
          <w:noProof/>
        </w:rPr>
      </w:r>
      <w:r>
        <w:rPr>
          <w:noProof/>
        </w:rPr>
        <w:fldChar w:fldCharType="separate"/>
      </w:r>
      <w:r>
        <w:rPr>
          <w:noProof/>
        </w:rPr>
        <w:t>84</w:t>
      </w:r>
      <w:r>
        <w:rPr>
          <w:noProof/>
        </w:rPr>
        <w:fldChar w:fldCharType="end"/>
      </w:r>
    </w:p>
    <w:p w14:paraId="34746C3D" w14:textId="2969576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2</w:t>
      </w:r>
      <w:r>
        <w:rPr>
          <w:rFonts w:asciiTheme="minorHAnsi" w:eastAsiaTheme="minorEastAsia" w:hAnsiTheme="minorHAnsi" w:cstheme="minorBidi"/>
          <w:noProof/>
          <w:sz w:val="24"/>
          <w:lang w:val="en-CH" w:eastAsia="en-GB"/>
        </w:rPr>
        <w:tab/>
      </w:r>
      <w:r>
        <w:rPr>
          <w:noProof/>
        </w:rPr>
        <w:t>Augment Altitude</w:t>
      </w:r>
      <w:r>
        <w:rPr>
          <w:noProof/>
        </w:rPr>
        <w:tab/>
      </w:r>
      <w:r>
        <w:rPr>
          <w:noProof/>
        </w:rPr>
        <w:fldChar w:fldCharType="begin"/>
      </w:r>
      <w:r>
        <w:rPr>
          <w:noProof/>
        </w:rPr>
        <w:instrText xml:space="preserve"> PAGEREF _Toc155280523 \h </w:instrText>
      </w:r>
      <w:r>
        <w:rPr>
          <w:noProof/>
        </w:rPr>
      </w:r>
      <w:r>
        <w:rPr>
          <w:noProof/>
        </w:rPr>
        <w:fldChar w:fldCharType="separate"/>
      </w:r>
      <w:r>
        <w:rPr>
          <w:noProof/>
        </w:rPr>
        <w:t>85</w:t>
      </w:r>
      <w:r>
        <w:rPr>
          <w:noProof/>
        </w:rPr>
        <w:fldChar w:fldCharType="end"/>
      </w:r>
    </w:p>
    <w:p w14:paraId="71693F04" w14:textId="0C5BC5F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3</w:t>
      </w:r>
      <w:r>
        <w:rPr>
          <w:rFonts w:asciiTheme="minorHAnsi" w:eastAsiaTheme="minorEastAsia" w:hAnsiTheme="minorHAnsi" w:cstheme="minorBidi"/>
          <w:noProof/>
          <w:sz w:val="24"/>
          <w:lang w:val="en-CH" w:eastAsia="en-GB"/>
        </w:rPr>
        <w:tab/>
      </w:r>
      <w:r>
        <w:rPr>
          <w:noProof/>
        </w:rPr>
        <w:t>Switch Longitude E-W</w:t>
      </w:r>
      <w:r>
        <w:rPr>
          <w:noProof/>
        </w:rPr>
        <w:tab/>
      </w:r>
      <w:r>
        <w:rPr>
          <w:noProof/>
        </w:rPr>
        <w:fldChar w:fldCharType="begin"/>
      </w:r>
      <w:r>
        <w:rPr>
          <w:noProof/>
        </w:rPr>
        <w:instrText xml:space="preserve"> PAGEREF _Toc155280524 \h </w:instrText>
      </w:r>
      <w:r>
        <w:rPr>
          <w:noProof/>
        </w:rPr>
      </w:r>
      <w:r>
        <w:rPr>
          <w:noProof/>
        </w:rPr>
        <w:fldChar w:fldCharType="separate"/>
      </w:r>
      <w:r>
        <w:rPr>
          <w:noProof/>
        </w:rPr>
        <w:t>85</w:t>
      </w:r>
      <w:r>
        <w:rPr>
          <w:noProof/>
        </w:rPr>
        <w:fldChar w:fldCharType="end"/>
      </w:r>
    </w:p>
    <w:p w14:paraId="6DA37B01" w14:textId="7B2DE6D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9.6.4</w:t>
      </w:r>
      <w:r>
        <w:rPr>
          <w:rFonts w:asciiTheme="minorHAnsi" w:eastAsiaTheme="minorEastAsia" w:hAnsiTheme="minorHAnsi" w:cstheme="minorBidi"/>
          <w:noProof/>
          <w:sz w:val="24"/>
          <w:lang w:val="en-CH" w:eastAsia="en-GB"/>
        </w:rPr>
        <w:tab/>
      </w:r>
      <w:r>
        <w:rPr>
          <w:noProof/>
        </w:rPr>
        <w:t>Visualisations</w:t>
      </w:r>
      <w:r>
        <w:rPr>
          <w:noProof/>
        </w:rPr>
        <w:tab/>
      </w:r>
      <w:r>
        <w:rPr>
          <w:noProof/>
        </w:rPr>
        <w:fldChar w:fldCharType="begin"/>
      </w:r>
      <w:r>
        <w:rPr>
          <w:noProof/>
        </w:rPr>
        <w:instrText xml:space="preserve"> PAGEREF _Toc155280525 \h </w:instrText>
      </w:r>
      <w:r>
        <w:rPr>
          <w:noProof/>
        </w:rPr>
      </w:r>
      <w:r>
        <w:rPr>
          <w:noProof/>
        </w:rPr>
        <w:fldChar w:fldCharType="separate"/>
      </w:r>
      <w:r>
        <w:rPr>
          <w:noProof/>
        </w:rPr>
        <w:t>85</w:t>
      </w:r>
      <w:r>
        <w:rPr>
          <w:noProof/>
        </w:rPr>
        <w:fldChar w:fldCharType="end"/>
      </w:r>
    </w:p>
    <w:p w14:paraId="33B2CDA0" w14:textId="053E8425"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7</w:t>
      </w:r>
      <w:r>
        <w:rPr>
          <w:rFonts w:asciiTheme="minorHAnsi" w:eastAsiaTheme="minorEastAsia" w:hAnsiTheme="minorHAnsi" w:cstheme="minorBidi"/>
          <w:noProof/>
          <w:sz w:val="24"/>
          <w:lang w:val="en-CH" w:eastAsia="en-GB"/>
        </w:rPr>
        <w:tab/>
      </w:r>
      <w:r>
        <w:rPr>
          <w:noProof/>
        </w:rPr>
        <w:t>Uploading Metadata from XLS (Excel) files</w:t>
      </w:r>
      <w:r>
        <w:rPr>
          <w:noProof/>
        </w:rPr>
        <w:tab/>
      </w:r>
      <w:r>
        <w:rPr>
          <w:noProof/>
        </w:rPr>
        <w:fldChar w:fldCharType="begin"/>
      </w:r>
      <w:r>
        <w:rPr>
          <w:noProof/>
        </w:rPr>
        <w:instrText xml:space="preserve"> PAGEREF _Toc155280526 \h </w:instrText>
      </w:r>
      <w:r>
        <w:rPr>
          <w:noProof/>
        </w:rPr>
      </w:r>
      <w:r>
        <w:rPr>
          <w:noProof/>
        </w:rPr>
        <w:fldChar w:fldCharType="separate"/>
      </w:r>
      <w:r>
        <w:rPr>
          <w:noProof/>
        </w:rPr>
        <w:t>86</w:t>
      </w:r>
      <w:r>
        <w:rPr>
          <w:noProof/>
        </w:rPr>
        <w:fldChar w:fldCharType="end"/>
      </w:r>
    </w:p>
    <w:p w14:paraId="6D873B21" w14:textId="2FC12038" w:rsidR="00924802" w:rsidRDefault="00924802">
      <w:pPr>
        <w:pStyle w:val="TOC2"/>
        <w:tabs>
          <w:tab w:val="left" w:pos="660"/>
        </w:tabs>
        <w:rPr>
          <w:rFonts w:asciiTheme="minorHAnsi" w:eastAsiaTheme="minorEastAsia" w:hAnsiTheme="minorHAnsi" w:cstheme="minorBidi"/>
          <w:noProof/>
          <w:sz w:val="24"/>
          <w:lang w:val="en-CH" w:eastAsia="en-GB"/>
        </w:rPr>
      </w:pPr>
      <w:r>
        <w:rPr>
          <w:noProof/>
        </w:rPr>
        <w:t>9.8</w:t>
      </w:r>
      <w:r>
        <w:rPr>
          <w:rFonts w:asciiTheme="minorHAnsi" w:eastAsiaTheme="minorEastAsia" w:hAnsiTheme="minorHAnsi" w:cstheme="minorBidi"/>
          <w:noProof/>
          <w:sz w:val="24"/>
          <w:lang w:val="en-CH" w:eastAsia="en-GB"/>
        </w:rPr>
        <w:tab/>
      </w:r>
      <w:r>
        <w:rPr>
          <w:noProof/>
        </w:rPr>
        <w:t>Import campaign from XML file</w:t>
      </w:r>
      <w:r>
        <w:rPr>
          <w:noProof/>
        </w:rPr>
        <w:tab/>
      </w:r>
      <w:r>
        <w:rPr>
          <w:noProof/>
        </w:rPr>
        <w:fldChar w:fldCharType="begin"/>
      </w:r>
      <w:r>
        <w:rPr>
          <w:noProof/>
        </w:rPr>
        <w:instrText xml:space="preserve"> PAGEREF _Toc155280527 \h </w:instrText>
      </w:r>
      <w:r>
        <w:rPr>
          <w:noProof/>
        </w:rPr>
      </w:r>
      <w:r>
        <w:rPr>
          <w:noProof/>
        </w:rPr>
        <w:fldChar w:fldCharType="separate"/>
      </w:r>
      <w:r>
        <w:rPr>
          <w:noProof/>
        </w:rPr>
        <w:t>92</w:t>
      </w:r>
      <w:r>
        <w:rPr>
          <w:noProof/>
        </w:rPr>
        <w:fldChar w:fldCharType="end"/>
      </w:r>
    </w:p>
    <w:p w14:paraId="77F4502E" w14:textId="2AA24FDC" w:rsidR="00924802" w:rsidRDefault="00924802">
      <w:pPr>
        <w:pStyle w:val="TOC1"/>
        <w:tabs>
          <w:tab w:val="left" w:pos="660"/>
        </w:tabs>
        <w:rPr>
          <w:rFonts w:asciiTheme="minorHAnsi" w:eastAsiaTheme="minorEastAsia" w:hAnsiTheme="minorHAnsi" w:cstheme="minorBidi"/>
          <w:b w:val="0"/>
          <w:noProof/>
          <w:lang w:val="en-CH" w:eastAsia="en-GB"/>
        </w:rPr>
      </w:pPr>
      <w:r>
        <w:rPr>
          <w:noProof/>
        </w:rPr>
        <w:t>10</w:t>
      </w:r>
      <w:r>
        <w:rPr>
          <w:rFonts w:asciiTheme="minorHAnsi" w:eastAsiaTheme="minorEastAsia" w:hAnsiTheme="minorHAnsi" w:cstheme="minorBidi"/>
          <w:b w:val="0"/>
          <w:noProof/>
          <w:lang w:val="en-CH" w:eastAsia="en-GB"/>
        </w:rPr>
        <w:tab/>
      </w:r>
      <w:r>
        <w:rPr>
          <w:noProof/>
        </w:rPr>
        <w:t>Data Selection &amp; Output</w:t>
      </w:r>
      <w:r>
        <w:rPr>
          <w:noProof/>
        </w:rPr>
        <w:tab/>
      </w:r>
      <w:r>
        <w:rPr>
          <w:noProof/>
        </w:rPr>
        <w:fldChar w:fldCharType="begin"/>
      </w:r>
      <w:r>
        <w:rPr>
          <w:noProof/>
        </w:rPr>
        <w:instrText xml:space="preserve"> PAGEREF _Toc155280528 \h </w:instrText>
      </w:r>
      <w:r>
        <w:rPr>
          <w:noProof/>
        </w:rPr>
      </w:r>
      <w:r>
        <w:rPr>
          <w:noProof/>
        </w:rPr>
        <w:fldChar w:fldCharType="separate"/>
      </w:r>
      <w:r>
        <w:rPr>
          <w:noProof/>
        </w:rPr>
        <w:t>94</w:t>
      </w:r>
      <w:r>
        <w:rPr>
          <w:noProof/>
        </w:rPr>
        <w:fldChar w:fldCharType="end"/>
      </w:r>
    </w:p>
    <w:p w14:paraId="72B4E3D4" w14:textId="2A78ED4F"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1</w:t>
      </w:r>
      <w:r>
        <w:rPr>
          <w:rFonts w:asciiTheme="minorHAnsi" w:eastAsiaTheme="minorEastAsia" w:hAnsiTheme="minorHAnsi" w:cstheme="minorBidi"/>
          <w:noProof/>
          <w:sz w:val="24"/>
          <w:lang w:val="en-CH" w:eastAsia="en-GB"/>
        </w:rPr>
        <w:tab/>
      </w:r>
      <w:r>
        <w:rPr>
          <w:noProof/>
        </w:rPr>
        <w:t>The Spectrum Browser</w:t>
      </w:r>
      <w:r>
        <w:rPr>
          <w:noProof/>
        </w:rPr>
        <w:tab/>
      </w:r>
      <w:r>
        <w:rPr>
          <w:noProof/>
        </w:rPr>
        <w:fldChar w:fldCharType="begin"/>
      </w:r>
      <w:r>
        <w:rPr>
          <w:noProof/>
        </w:rPr>
        <w:instrText xml:space="preserve"> PAGEREF _Toc155280529 \h </w:instrText>
      </w:r>
      <w:r>
        <w:rPr>
          <w:noProof/>
        </w:rPr>
      </w:r>
      <w:r>
        <w:rPr>
          <w:noProof/>
        </w:rPr>
        <w:fldChar w:fldCharType="separate"/>
      </w:r>
      <w:r>
        <w:rPr>
          <w:noProof/>
        </w:rPr>
        <w:t>94</w:t>
      </w:r>
      <w:r>
        <w:rPr>
          <w:noProof/>
        </w:rPr>
        <w:fldChar w:fldCharType="end"/>
      </w:r>
    </w:p>
    <w:p w14:paraId="2095243E" w14:textId="588FC92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1.1</w:t>
      </w:r>
      <w:r>
        <w:rPr>
          <w:rFonts w:asciiTheme="minorHAnsi" w:eastAsiaTheme="minorEastAsia" w:hAnsiTheme="minorHAnsi" w:cstheme="minorBidi"/>
          <w:noProof/>
          <w:sz w:val="24"/>
          <w:lang w:val="en-CH" w:eastAsia="en-GB"/>
        </w:rPr>
        <w:tab/>
      </w:r>
      <w:r>
        <w:rPr>
          <w:noProof/>
        </w:rPr>
        <w:t>Visualisations</w:t>
      </w:r>
      <w:r>
        <w:rPr>
          <w:noProof/>
        </w:rPr>
        <w:tab/>
      </w:r>
      <w:r>
        <w:rPr>
          <w:noProof/>
        </w:rPr>
        <w:fldChar w:fldCharType="begin"/>
      </w:r>
      <w:r>
        <w:rPr>
          <w:noProof/>
        </w:rPr>
        <w:instrText xml:space="preserve"> PAGEREF _Toc155280530 \h </w:instrText>
      </w:r>
      <w:r>
        <w:rPr>
          <w:noProof/>
        </w:rPr>
      </w:r>
      <w:r>
        <w:rPr>
          <w:noProof/>
        </w:rPr>
        <w:fldChar w:fldCharType="separate"/>
      </w:r>
      <w:r>
        <w:rPr>
          <w:noProof/>
        </w:rPr>
        <w:t>96</w:t>
      </w:r>
      <w:r>
        <w:rPr>
          <w:noProof/>
        </w:rPr>
        <w:fldChar w:fldCharType="end"/>
      </w:r>
    </w:p>
    <w:p w14:paraId="149C2B7A" w14:textId="3BCAA3D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2</w:t>
      </w:r>
      <w:r>
        <w:rPr>
          <w:rFonts w:asciiTheme="minorHAnsi" w:eastAsiaTheme="minorEastAsia" w:hAnsiTheme="minorHAnsi" w:cstheme="minorBidi"/>
          <w:noProof/>
          <w:sz w:val="24"/>
          <w:lang w:val="en-CH" w:eastAsia="en-GB"/>
        </w:rPr>
        <w:tab/>
      </w:r>
      <w:r>
        <w:rPr>
          <w:noProof/>
        </w:rPr>
        <w:t>Query Builder</w:t>
      </w:r>
      <w:r>
        <w:rPr>
          <w:noProof/>
        </w:rPr>
        <w:tab/>
      </w:r>
      <w:r>
        <w:rPr>
          <w:noProof/>
        </w:rPr>
        <w:fldChar w:fldCharType="begin"/>
      </w:r>
      <w:r>
        <w:rPr>
          <w:noProof/>
        </w:rPr>
        <w:instrText xml:space="preserve"> PAGEREF _Toc155280531 \h </w:instrText>
      </w:r>
      <w:r>
        <w:rPr>
          <w:noProof/>
        </w:rPr>
      </w:r>
      <w:r>
        <w:rPr>
          <w:noProof/>
        </w:rPr>
        <w:fldChar w:fldCharType="separate"/>
      </w:r>
      <w:r>
        <w:rPr>
          <w:noProof/>
        </w:rPr>
        <w:t>97</w:t>
      </w:r>
      <w:r>
        <w:rPr>
          <w:noProof/>
        </w:rPr>
        <w:fldChar w:fldCharType="end"/>
      </w:r>
    </w:p>
    <w:p w14:paraId="463CAFB3" w14:textId="2BC0B63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2.1</w:t>
      </w:r>
      <w:r>
        <w:rPr>
          <w:rFonts w:asciiTheme="minorHAnsi" w:eastAsiaTheme="minorEastAsia" w:hAnsiTheme="minorHAnsi" w:cstheme="minorBidi"/>
          <w:noProof/>
          <w:sz w:val="24"/>
          <w:lang w:val="en-CH" w:eastAsia="en-GB"/>
        </w:rPr>
        <w:tab/>
      </w:r>
      <w:r>
        <w:rPr>
          <w:noProof/>
        </w:rPr>
        <w:t>SQL Matching Strings</w:t>
      </w:r>
      <w:r>
        <w:rPr>
          <w:noProof/>
        </w:rPr>
        <w:tab/>
      </w:r>
      <w:r>
        <w:rPr>
          <w:noProof/>
        </w:rPr>
        <w:fldChar w:fldCharType="begin"/>
      </w:r>
      <w:r>
        <w:rPr>
          <w:noProof/>
        </w:rPr>
        <w:instrText xml:space="preserve"> PAGEREF _Toc155280532 \h </w:instrText>
      </w:r>
      <w:r>
        <w:rPr>
          <w:noProof/>
        </w:rPr>
      </w:r>
      <w:r>
        <w:rPr>
          <w:noProof/>
        </w:rPr>
        <w:fldChar w:fldCharType="separate"/>
      </w:r>
      <w:r>
        <w:rPr>
          <w:noProof/>
        </w:rPr>
        <w:t>101</w:t>
      </w:r>
      <w:r>
        <w:rPr>
          <w:noProof/>
        </w:rPr>
        <w:fldChar w:fldCharType="end"/>
      </w:r>
    </w:p>
    <w:p w14:paraId="212D51B4" w14:textId="16699BC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2.2</w:t>
      </w:r>
      <w:r>
        <w:rPr>
          <w:rFonts w:asciiTheme="minorHAnsi" w:eastAsiaTheme="minorEastAsia" w:hAnsiTheme="minorHAnsi" w:cstheme="minorBidi"/>
          <w:noProof/>
          <w:sz w:val="24"/>
          <w:lang w:val="en-CH" w:eastAsia="en-GB"/>
        </w:rPr>
        <w:tab/>
      </w:r>
      <w:r>
        <w:rPr>
          <w:noProof/>
        </w:rPr>
        <w:t>Entering Dates and Times</w:t>
      </w:r>
      <w:r>
        <w:rPr>
          <w:noProof/>
        </w:rPr>
        <w:tab/>
      </w:r>
      <w:r>
        <w:rPr>
          <w:noProof/>
        </w:rPr>
        <w:fldChar w:fldCharType="begin"/>
      </w:r>
      <w:r>
        <w:rPr>
          <w:noProof/>
        </w:rPr>
        <w:instrText xml:space="preserve"> PAGEREF _Toc155280533 \h </w:instrText>
      </w:r>
      <w:r>
        <w:rPr>
          <w:noProof/>
        </w:rPr>
      </w:r>
      <w:r>
        <w:rPr>
          <w:noProof/>
        </w:rPr>
        <w:fldChar w:fldCharType="separate"/>
      </w:r>
      <w:r>
        <w:rPr>
          <w:noProof/>
        </w:rPr>
        <w:t>101</w:t>
      </w:r>
      <w:r>
        <w:rPr>
          <w:noProof/>
        </w:rPr>
        <w:fldChar w:fldCharType="end"/>
      </w:r>
    </w:p>
    <w:p w14:paraId="62A41A8A" w14:textId="41F41E3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3</w:t>
      </w:r>
      <w:r>
        <w:rPr>
          <w:rFonts w:asciiTheme="minorHAnsi" w:eastAsiaTheme="minorEastAsia" w:hAnsiTheme="minorHAnsi" w:cstheme="minorBidi"/>
          <w:noProof/>
          <w:sz w:val="24"/>
          <w:lang w:val="en-CH" w:eastAsia="en-GB"/>
        </w:rPr>
        <w:tab/>
      </w:r>
      <w:r>
        <w:rPr>
          <w:noProof/>
        </w:rPr>
        <w:t>Show Report</w:t>
      </w:r>
      <w:r>
        <w:rPr>
          <w:noProof/>
        </w:rPr>
        <w:tab/>
      </w:r>
      <w:r>
        <w:rPr>
          <w:noProof/>
        </w:rPr>
        <w:fldChar w:fldCharType="begin"/>
      </w:r>
      <w:r>
        <w:rPr>
          <w:noProof/>
        </w:rPr>
        <w:instrText xml:space="preserve"> PAGEREF _Toc155280534 \h </w:instrText>
      </w:r>
      <w:r>
        <w:rPr>
          <w:noProof/>
        </w:rPr>
      </w:r>
      <w:r>
        <w:rPr>
          <w:noProof/>
        </w:rPr>
        <w:fldChar w:fldCharType="separate"/>
      </w:r>
      <w:r>
        <w:rPr>
          <w:noProof/>
        </w:rPr>
        <w:t>102</w:t>
      </w:r>
      <w:r>
        <w:rPr>
          <w:noProof/>
        </w:rPr>
        <w:fldChar w:fldCharType="end"/>
      </w:r>
    </w:p>
    <w:p w14:paraId="4C9B0A28" w14:textId="680A25C2"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4</w:t>
      </w:r>
      <w:r>
        <w:rPr>
          <w:rFonts w:asciiTheme="minorHAnsi" w:eastAsiaTheme="minorEastAsia" w:hAnsiTheme="minorHAnsi" w:cstheme="minorBidi"/>
          <w:noProof/>
          <w:sz w:val="24"/>
          <w:lang w:val="en-CH" w:eastAsia="en-GB"/>
        </w:rPr>
        <w:tab/>
      </w:r>
      <w:r>
        <w:rPr>
          <w:noProof/>
        </w:rPr>
        <w:t>Spectral plot</w:t>
      </w:r>
      <w:r>
        <w:rPr>
          <w:noProof/>
        </w:rPr>
        <w:tab/>
      </w:r>
      <w:r>
        <w:rPr>
          <w:noProof/>
        </w:rPr>
        <w:fldChar w:fldCharType="begin"/>
      </w:r>
      <w:r>
        <w:rPr>
          <w:noProof/>
        </w:rPr>
        <w:instrText xml:space="preserve"> PAGEREF _Toc155280535 \h </w:instrText>
      </w:r>
      <w:r>
        <w:rPr>
          <w:noProof/>
        </w:rPr>
      </w:r>
      <w:r>
        <w:rPr>
          <w:noProof/>
        </w:rPr>
        <w:fldChar w:fldCharType="separate"/>
      </w:r>
      <w:r>
        <w:rPr>
          <w:noProof/>
        </w:rPr>
        <w:t>104</w:t>
      </w:r>
      <w:r>
        <w:rPr>
          <w:noProof/>
        </w:rPr>
        <w:fldChar w:fldCharType="end"/>
      </w:r>
    </w:p>
    <w:p w14:paraId="72E17B31" w14:textId="3D87D9CD" w:rsidR="00924802" w:rsidRDefault="00924802">
      <w:pPr>
        <w:pStyle w:val="TOC2"/>
        <w:tabs>
          <w:tab w:val="left" w:pos="880"/>
        </w:tabs>
        <w:rPr>
          <w:rFonts w:asciiTheme="minorHAnsi" w:eastAsiaTheme="minorEastAsia" w:hAnsiTheme="minorHAnsi" w:cstheme="minorBidi"/>
          <w:noProof/>
          <w:sz w:val="24"/>
          <w:lang w:val="en-CH" w:eastAsia="en-GB"/>
        </w:rPr>
      </w:pPr>
      <w:r>
        <w:rPr>
          <w:noProof/>
        </w:rPr>
        <w:lastRenderedPageBreak/>
        <w:t>10.5</w:t>
      </w:r>
      <w:r>
        <w:rPr>
          <w:rFonts w:asciiTheme="minorHAnsi" w:eastAsiaTheme="minorEastAsia" w:hAnsiTheme="minorHAnsi" w:cstheme="minorBidi"/>
          <w:noProof/>
          <w:sz w:val="24"/>
          <w:lang w:val="en-CH" w:eastAsia="en-GB"/>
        </w:rPr>
        <w:tab/>
      </w:r>
      <w:r>
        <w:rPr>
          <w:noProof/>
        </w:rPr>
        <w:t>Process</w:t>
      </w:r>
      <w:r>
        <w:rPr>
          <w:noProof/>
        </w:rPr>
        <w:tab/>
      </w:r>
      <w:r>
        <w:rPr>
          <w:noProof/>
        </w:rPr>
        <w:fldChar w:fldCharType="begin"/>
      </w:r>
      <w:r>
        <w:rPr>
          <w:noProof/>
        </w:rPr>
        <w:instrText xml:space="preserve"> PAGEREF _Toc155280536 \h </w:instrText>
      </w:r>
      <w:r>
        <w:rPr>
          <w:noProof/>
        </w:rPr>
      </w:r>
      <w:r>
        <w:rPr>
          <w:noProof/>
        </w:rPr>
        <w:fldChar w:fldCharType="separate"/>
      </w:r>
      <w:r>
        <w:rPr>
          <w:noProof/>
        </w:rPr>
        <w:t>105</w:t>
      </w:r>
      <w:r>
        <w:rPr>
          <w:noProof/>
        </w:rPr>
        <w:fldChar w:fldCharType="end"/>
      </w:r>
    </w:p>
    <w:p w14:paraId="4F3FFEC3" w14:textId="39BD9A11"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6</w:t>
      </w:r>
      <w:r>
        <w:rPr>
          <w:rFonts w:asciiTheme="minorHAnsi" w:eastAsiaTheme="minorEastAsia" w:hAnsiTheme="minorHAnsi" w:cstheme="minorBidi"/>
          <w:noProof/>
          <w:sz w:val="24"/>
          <w:lang w:val="en-CH" w:eastAsia="en-GB"/>
        </w:rPr>
        <w:tab/>
      </w:r>
      <w:r>
        <w:rPr>
          <w:noProof/>
        </w:rPr>
        <w:t>Refl. calc</w:t>
      </w:r>
      <w:r>
        <w:rPr>
          <w:noProof/>
        </w:rPr>
        <w:tab/>
      </w:r>
      <w:r>
        <w:rPr>
          <w:noProof/>
        </w:rPr>
        <w:fldChar w:fldCharType="begin"/>
      </w:r>
      <w:r>
        <w:rPr>
          <w:noProof/>
        </w:rPr>
        <w:instrText xml:space="preserve"> PAGEREF _Toc155280537 \h </w:instrText>
      </w:r>
      <w:r>
        <w:rPr>
          <w:noProof/>
        </w:rPr>
      </w:r>
      <w:r>
        <w:rPr>
          <w:noProof/>
        </w:rPr>
        <w:fldChar w:fldCharType="separate"/>
      </w:r>
      <w:r>
        <w:rPr>
          <w:noProof/>
        </w:rPr>
        <w:t>105</w:t>
      </w:r>
      <w:r>
        <w:rPr>
          <w:noProof/>
        </w:rPr>
        <w:fldChar w:fldCharType="end"/>
      </w:r>
    </w:p>
    <w:p w14:paraId="651D5155" w14:textId="51177DB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7</w:t>
      </w:r>
      <w:r>
        <w:rPr>
          <w:rFonts w:asciiTheme="minorHAnsi" w:eastAsiaTheme="minorEastAsia" w:hAnsiTheme="minorHAnsi" w:cstheme="minorBidi"/>
          <w:noProof/>
          <w:sz w:val="24"/>
          <w:lang w:val="en-CH" w:eastAsia="en-GB"/>
        </w:rPr>
        <w:tab/>
      </w:r>
      <w:r>
        <w:rPr>
          <w:noProof/>
        </w:rPr>
        <w:t>File Export</w:t>
      </w:r>
      <w:r>
        <w:rPr>
          <w:noProof/>
        </w:rPr>
        <w:tab/>
      </w:r>
      <w:r>
        <w:rPr>
          <w:noProof/>
        </w:rPr>
        <w:fldChar w:fldCharType="begin"/>
      </w:r>
      <w:r>
        <w:rPr>
          <w:noProof/>
        </w:rPr>
        <w:instrText xml:space="preserve"> PAGEREF _Toc155280538 \h </w:instrText>
      </w:r>
      <w:r>
        <w:rPr>
          <w:noProof/>
        </w:rPr>
      </w:r>
      <w:r>
        <w:rPr>
          <w:noProof/>
        </w:rPr>
        <w:fldChar w:fldCharType="separate"/>
      </w:r>
      <w:r>
        <w:rPr>
          <w:noProof/>
        </w:rPr>
        <w:t>105</w:t>
      </w:r>
      <w:r>
        <w:rPr>
          <w:noProof/>
        </w:rPr>
        <w:fldChar w:fldCharType="end"/>
      </w:r>
    </w:p>
    <w:p w14:paraId="30C6298F" w14:textId="4AB75BC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0.7.1</w:t>
      </w:r>
      <w:r>
        <w:rPr>
          <w:rFonts w:asciiTheme="minorHAnsi" w:eastAsiaTheme="minorEastAsia" w:hAnsiTheme="minorHAnsi" w:cstheme="minorBidi"/>
          <w:noProof/>
          <w:sz w:val="24"/>
          <w:lang w:val="en-CH" w:eastAsia="en-GB"/>
        </w:rPr>
        <w:tab/>
      </w:r>
      <w:r>
        <w:rPr>
          <w:noProof/>
        </w:rPr>
        <w:t>CSV Spectrum Export Format</w:t>
      </w:r>
      <w:r>
        <w:rPr>
          <w:noProof/>
        </w:rPr>
        <w:tab/>
      </w:r>
      <w:r>
        <w:rPr>
          <w:noProof/>
        </w:rPr>
        <w:fldChar w:fldCharType="begin"/>
      </w:r>
      <w:r>
        <w:rPr>
          <w:noProof/>
        </w:rPr>
        <w:instrText xml:space="preserve"> PAGEREF _Toc155280539 \h </w:instrText>
      </w:r>
      <w:r>
        <w:rPr>
          <w:noProof/>
        </w:rPr>
      </w:r>
      <w:r>
        <w:rPr>
          <w:noProof/>
        </w:rPr>
        <w:fldChar w:fldCharType="separate"/>
      </w:r>
      <w:r>
        <w:rPr>
          <w:noProof/>
        </w:rPr>
        <w:t>107</w:t>
      </w:r>
      <w:r>
        <w:rPr>
          <w:noProof/>
        </w:rPr>
        <w:fldChar w:fldCharType="end"/>
      </w:r>
    </w:p>
    <w:p w14:paraId="3D351A35" w14:textId="01B822E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8</w:t>
      </w:r>
      <w:r>
        <w:rPr>
          <w:rFonts w:asciiTheme="minorHAnsi" w:eastAsiaTheme="minorEastAsia" w:hAnsiTheme="minorHAnsi" w:cstheme="minorBidi"/>
          <w:noProof/>
          <w:sz w:val="24"/>
          <w:lang w:val="en-CH" w:eastAsia="en-GB"/>
        </w:rPr>
        <w:tab/>
      </w:r>
      <w:r>
        <w:rPr>
          <w:noProof/>
        </w:rPr>
        <w:t>Export campaign</w:t>
      </w:r>
      <w:r>
        <w:rPr>
          <w:noProof/>
        </w:rPr>
        <w:tab/>
      </w:r>
      <w:r>
        <w:rPr>
          <w:noProof/>
        </w:rPr>
        <w:fldChar w:fldCharType="begin"/>
      </w:r>
      <w:r>
        <w:rPr>
          <w:noProof/>
        </w:rPr>
        <w:instrText xml:space="preserve"> PAGEREF _Toc155280540 \h </w:instrText>
      </w:r>
      <w:r>
        <w:rPr>
          <w:noProof/>
        </w:rPr>
      </w:r>
      <w:r>
        <w:rPr>
          <w:noProof/>
        </w:rPr>
        <w:fldChar w:fldCharType="separate"/>
      </w:r>
      <w:r>
        <w:rPr>
          <w:noProof/>
        </w:rPr>
        <w:t>108</w:t>
      </w:r>
      <w:r>
        <w:rPr>
          <w:noProof/>
        </w:rPr>
        <w:fldChar w:fldCharType="end"/>
      </w:r>
    </w:p>
    <w:p w14:paraId="393B3321" w14:textId="3ED840C2"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0.9</w:t>
      </w:r>
      <w:r>
        <w:rPr>
          <w:rFonts w:asciiTheme="minorHAnsi" w:eastAsiaTheme="minorEastAsia" w:hAnsiTheme="minorHAnsi" w:cstheme="minorBidi"/>
          <w:noProof/>
          <w:sz w:val="24"/>
          <w:lang w:val="en-CH" w:eastAsia="en-GB"/>
        </w:rPr>
        <w:tab/>
      </w:r>
      <w:r>
        <w:rPr>
          <w:noProof/>
        </w:rPr>
        <w:t>Publish Collection</w:t>
      </w:r>
      <w:r>
        <w:rPr>
          <w:noProof/>
        </w:rPr>
        <w:tab/>
      </w:r>
      <w:r>
        <w:rPr>
          <w:noProof/>
        </w:rPr>
        <w:fldChar w:fldCharType="begin"/>
      </w:r>
      <w:r>
        <w:rPr>
          <w:noProof/>
        </w:rPr>
        <w:instrText xml:space="preserve"> PAGEREF _Toc155280541 \h </w:instrText>
      </w:r>
      <w:r>
        <w:rPr>
          <w:noProof/>
        </w:rPr>
      </w:r>
      <w:r>
        <w:rPr>
          <w:noProof/>
        </w:rPr>
        <w:fldChar w:fldCharType="separate"/>
      </w:r>
      <w:r>
        <w:rPr>
          <w:noProof/>
        </w:rPr>
        <w:t>109</w:t>
      </w:r>
      <w:r>
        <w:rPr>
          <w:noProof/>
        </w:rPr>
        <w:fldChar w:fldCharType="end"/>
      </w:r>
    </w:p>
    <w:p w14:paraId="2F254498" w14:textId="71619B11" w:rsidR="00924802" w:rsidRDefault="00924802">
      <w:pPr>
        <w:pStyle w:val="TOC1"/>
        <w:tabs>
          <w:tab w:val="left" w:pos="660"/>
        </w:tabs>
        <w:rPr>
          <w:rFonts w:asciiTheme="minorHAnsi" w:eastAsiaTheme="minorEastAsia" w:hAnsiTheme="minorHAnsi" w:cstheme="minorBidi"/>
          <w:b w:val="0"/>
          <w:noProof/>
          <w:lang w:val="en-CH" w:eastAsia="en-GB"/>
        </w:rPr>
      </w:pPr>
      <w:r>
        <w:rPr>
          <w:noProof/>
        </w:rPr>
        <w:t>11</w:t>
      </w:r>
      <w:r>
        <w:rPr>
          <w:rFonts w:asciiTheme="minorHAnsi" w:eastAsiaTheme="minorEastAsia" w:hAnsiTheme="minorHAnsi" w:cstheme="minorBidi"/>
          <w:b w:val="0"/>
          <w:noProof/>
          <w:lang w:val="en-CH" w:eastAsia="en-GB"/>
        </w:rPr>
        <w:tab/>
      </w:r>
      <w:r>
        <w:rPr>
          <w:noProof/>
        </w:rPr>
        <w:t>Data Processing</w:t>
      </w:r>
      <w:r>
        <w:rPr>
          <w:noProof/>
        </w:rPr>
        <w:tab/>
      </w:r>
      <w:r>
        <w:rPr>
          <w:noProof/>
        </w:rPr>
        <w:fldChar w:fldCharType="begin"/>
      </w:r>
      <w:r>
        <w:rPr>
          <w:noProof/>
        </w:rPr>
        <w:instrText xml:space="preserve"> PAGEREF _Toc155280542 \h </w:instrText>
      </w:r>
      <w:r>
        <w:rPr>
          <w:noProof/>
        </w:rPr>
      </w:r>
      <w:r>
        <w:rPr>
          <w:noProof/>
        </w:rPr>
        <w:fldChar w:fldCharType="separate"/>
      </w:r>
      <w:r>
        <w:rPr>
          <w:noProof/>
        </w:rPr>
        <w:t>110</w:t>
      </w:r>
      <w:r>
        <w:rPr>
          <w:noProof/>
        </w:rPr>
        <w:fldChar w:fldCharType="end"/>
      </w:r>
    </w:p>
    <w:p w14:paraId="43C53942" w14:textId="5874CFE7"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1.1</w:t>
      </w:r>
      <w:r>
        <w:rPr>
          <w:rFonts w:asciiTheme="minorHAnsi" w:eastAsiaTheme="minorEastAsia" w:hAnsiTheme="minorHAnsi" w:cstheme="minorBidi"/>
          <w:noProof/>
          <w:sz w:val="24"/>
          <w:lang w:val="en-CH" w:eastAsia="en-GB"/>
        </w:rPr>
        <w:tab/>
      </w:r>
      <w:r>
        <w:rPr>
          <w:noProof/>
        </w:rPr>
        <w:t>Functions to generate additional metadata</w:t>
      </w:r>
      <w:r>
        <w:rPr>
          <w:noProof/>
        </w:rPr>
        <w:tab/>
      </w:r>
      <w:r>
        <w:rPr>
          <w:noProof/>
        </w:rPr>
        <w:fldChar w:fldCharType="begin"/>
      </w:r>
      <w:r>
        <w:rPr>
          <w:noProof/>
        </w:rPr>
        <w:instrText xml:space="preserve"> PAGEREF _Toc155280543 \h </w:instrText>
      </w:r>
      <w:r>
        <w:rPr>
          <w:noProof/>
        </w:rPr>
      </w:r>
      <w:r>
        <w:rPr>
          <w:noProof/>
        </w:rPr>
        <w:fldChar w:fldCharType="separate"/>
      </w:r>
      <w:r>
        <w:rPr>
          <w:noProof/>
        </w:rPr>
        <w:t>110</w:t>
      </w:r>
      <w:r>
        <w:rPr>
          <w:noProof/>
        </w:rPr>
        <w:fldChar w:fldCharType="end"/>
      </w:r>
    </w:p>
    <w:p w14:paraId="0032821B" w14:textId="11DB3AF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1</w:t>
      </w:r>
      <w:r>
        <w:rPr>
          <w:rFonts w:asciiTheme="minorHAnsi" w:eastAsiaTheme="minorEastAsia" w:hAnsiTheme="minorHAnsi" w:cstheme="minorBidi"/>
          <w:noProof/>
          <w:sz w:val="24"/>
          <w:lang w:val="en-CH" w:eastAsia="en-GB"/>
        </w:rPr>
        <w:tab/>
      </w:r>
      <w:r>
        <w:rPr>
          <w:noProof/>
        </w:rPr>
        <w:t>Compute UTC</w:t>
      </w:r>
      <w:r>
        <w:rPr>
          <w:noProof/>
        </w:rPr>
        <w:tab/>
      </w:r>
      <w:r>
        <w:rPr>
          <w:noProof/>
        </w:rPr>
        <w:fldChar w:fldCharType="begin"/>
      </w:r>
      <w:r>
        <w:rPr>
          <w:noProof/>
        </w:rPr>
        <w:instrText xml:space="preserve"> PAGEREF _Toc155280544 \h </w:instrText>
      </w:r>
      <w:r>
        <w:rPr>
          <w:noProof/>
        </w:rPr>
      </w:r>
      <w:r>
        <w:rPr>
          <w:noProof/>
        </w:rPr>
        <w:fldChar w:fldCharType="separate"/>
      </w:r>
      <w:r>
        <w:rPr>
          <w:noProof/>
        </w:rPr>
        <w:t>110</w:t>
      </w:r>
      <w:r>
        <w:rPr>
          <w:noProof/>
        </w:rPr>
        <w:fldChar w:fldCharType="end"/>
      </w:r>
    </w:p>
    <w:p w14:paraId="2CB5F337" w14:textId="1C50541B"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2</w:t>
      </w:r>
      <w:r>
        <w:rPr>
          <w:rFonts w:asciiTheme="minorHAnsi" w:eastAsiaTheme="minorEastAsia" w:hAnsiTheme="minorHAnsi" w:cstheme="minorBidi"/>
          <w:noProof/>
          <w:sz w:val="24"/>
          <w:lang w:val="en-CH" w:eastAsia="en-GB"/>
        </w:rPr>
        <w:tab/>
      </w:r>
      <w:r>
        <w:rPr>
          <w:noProof/>
        </w:rPr>
        <w:t>Calculation of Sun Angles</w:t>
      </w:r>
      <w:r>
        <w:rPr>
          <w:noProof/>
        </w:rPr>
        <w:tab/>
      </w:r>
      <w:r>
        <w:rPr>
          <w:noProof/>
        </w:rPr>
        <w:fldChar w:fldCharType="begin"/>
      </w:r>
      <w:r>
        <w:rPr>
          <w:noProof/>
        </w:rPr>
        <w:instrText xml:space="preserve"> PAGEREF _Toc155280545 \h </w:instrText>
      </w:r>
      <w:r>
        <w:rPr>
          <w:noProof/>
        </w:rPr>
      </w:r>
      <w:r>
        <w:rPr>
          <w:noProof/>
        </w:rPr>
        <w:fldChar w:fldCharType="separate"/>
      </w:r>
      <w:r>
        <w:rPr>
          <w:noProof/>
        </w:rPr>
        <w:t>111</w:t>
      </w:r>
      <w:r>
        <w:rPr>
          <w:noProof/>
        </w:rPr>
        <w:fldChar w:fldCharType="end"/>
      </w:r>
    </w:p>
    <w:p w14:paraId="5B4061AB" w14:textId="5F857BA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1.3</w:t>
      </w:r>
      <w:r>
        <w:rPr>
          <w:rFonts w:asciiTheme="minorHAnsi" w:eastAsiaTheme="minorEastAsia" w:hAnsiTheme="minorHAnsi" w:cstheme="minorBidi"/>
          <w:noProof/>
          <w:sz w:val="24"/>
          <w:lang w:val="en-CH" w:eastAsia="en-GB"/>
        </w:rPr>
        <w:tab/>
      </w:r>
      <w:r>
        <w:rPr>
          <w:noProof/>
        </w:rPr>
        <w:t>Calculation of Goniometer Angles</w:t>
      </w:r>
      <w:r>
        <w:rPr>
          <w:noProof/>
        </w:rPr>
        <w:tab/>
      </w:r>
      <w:r>
        <w:rPr>
          <w:noProof/>
        </w:rPr>
        <w:fldChar w:fldCharType="begin"/>
      </w:r>
      <w:r>
        <w:rPr>
          <w:noProof/>
        </w:rPr>
        <w:instrText xml:space="preserve"> PAGEREF _Toc155280546 \h </w:instrText>
      </w:r>
      <w:r>
        <w:rPr>
          <w:noProof/>
        </w:rPr>
      </w:r>
      <w:r>
        <w:rPr>
          <w:noProof/>
        </w:rPr>
        <w:fldChar w:fldCharType="separate"/>
      </w:r>
      <w:r>
        <w:rPr>
          <w:noProof/>
        </w:rPr>
        <w:t>113</w:t>
      </w:r>
      <w:r>
        <w:rPr>
          <w:noProof/>
        </w:rPr>
        <w:fldChar w:fldCharType="end"/>
      </w:r>
    </w:p>
    <w:p w14:paraId="4FEFB96F" w14:textId="3356B251"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1.2</w:t>
      </w:r>
      <w:r>
        <w:rPr>
          <w:rFonts w:asciiTheme="minorHAnsi" w:eastAsiaTheme="minorEastAsia" w:hAnsiTheme="minorHAnsi" w:cstheme="minorBidi"/>
          <w:noProof/>
          <w:sz w:val="24"/>
          <w:lang w:val="en-CH" w:eastAsia="en-GB"/>
        </w:rPr>
        <w:tab/>
      </w:r>
      <w:r>
        <w:rPr>
          <w:noProof/>
        </w:rPr>
        <w:t>Managing Target-Reference Links</w:t>
      </w:r>
      <w:r>
        <w:rPr>
          <w:noProof/>
        </w:rPr>
        <w:tab/>
      </w:r>
      <w:r>
        <w:rPr>
          <w:noProof/>
        </w:rPr>
        <w:fldChar w:fldCharType="begin"/>
      </w:r>
      <w:r>
        <w:rPr>
          <w:noProof/>
        </w:rPr>
        <w:instrText xml:space="preserve"> PAGEREF _Toc155280547 \h </w:instrText>
      </w:r>
      <w:r>
        <w:rPr>
          <w:noProof/>
        </w:rPr>
      </w:r>
      <w:r>
        <w:rPr>
          <w:noProof/>
        </w:rPr>
        <w:fldChar w:fldCharType="separate"/>
      </w:r>
      <w:r>
        <w:rPr>
          <w:noProof/>
        </w:rPr>
        <w:t>114</w:t>
      </w:r>
      <w:r>
        <w:rPr>
          <w:noProof/>
        </w:rPr>
        <w:fldChar w:fldCharType="end"/>
      </w:r>
    </w:p>
    <w:p w14:paraId="3AA9A8C6" w14:textId="283397B0"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1</w:t>
      </w:r>
      <w:r>
        <w:rPr>
          <w:rFonts w:asciiTheme="minorHAnsi" w:eastAsiaTheme="minorEastAsia" w:hAnsiTheme="minorHAnsi" w:cstheme="minorBidi"/>
          <w:noProof/>
          <w:sz w:val="24"/>
          <w:lang w:val="en-CH" w:eastAsia="en-GB"/>
        </w:rPr>
        <w:tab/>
      </w:r>
      <w:r>
        <w:rPr>
          <w:noProof/>
        </w:rPr>
        <w:t>Viewing or deleting existing Target-Reference links</w:t>
      </w:r>
      <w:r>
        <w:rPr>
          <w:noProof/>
        </w:rPr>
        <w:tab/>
      </w:r>
      <w:r>
        <w:rPr>
          <w:noProof/>
        </w:rPr>
        <w:fldChar w:fldCharType="begin"/>
      </w:r>
      <w:r>
        <w:rPr>
          <w:noProof/>
        </w:rPr>
        <w:instrText xml:space="preserve"> PAGEREF _Toc155280548 \h </w:instrText>
      </w:r>
      <w:r>
        <w:rPr>
          <w:noProof/>
        </w:rPr>
      </w:r>
      <w:r>
        <w:rPr>
          <w:noProof/>
        </w:rPr>
        <w:fldChar w:fldCharType="separate"/>
      </w:r>
      <w:r>
        <w:rPr>
          <w:noProof/>
        </w:rPr>
        <w:t>115</w:t>
      </w:r>
      <w:r>
        <w:rPr>
          <w:noProof/>
        </w:rPr>
        <w:fldChar w:fldCharType="end"/>
      </w:r>
    </w:p>
    <w:p w14:paraId="19BC786B" w14:textId="68CE574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2</w:t>
      </w:r>
      <w:r>
        <w:rPr>
          <w:rFonts w:asciiTheme="minorHAnsi" w:eastAsiaTheme="minorEastAsia" w:hAnsiTheme="minorHAnsi" w:cstheme="minorBidi"/>
          <w:noProof/>
          <w:sz w:val="24"/>
          <w:lang w:val="en-CH" w:eastAsia="en-GB"/>
        </w:rPr>
        <w:tab/>
      </w:r>
      <w:r>
        <w:rPr>
          <w:noProof/>
        </w:rPr>
        <w:t>Deleting Existing Target-Reference Links</w:t>
      </w:r>
      <w:r>
        <w:rPr>
          <w:noProof/>
        </w:rPr>
        <w:tab/>
      </w:r>
      <w:r>
        <w:rPr>
          <w:noProof/>
        </w:rPr>
        <w:fldChar w:fldCharType="begin"/>
      </w:r>
      <w:r>
        <w:rPr>
          <w:noProof/>
        </w:rPr>
        <w:instrText xml:space="preserve"> PAGEREF _Toc155280549 \h </w:instrText>
      </w:r>
      <w:r>
        <w:rPr>
          <w:noProof/>
        </w:rPr>
      </w:r>
      <w:r>
        <w:rPr>
          <w:noProof/>
        </w:rPr>
        <w:fldChar w:fldCharType="separate"/>
      </w:r>
      <w:r>
        <w:rPr>
          <w:noProof/>
        </w:rPr>
        <w:t>116</w:t>
      </w:r>
      <w:r>
        <w:rPr>
          <w:noProof/>
        </w:rPr>
        <w:fldChar w:fldCharType="end"/>
      </w:r>
    </w:p>
    <w:p w14:paraId="6E645518" w14:textId="1B500CA3"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3</w:t>
      </w:r>
      <w:r>
        <w:rPr>
          <w:rFonts w:asciiTheme="minorHAnsi" w:eastAsiaTheme="minorEastAsia" w:hAnsiTheme="minorHAnsi" w:cstheme="minorBidi"/>
          <w:noProof/>
          <w:sz w:val="24"/>
          <w:lang w:val="en-CH" w:eastAsia="en-GB"/>
        </w:rPr>
        <w:tab/>
      </w:r>
      <w:r>
        <w:rPr>
          <w:noProof/>
        </w:rPr>
        <w:t>Adding new Target-Reference links</w:t>
      </w:r>
      <w:r>
        <w:rPr>
          <w:noProof/>
        </w:rPr>
        <w:tab/>
      </w:r>
      <w:r>
        <w:rPr>
          <w:noProof/>
        </w:rPr>
        <w:fldChar w:fldCharType="begin"/>
      </w:r>
      <w:r>
        <w:rPr>
          <w:noProof/>
        </w:rPr>
        <w:instrText xml:space="preserve"> PAGEREF _Toc155280550 \h </w:instrText>
      </w:r>
      <w:r>
        <w:rPr>
          <w:noProof/>
        </w:rPr>
      </w:r>
      <w:r>
        <w:rPr>
          <w:noProof/>
        </w:rPr>
        <w:fldChar w:fldCharType="separate"/>
      </w:r>
      <w:r>
        <w:rPr>
          <w:noProof/>
        </w:rPr>
        <w:t>118</w:t>
      </w:r>
      <w:r>
        <w:rPr>
          <w:noProof/>
        </w:rPr>
        <w:fldChar w:fldCharType="end"/>
      </w:r>
    </w:p>
    <w:p w14:paraId="1A216AB7" w14:textId="506F8D14"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1.2.4</w:t>
      </w:r>
      <w:r>
        <w:rPr>
          <w:rFonts w:asciiTheme="minorHAnsi" w:eastAsiaTheme="minorEastAsia" w:hAnsiTheme="minorHAnsi" w:cstheme="minorBidi"/>
          <w:noProof/>
          <w:sz w:val="24"/>
          <w:lang w:val="en-CH" w:eastAsia="en-GB"/>
        </w:rPr>
        <w:tab/>
      </w:r>
      <w:r>
        <w:rPr>
          <w:noProof/>
        </w:rPr>
        <w:t>Creating Data Links in the Metadata Editor</w:t>
      </w:r>
      <w:r>
        <w:rPr>
          <w:noProof/>
        </w:rPr>
        <w:tab/>
      </w:r>
      <w:r>
        <w:rPr>
          <w:noProof/>
        </w:rPr>
        <w:fldChar w:fldCharType="begin"/>
      </w:r>
      <w:r>
        <w:rPr>
          <w:noProof/>
        </w:rPr>
        <w:instrText xml:space="preserve"> PAGEREF _Toc155280551 \h </w:instrText>
      </w:r>
      <w:r>
        <w:rPr>
          <w:noProof/>
        </w:rPr>
      </w:r>
      <w:r>
        <w:rPr>
          <w:noProof/>
        </w:rPr>
        <w:fldChar w:fldCharType="separate"/>
      </w:r>
      <w:r>
        <w:rPr>
          <w:noProof/>
        </w:rPr>
        <w:t>120</w:t>
      </w:r>
      <w:r>
        <w:rPr>
          <w:noProof/>
        </w:rPr>
        <w:fldChar w:fldCharType="end"/>
      </w:r>
    </w:p>
    <w:p w14:paraId="0F079EAA" w14:textId="3DD77B34" w:rsidR="00924802" w:rsidRDefault="00924802">
      <w:pPr>
        <w:pStyle w:val="TOC1"/>
        <w:tabs>
          <w:tab w:val="left" w:pos="660"/>
        </w:tabs>
        <w:rPr>
          <w:rFonts w:asciiTheme="minorHAnsi" w:eastAsiaTheme="minorEastAsia" w:hAnsiTheme="minorHAnsi" w:cstheme="minorBidi"/>
          <w:b w:val="0"/>
          <w:noProof/>
          <w:lang w:val="en-CH" w:eastAsia="en-GB"/>
        </w:rPr>
      </w:pPr>
      <w:r>
        <w:rPr>
          <w:noProof/>
        </w:rPr>
        <w:t>12</w:t>
      </w:r>
      <w:r>
        <w:rPr>
          <w:rFonts w:asciiTheme="minorHAnsi" w:eastAsiaTheme="minorEastAsia" w:hAnsiTheme="minorHAnsi" w:cstheme="minorBidi"/>
          <w:b w:val="0"/>
          <w:noProof/>
          <w:lang w:val="en-CH" w:eastAsia="en-GB"/>
        </w:rPr>
        <w:tab/>
      </w:r>
      <w:r>
        <w:rPr>
          <w:noProof/>
        </w:rPr>
        <w:t>Data Maintenance</w:t>
      </w:r>
      <w:r>
        <w:rPr>
          <w:noProof/>
        </w:rPr>
        <w:tab/>
      </w:r>
      <w:r>
        <w:rPr>
          <w:noProof/>
        </w:rPr>
        <w:fldChar w:fldCharType="begin"/>
      </w:r>
      <w:r>
        <w:rPr>
          <w:noProof/>
        </w:rPr>
        <w:instrText xml:space="preserve"> PAGEREF _Toc155280552 \h </w:instrText>
      </w:r>
      <w:r>
        <w:rPr>
          <w:noProof/>
        </w:rPr>
      </w:r>
      <w:r>
        <w:rPr>
          <w:noProof/>
        </w:rPr>
        <w:fldChar w:fldCharType="separate"/>
      </w:r>
      <w:r>
        <w:rPr>
          <w:noProof/>
        </w:rPr>
        <w:t>122</w:t>
      </w:r>
      <w:r>
        <w:rPr>
          <w:noProof/>
        </w:rPr>
        <w:fldChar w:fldCharType="end"/>
      </w:r>
    </w:p>
    <w:p w14:paraId="325E8B5E" w14:textId="16C1297B"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1</w:t>
      </w:r>
      <w:r>
        <w:rPr>
          <w:rFonts w:asciiTheme="minorHAnsi" w:eastAsiaTheme="minorEastAsia" w:hAnsiTheme="minorHAnsi" w:cstheme="minorBidi"/>
          <w:noProof/>
          <w:sz w:val="24"/>
          <w:lang w:val="en-CH" w:eastAsia="en-GB"/>
        </w:rPr>
        <w:tab/>
      </w:r>
      <w:r>
        <w:rPr>
          <w:noProof/>
        </w:rPr>
        <w:t>Remove data</w:t>
      </w:r>
      <w:r>
        <w:rPr>
          <w:noProof/>
        </w:rPr>
        <w:tab/>
      </w:r>
      <w:r>
        <w:rPr>
          <w:noProof/>
        </w:rPr>
        <w:fldChar w:fldCharType="begin"/>
      </w:r>
      <w:r>
        <w:rPr>
          <w:noProof/>
        </w:rPr>
        <w:instrText xml:space="preserve"> PAGEREF _Toc155280553 \h </w:instrText>
      </w:r>
      <w:r>
        <w:rPr>
          <w:noProof/>
        </w:rPr>
      </w:r>
      <w:r>
        <w:rPr>
          <w:noProof/>
        </w:rPr>
        <w:fldChar w:fldCharType="separate"/>
      </w:r>
      <w:r>
        <w:rPr>
          <w:noProof/>
        </w:rPr>
        <w:t>122</w:t>
      </w:r>
      <w:r>
        <w:rPr>
          <w:noProof/>
        </w:rPr>
        <w:fldChar w:fldCharType="end"/>
      </w:r>
    </w:p>
    <w:p w14:paraId="7015640C" w14:textId="3305484E"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2</w:t>
      </w:r>
      <w:r>
        <w:rPr>
          <w:rFonts w:asciiTheme="minorHAnsi" w:eastAsiaTheme="minorEastAsia" w:hAnsiTheme="minorHAnsi" w:cstheme="minorBidi"/>
          <w:noProof/>
          <w:sz w:val="24"/>
          <w:lang w:val="en-CH" w:eastAsia="en-GB"/>
        </w:rPr>
        <w:tab/>
      </w:r>
      <w:r>
        <w:rPr>
          <w:noProof/>
        </w:rPr>
        <w:t>Load sensor definition (Obsolete)</w:t>
      </w:r>
      <w:r>
        <w:rPr>
          <w:noProof/>
        </w:rPr>
        <w:tab/>
      </w:r>
      <w:r>
        <w:rPr>
          <w:noProof/>
        </w:rPr>
        <w:fldChar w:fldCharType="begin"/>
      </w:r>
      <w:r>
        <w:rPr>
          <w:noProof/>
        </w:rPr>
        <w:instrText xml:space="preserve"> PAGEREF _Toc155280554 \h </w:instrText>
      </w:r>
      <w:r>
        <w:rPr>
          <w:noProof/>
        </w:rPr>
      </w:r>
      <w:r>
        <w:rPr>
          <w:noProof/>
        </w:rPr>
        <w:fldChar w:fldCharType="separate"/>
      </w:r>
      <w:r>
        <w:rPr>
          <w:noProof/>
        </w:rPr>
        <w:t>123</w:t>
      </w:r>
      <w:r>
        <w:rPr>
          <w:noProof/>
        </w:rPr>
        <w:fldChar w:fldCharType="end"/>
      </w:r>
    </w:p>
    <w:p w14:paraId="7FAC0476" w14:textId="1C3CFA7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3</w:t>
      </w:r>
      <w:r>
        <w:rPr>
          <w:rFonts w:asciiTheme="minorHAnsi" w:eastAsiaTheme="minorEastAsia" w:hAnsiTheme="minorHAnsi" w:cstheme="minorBidi"/>
          <w:noProof/>
          <w:sz w:val="24"/>
          <w:lang w:val="en-CH" w:eastAsia="en-GB"/>
        </w:rPr>
        <w:tab/>
      </w:r>
      <w:r>
        <w:rPr>
          <w:noProof/>
        </w:rPr>
        <w:t>Instrument Administration</w:t>
      </w:r>
      <w:r>
        <w:rPr>
          <w:noProof/>
        </w:rPr>
        <w:tab/>
      </w:r>
      <w:r>
        <w:rPr>
          <w:noProof/>
        </w:rPr>
        <w:fldChar w:fldCharType="begin"/>
      </w:r>
      <w:r>
        <w:rPr>
          <w:noProof/>
        </w:rPr>
        <w:instrText xml:space="preserve"> PAGEREF _Toc155280555 \h </w:instrText>
      </w:r>
      <w:r>
        <w:rPr>
          <w:noProof/>
        </w:rPr>
      </w:r>
      <w:r>
        <w:rPr>
          <w:noProof/>
        </w:rPr>
        <w:fldChar w:fldCharType="separate"/>
      </w:r>
      <w:r>
        <w:rPr>
          <w:noProof/>
        </w:rPr>
        <w:t>125</w:t>
      </w:r>
      <w:r>
        <w:rPr>
          <w:noProof/>
        </w:rPr>
        <w:fldChar w:fldCharType="end"/>
      </w:r>
    </w:p>
    <w:p w14:paraId="0534167C" w14:textId="47F1AC5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2.3.1</w:t>
      </w:r>
      <w:r>
        <w:rPr>
          <w:rFonts w:asciiTheme="minorHAnsi" w:eastAsiaTheme="minorEastAsia" w:hAnsiTheme="minorHAnsi" w:cstheme="minorBidi"/>
          <w:noProof/>
          <w:sz w:val="24"/>
          <w:lang w:val="en-CH" w:eastAsia="en-GB"/>
        </w:rPr>
        <w:tab/>
      </w:r>
      <w:r>
        <w:rPr>
          <w:noProof/>
        </w:rPr>
        <w:t>Instrument Calibrations</w:t>
      </w:r>
      <w:r>
        <w:rPr>
          <w:noProof/>
        </w:rPr>
        <w:tab/>
      </w:r>
      <w:r>
        <w:rPr>
          <w:noProof/>
        </w:rPr>
        <w:fldChar w:fldCharType="begin"/>
      </w:r>
      <w:r>
        <w:rPr>
          <w:noProof/>
        </w:rPr>
        <w:instrText xml:space="preserve"> PAGEREF _Toc155280556 \h </w:instrText>
      </w:r>
      <w:r>
        <w:rPr>
          <w:noProof/>
        </w:rPr>
      </w:r>
      <w:r>
        <w:rPr>
          <w:noProof/>
        </w:rPr>
        <w:fldChar w:fldCharType="separate"/>
      </w:r>
      <w:r>
        <w:rPr>
          <w:noProof/>
        </w:rPr>
        <w:t>128</w:t>
      </w:r>
      <w:r>
        <w:rPr>
          <w:noProof/>
        </w:rPr>
        <w:fldChar w:fldCharType="end"/>
      </w:r>
    </w:p>
    <w:p w14:paraId="3A4F5103" w14:textId="0719796C"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2.4</w:t>
      </w:r>
      <w:r>
        <w:rPr>
          <w:rFonts w:asciiTheme="minorHAnsi" w:eastAsiaTheme="minorEastAsia" w:hAnsiTheme="minorHAnsi" w:cstheme="minorBidi"/>
          <w:noProof/>
          <w:sz w:val="24"/>
          <w:lang w:val="en-CH" w:eastAsia="en-GB"/>
        </w:rPr>
        <w:tab/>
      </w:r>
      <w:r>
        <w:rPr>
          <w:noProof/>
        </w:rPr>
        <w:t>Reference Panel Administration</w:t>
      </w:r>
      <w:r>
        <w:rPr>
          <w:noProof/>
        </w:rPr>
        <w:tab/>
      </w:r>
      <w:r>
        <w:rPr>
          <w:noProof/>
        </w:rPr>
        <w:fldChar w:fldCharType="begin"/>
      </w:r>
      <w:r>
        <w:rPr>
          <w:noProof/>
        </w:rPr>
        <w:instrText xml:space="preserve"> PAGEREF _Toc155280557 \h </w:instrText>
      </w:r>
      <w:r>
        <w:rPr>
          <w:noProof/>
        </w:rPr>
      </w:r>
      <w:r>
        <w:rPr>
          <w:noProof/>
        </w:rPr>
        <w:fldChar w:fldCharType="separate"/>
      </w:r>
      <w:r>
        <w:rPr>
          <w:noProof/>
        </w:rPr>
        <w:t>129</w:t>
      </w:r>
      <w:r>
        <w:rPr>
          <w:noProof/>
        </w:rPr>
        <w:fldChar w:fldCharType="end"/>
      </w:r>
    </w:p>
    <w:p w14:paraId="0FE3C240" w14:textId="3EBEA83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2.4.1</w:t>
      </w:r>
      <w:r>
        <w:rPr>
          <w:rFonts w:asciiTheme="minorHAnsi" w:eastAsiaTheme="minorEastAsia" w:hAnsiTheme="minorHAnsi" w:cstheme="minorBidi"/>
          <w:noProof/>
          <w:sz w:val="24"/>
          <w:lang w:val="en-CH" w:eastAsia="en-GB"/>
        </w:rPr>
        <w:tab/>
      </w:r>
      <w:r>
        <w:rPr>
          <w:noProof/>
        </w:rPr>
        <w:t>Reference Panel Calibrations</w:t>
      </w:r>
      <w:r>
        <w:rPr>
          <w:noProof/>
        </w:rPr>
        <w:tab/>
      </w:r>
      <w:r>
        <w:rPr>
          <w:noProof/>
        </w:rPr>
        <w:fldChar w:fldCharType="begin"/>
      </w:r>
      <w:r>
        <w:rPr>
          <w:noProof/>
        </w:rPr>
        <w:instrText xml:space="preserve"> PAGEREF _Toc155280558 \h </w:instrText>
      </w:r>
      <w:r>
        <w:rPr>
          <w:noProof/>
        </w:rPr>
      </w:r>
      <w:r>
        <w:rPr>
          <w:noProof/>
        </w:rPr>
        <w:fldChar w:fldCharType="separate"/>
      </w:r>
      <w:r>
        <w:rPr>
          <w:noProof/>
        </w:rPr>
        <w:t>131</w:t>
      </w:r>
      <w:r>
        <w:rPr>
          <w:noProof/>
        </w:rPr>
        <w:fldChar w:fldCharType="end"/>
      </w:r>
    </w:p>
    <w:p w14:paraId="2F9FC2C7" w14:textId="64FDCB26" w:rsidR="00924802" w:rsidRDefault="00924802">
      <w:pPr>
        <w:pStyle w:val="TOC1"/>
        <w:tabs>
          <w:tab w:val="left" w:pos="660"/>
        </w:tabs>
        <w:rPr>
          <w:rFonts w:asciiTheme="minorHAnsi" w:eastAsiaTheme="minorEastAsia" w:hAnsiTheme="minorHAnsi" w:cstheme="minorBidi"/>
          <w:b w:val="0"/>
          <w:noProof/>
          <w:lang w:val="en-CH" w:eastAsia="en-GB"/>
        </w:rPr>
      </w:pPr>
      <w:r>
        <w:rPr>
          <w:noProof/>
        </w:rPr>
        <w:t>13</w:t>
      </w:r>
      <w:r>
        <w:rPr>
          <w:rFonts w:asciiTheme="minorHAnsi" w:eastAsiaTheme="minorEastAsia" w:hAnsiTheme="minorHAnsi" w:cstheme="minorBidi"/>
          <w:b w:val="0"/>
          <w:noProof/>
          <w:lang w:val="en-CH" w:eastAsia="en-GB"/>
        </w:rPr>
        <w:tab/>
      </w:r>
      <w:r>
        <w:rPr>
          <w:noProof/>
        </w:rPr>
        <w:t>Help Functions</w:t>
      </w:r>
      <w:r>
        <w:rPr>
          <w:noProof/>
        </w:rPr>
        <w:tab/>
      </w:r>
      <w:r>
        <w:rPr>
          <w:noProof/>
        </w:rPr>
        <w:fldChar w:fldCharType="begin"/>
      </w:r>
      <w:r>
        <w:rPr>
          <w:noProof/>
        </w:rPr>
        <w:instrText xml:space="preserve"> PAGEREF _Toc155280559 \h </w:instrText>
      </w:r>
      <w:r>
        <w:rPr>
          <w:noProof/>
        </w:rPr>
      </w:r>
      <w:r>
        <w:rPr>
          <w:noProof/>
        </w:rPr>
        <w:fldChar w:fldCharType="separate"/>
      </w:r>
      <w:r>
        <w:rPr>
          <w:noProof/>
        </w:rPr>
        <w:t>133</w:t>
      </w:r>
      <w:r>
        <w:rPr>
          <w:noProof/>
        </w:rPr>
        <w:fldChar w:fldCharType="end"/>
      </w:r>
    </w:p>
    <w:p w14:paraId="1F00289B" w14:textId="4F75360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1</w:t>
      </w:r>
      <w:r>
        <w:rPr>
          <w:rFonts w:asciiTheme="minorHAnsi" w:eastAsiaTheme="minorEastAsia" w:hAnsiTheme="minorHAnsi" w:cstheme="minorBidi"/>
          <w:noProof/>
          <w:sz w:val="24"/>
          <w:lang w:val="en-CH" w:eastAsia="en-GB"/>
        </w:rPr>
        <w:tab/>
      </w:r>
      <w:r>
        <w:rPr>
          <w:noProof/>
        </w:rPr>
        <w:t>List available Metadata Elements</w:t>
      </w:r>
      <w:r>
        <w:rPr>
          <w:noProof/>
        </w:rPr>
        <w:tab/>
      </w:r>
      <w:r>
        <w:rPr>
          <w:noProof/>
        </w:rPr>
        <w:fldChar w:fldCharType="begin"/>
      </w:r>
      <w:r>
        <w:rPr>
          <w:noProof/>
        </w:rPr>
        <w:instrText xml:space="preserve"> PAGEREF _Toc155280560 \h </w:instrText>
      </w:r>
      <w:r>
        <w:rPr>
          <w:noProof/>
        </w:rPr>
      </w:r>
      <w:r>
        <w:rPr>
          <w:noProof/>
        </w:rPr>
        <w:fldChar w:fldCharType="separate"/>
      </w:r>
      <w:r>
        <w:rPr>
          <w:noProof/>
        </w:rPr>
        <w:t>133</w:t>
      </w:r>
      <w:r>
        <w:rPr>
          <w:noProof/>
        </w:rPr>
        <w:fldChar w:fldCharType="end"/>
      </w:r>
    </w:p>
    <w:p w14:paraId="642293C1" w14:textId="2F35B897"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2</w:t>
      </w:r>
      <w:r>
        <w:rPr>
          <w:rFonts w:asciiTheme="minorHAnsi" w:eastAsiaTheme="minorEastAsia" w:hAnsiTheme="minorHAnsi" w:cstheme="minorBidi"/>
          <w:noProof/>
          <w:sz w:val="24"/>
          <w:lang w:val="en-CH" w:eastAsia="en-GB"/>
        </w:rPr>
        <w:tab/>
      </w:r>
      <w:r>
        <w:rPr>
          <w:noProof/>
        </w:rPr>
        <w:t>Get SPECCHIO user contacts</w:t>
      </w:r>
      <w:r>
        <w:rPr>
          <w:noProof/>
        </w:rPr>
        <w:tab/>
      </w:r>
      <w:r>
        <w:rPr>
          <w:noProof/>
        </w:rPr>
        <w:fldChar w:fldCharType="begin"/>
      </w:r>
      <w:r>
        <w:rPr>
          <w:noProof/>
        </w:rPr>
        <w:instrText xml:space="preserve"> PAGEREF _Toc155280561 \h </w:instrText>
      </w:r>
      <w:r>
        <w:rPr>
          <w:noProof/>
        </w:rPr>
      </w:r>
      <w:r>
        <w:rPr>
          <w:noProof/>
        </w:rPr>
        <w:fldChar w:fldCharType="separate"/>
      </w:r>
      <w:r>
        <w:rPr>
          <w:noProof/>
        </w:rPr>
        <w:t>133</w:t>
      </w:r>
      <w:r>
        <w:rPr>
          <w:noProof/>
        </w:rPr>
        <w:fldChar w:fldCharType="end"/>
      </w:r>
    </w:p>
    <w:p w14:paraId="1D8B3DF7" w14:textId="0CF4A38F"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3.3</w:t>
      </w:r>
      <w:r>
        <w:rPr>
          <w:rFonts w:asciiTheme="minorHAnsi" w:eastAsiaTheme="minorEastAsia" w:hAnsiTheme="minorHAnsi" w:cstheme="minorBidi"/>
          <w:noProof/>
          <w:sz w:val="24"/>
          <w:lang w:val="en-CH" w:eastAsia="en-GB"/>
        </w:rPr>
        <w:tab/>
      </w:r>
      <w:r>
        <w:rPr>
          <w:noProof/>
        </w:rPr>
        <w:t>About</w:t>
      </w:r>
      <w:r>
        <w:rPr>
          <w:noProof/>
        </w:rPr>
        <w:tab/>
      </w:r>
      <w:r>
        <w:rPr>
          <w:noProof/>
        </w:rPr>
        <w:fldChar w:fldCharType="begin"/>
      </w:r>
      <w:r>
        <w:rPr>
          <w:noProof/>
        </w:rPr>
        <w:instrText xml:space="preserve"> PAGEREF _Toc155280562 \h </w:instrText>
      </w:r>
      <w:r>
        <w:rPr>
          <w:noProof/>
        </w:rPr>
      </w:r>
      <w:r>
        <w:rPr>
          <w:noProof/>
        </w:rPr>
        <w:fldChar w:fldCharType="separate"/>
      </w:r>
      <w:r>
        <w:rPr>
          <w:noProof/>
        </w:rPr>
        <w:t>133</w:t>
      </w:r>
      <w:r>
        <w:rPr>
          <w:noProof/>
        </w:rPr>
        <w:fldChar w:fldCharType="end"/>
      </w:r>
    </w:p>
    <w:p w14:paraId="01D4E0F6" w14:textId="4DD5311A" w:rsidR="00924802" w:rsidRDefault="00924802">
      <w:pPr>
        <w:pStyle w:val="TOC1"/>
        <w:tabs>
          <w:tab w:val="left" w:pos="660"/>
        </w:tabs>
        <w:rPr>
          <w:rFonts w:asciiTheme="minorHAnsi" w:eastAsiaTheme="minorEastAsia" w:hAnsiTheme="minorHAnsi" w:cstheme="minorBidi"/>
          <w:b w:val="0"/>
          <w:noProof/>
          <w:lang w:val="en-CH" w:eastAsia="en-GB"/>
        </w:rPr>
      </w:pPr>
      <w:r>
        <w:rPr>
          <w:noProof/>
        </w:rPr>
        <w:t>14</w:t>
      </w:r>
      <w:r>
        <w:rPr>
          <w:rFonts w:asciiTheme="minorHAnsi" w:eastAsiaTheme="minorEastAsia" w:hAnsiTheme="minorHAnsi" w:cstheme="minorBidi"/>
          <w:b w:val="0"/>
          <w:noProof/>
          <w:lang w:val="en-CH" w:eastAsia="en-GB"/>
        </w:rPr>
        <w:tab/>
      </w:r>
      <w:r>
        <w:rPr>
          <w:noProof/>
        </w:rPr>
        <w:t>Publishing Data to ANDS</w:t>
      </w:r>
      <w:r>
        <w:rPr>
          <w:noProof/>
        </w:rPr>
        <w:tab/>
      </w:r>
      <w:r>
        <w:rPr>
          <w:noProof/>
        </w:rPr>
        <w:fldChar w:fldCharType="begin"/>
      </w:r>
      <w:r>
        <w:rPr>
          <w:noProof/>
        </w:rPr>
        <w:instrText xml:space="preserve"> PAGEREF _Toc155280563 \h </w:instrText>
      </w:r>
      <w:r>
        <w:rPr>
          <w:noProof/>
        </w:rPr>
      </w:r>
      <w:r>
        <w:rPr>
          <w:noProof/>
        </w:rPr>
        <w:fldChar w:fldCharType="separate"/>
      </w:r>
      <w:r>
        <w:rPr>
          <w:noProof/>
        </w:rPr>
        <w:t>134</w:t>
      </w:r>
      <w:r>
        <w:rPr>
          <w:noProof/>
        </w:rPr>
        <w:fldChar w:fldCharType="end"/>
      </w:r>
    </w:p>
    <w:p w14:paraId="5EC6E1A2" w14:textId="7A9B3A1F" w:rsidR="00924802" w:rsidRDefault="00924802">
      <w:pPr>
        <w:pStyle w:val="TOC1"/>
        <w:tabs>
          <w:tab w:val="left" w:pos="660"/>
        </w:tabs>
        <w:rPr>
          <w:rFonts w:asciiTheme="minorHAnsi" w:eastAsiaTheme="minorEastAsia" w:hAnsiTheme="minorHAnsi" w:cstheme="minorBidi"/>
          <w:b w:val="0"/>
          <w:noProof/>
          <w:lang w:val="en-CH" w:eastAsia="en-GB"/>
        </w:rPr>
      </w:pPr>
      <w:r>
        <w:rPr>
          <w:noProof/>
        </w:rPr>
        <w:t>15</w:t>
      </w:r>
      <w:r>
        <w:rPr>
          <w:rFonts w:asciiTheme="minorHAnsi" w:eastAsiaTheme="minorEastAsia" w:hAnsiTheme="minorHAnsi" w:cstheme="minorBidi"/>
          <w:b w:val="0"/>
          <w:noProof/>
          <w:lang w:val="en-CH" w:eastAsia="en-GB"/>
        </w:rPr>
        <w:tab/>
      </w:r>
      <w:r>
        <w:rPr>
          <w:noProof/>
        </w:rPr>
        <w:t>Interactive Processing using Space Networks</w:t>
      </w:r>
      <w:r>
        <w:rPr>
          <w:noProof/>
        </w:rPr>
        <w:tab/>
      </w:r>
      <w:r>
        <w:rPr>
          <w:noProof/>
        </w:rPr>
        <w:fldChar w:fldCharType="begin"/>
      </w:r>
      <w:r>
        <w:rPr>
          <w:noProof/>
        </w:rPr>
        <w:instrText xml:space="preserve"> PAGEREF _Toc155280564 \h </w:instrText>
      </w:r>
      <w:r>
        <w:rPr>
          <w:noProof/>
        </w:rPr>
      </w:r>
      <w:r>
        <w:rPr>
          <w:noProof/>
        </w:rPr>
        <w:fldChar w:fldCharType="separate"/>
      </w:r>
      <w:r>
        <w:rPr>
          <w:noProof/>
        </w:rPr>
        <w:t>139</w:t>
      </w:r>
      <w:r>
        <w:rPr>
          <w:noProof/>
        </w:rPr>
        <w:fldChar w:fldCharType="end"/>
      </w:r>
    </w:p>
    <w:p w14:paraId="0ECADA66" w14:textId="31ED97B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1</w:t>
      </w:r>
      <w:r>
        <w:rPr>
          <w:rFonts w:asciiTheme="minorHAnsi" w:eastAsiaTheme="minorEastAsia" w:hAnsiTheme="minorHAnsi" w:cstheme="minorBidi"/>
          <w:noProof/>
          <w:sz w:val="24"/>
          <w:lang w:val="en-CH" w:eastAsia="en-GB"/>
        </w:rPr>
        <w:tab/>
      </w:r>
      <w:r>
        <w:rPr>
          <w:noProof/>
        </w:rPr>
        <w:t>Graphical Representations of Spaces and Modules</w:t>
      </w:r>
      <w:r>
        <w:rPr>
          <w:noProof/>
        </w:rPr>
        <w:tab/>
      </w:r>
      <w:r>
        <w:rPr>
          <w:noProof/>
        </w:rPr>
        <w:fldChar w:fldCharType="begin"/>
      </w:r>
      <w:r>
        <w:rPr>
          <w:noProof/>
        </w:rPr>
        <w:instrText xml:space="preserve"> PAGEREF _Toc155280565 \h </w:instrText>
      </w:r>
      <w:r>
        <w:rPr>
          <w:noProof/>
        </w:rPr>
      </w:r>
      <w:r>
        <w:rPr>
          <w:noProof/>
        </w:rPr>
        <w:fldChar w:fldCharType="separate"/>
      </w:r>
      <w:r>
        <w:rPr>
          <w:noProof/>
        </w:rPr>
        <w:t>140</w:t>
      </w:r>
      <w:r>
        <w:rPr>
          <w:noProof/>
        </w:rPr>
        <w:fldChar w:fldCharType="end"/>
      </w:r>
    </w:p>
    <w:p w14:paraId="17293DAB" w14:textId="2847ECD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2</w:t>
      </w:r>
      <w:r>
        <w:rPr>
          <w:rFonts w:asciiTheme="minorHAnsi" w:eastAsiaTheme="minorEastAsia" w:hAnsiTheme="minorHAnsi" w:cstheme="minorBidi"/>
          <w:noProof/>
          <w:sz w:val="24"/>
          <w:lang w:val="en-CH" w:eastAsia="en-GB"/>
        </w:rPr>
        <w:tab/>
      </w:r>
      <w:r>
        <w:rPr>
          <w:noProof/>
        </w:rPr>
        <w:t>Adding Modules and linking with Spaces</w:t>
      </w:r>
      <w:r>
        <w:rPr>
          <w:noProof/>
        </w:rPr>
        <w:tab/>
      </w:r>
      <w:r>
        <w:rPr>
          <w:noProof/>
        </w:rPr>
        <w:fldChar w:fldCharType="begin"/>
      </w:r>
      <w:r>
        <w:rPr>
          <w:noProof/>
        </w:rPr>
        <w:instrText xml:space="preserve"> PAGEREF _Toc155280566 \h </w:instrText>
      </w:r>
      <w:r>
        <w:rPr>
          <w:noProof/>
        </w:rPr>
      </w:r>
      <w:r>
        <w:rPr>
          <w:noProof/>
        </w:rPr>
        <w:fldChar w:fldCharType="separate"/>
      </w:r>
      <w:r>
        <w:rPr>
          <w:noProof/>
        </w:rPr>
        <w:t>141</w:t>
      </w:r>
      <w:r>
        <w:rPr>
          <w:noProof/>
        </w:rPr>
        <w:fldChar w:fldCharType="end"/>
      </w:r>
    </w:p>
    <w:p w14:paraId="242F8EF5" w14:textId="5353C054"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3</w:t>
      </w:r>
      <w:r>
        <w:rPr>
          <w:rFonts w:asciiTheme="minorHAnsi" w:eastAsiaTheme="minorEastAsia" w:hAnsiTheme="minorHAnsi" w:cstheme="minorBidi"/>
          <w:noProof/>
          <w:sz w:val="24"/>
          <w:lang w:val="en-CH" w:eastAsia="en-GB"/>
        </w:rPr>
        <w:tab/>
      </w:r>
      <w:r>
        <w:rPr>
          <w:noProof/>
        </w:rPr>
        <w:t>Configuration of Modules</w:t>
      </w:r>
      <w:r>
        <w:rPr>
          <w:noProof/>
        </w:rPr>
        <w:tab/>
      </w:r>
      <w:r>
        <w:rPr>
          <w:noProof/>
        </w:rPr>
        <w:fldChar w:fldCharType="begin"/>
      </w:r>
      <w:r>
        <w:rPr>
          <w:noProof/>
        </w:rPr>
        <w:instrText xml:space="preserve"> PAGEREF _Toc155280567 \h </w:instrText>
      </w:r>
      <w:r>
        <w:rPr>
          <w:noProof/>
        </w:rPr>
      </w:r>
      <w:r>
        <w:rPr>
          <w:noProof/>
        </w:rPr>
        <w:fldChar w:fldCharType="separate"/>
      </w:r>
      <w:r>
        <w:rPr>
          <w:noProof/>
        </w:rPr>
        <w:t>142</w:t>
      </w:r>
      <w:r>
        <w:rPr>
          <w:noProof/>
        </w:rPr>
        <w:fldChar w:fldCharType="end"/>
      </w:r>
    </w:p>
    <w:p w14:paraId="4F8C0B92" w14:textId="18DDB6C9"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4</w:t>
      </w:r>
      <w:r>
        <w:rPr>
          <w:rFonts w:asciiTheme="minorHAnsi" w:eastAsiaTheme="minorEastAsia" w:hAnsiTheme="minorHAnsi" w:cstheme="minorBidi"/>
          <w:noProof/>
          <w:sz w:val="24"/>
          <w:lang w:val="en-CH" w:eastAsia="en-GB"/>
        </w:rPr>
        <w:tab/>
      </w:r>
      <w:r>
        <w:rPr>
          <w:noProof/>
        </w:rPr>
        <w:t>Processing Module Descriptions</w:t>
      </w:r>
      <w:r>
        <w:rPr>
          <w:noProof/>
        </w:rPr>
        <w:tab/>
      </w:r>
      <w:r>
        <w:rPr>
          <w:noProof/>
        </w:rPr>
        <w:fldChar w:fldCharType="begin"/>
      </w:r>
      <w:r>
        <w:rPr>
          <w:noProof/>
        </w:rPr>
        <w:instrText xml:space="preserve"> PAGEREF _Toc155280568 \h </w:instrText>
      </w:r>
      <w:r>
        <w:rPr>
          <w:noProof/>
        </w:rPr>
      </w:r>
      <w:r>
        <w:rPr>
          <w:noProof/>
        </w:rPr>
        <w:fldChar w:fldCharType="separate"/>
      </w:r>
      <w:r>
        <w:rPr>
          <w:noProof/>
        </w:rPr>
        <w:t>142</w:t>
      </w:r>
      <w:r>
        <w:rPr>
          <w:noProof/>
        </w:rPr>
        <w:fldChar w:fldCharType="end"/>
      </w:r>
    </w:p>
    <w:p w14:paraId="4AA4AD37" w14:textId="27944FC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1</w:t>
      </w:r>
      <w:r>
        <w:rPr>
          <w:rFonts w:asciiTheme="minorHAnsi" w:eastAsiaTheme="minorEastAsia" w:hAnsiTheme="minorHAnsi" w:cstheme="minorBidi"/>
          <w:noProof/>
          <w:sz w:val="24"/>
          <w:lang w:val="en-CH" w:eastAsia="en-GB"/>
        </w:rPr>
        <w:tab/>
      </w:r>
      <w:r>
        <w:rPr>
          <w:noProof/>
        </w:rPr>
        <w:t>Radiance to Reflectance Transformation</w:t>
      </w:r>
      <w:r>
        <w:rPr>
          <w:noProof/>
        </w:rPr>
        <w:tab/>
      </w:r>
      <w:r>
        <w:rPr>
          <w:noProof/>
        </w:rPr>
        <w:fldChar w:fldCharType="begin"/>
      </w:r>
      <w:r>
        <w:rPr>
          <w:noProof/>
        </w:rPr>
        <w:instrText xml:space="preserve"> PAGEREF _Toc155280569 \h </w:instrText>
      </w:r>
      <w:r>
        <w:rPr>
          <w:noProof/>
        </w:rPr>
      </w:r>
      <w:r>
        <w:rPr>
          <w:noProof/>
        </w:rPr>
        <w:fldChar w:fldCharType="separate"/>
      </w:r>
      <w:r>
        <w:rPr>
          <w:noProof/>
        </w:rPr>
        <w:t>142</w:t>
      </w:r>
      <w:r>
        <w:rPr>
          <w:noProof/>
        </w:rPr>
        <w:fldChar w:fldCharType="end"/>
      </w:r>
    </w:p>
    <w:p w14:paraId="2A95F445" w14:textId="56A258D7"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2</w:t>
      </w:r>
      <w:r>
        <w:rPr>
          <w:rFonts w:asciiTheme="minorHAnsi" w:eastAsiaTheme="minorEastAsia" w:hAnsiTheme="minorHAnsi" w:cstheme="minorBidi"/>
          <w:noProof/>
          <w:sz w:val="24"/>
          <w:lang w:val="en-CH" w:eastAsia="en-GB"/>
        </w:rPr>
        <w:tab/>
      </w:r>
      <w:r>
        <w:rPr>
          <w:noProof/>
        </w:rPr>
        <w:t>Reference Panel Correction Factors</w:t>
      </w:r>
      <w:r>
        <w:rPr>
          <w:noProof/>
        </w:rPr>
        <w:tab/>
      </w:r>
      <w:r>
        <w:rPr>
          <w:noProof/>
        </w:rPr>
        <w:fldChar w:fldCharType="begin"/>
      </w:r>
      <w:r>
        <w:rPr>
          <w:noProof/>
        </w:rPr>
        <w:instrText xml:space="preserve"> PAGEREF _Toc155280570 \h </w:instrText>
      </w:r>
      <w:r>
        <w:rPr>
          <w:noProof/>
        </w:rPr>
      </w:r>
      <w:r>
        <w:rPr>
          <w:noProof/>
        </w:rPr>
        <w:fldChar w:fldCharType="separate"/>
      </w:r>
      <w:r>
        <w:rPr>
          <w:noProof/>
        </w:rPr>
        <w:t>142</w:t>
      </w:r>
      <w:r>
        <w:rPr>
          <w:noProof/>
        </w:rPr>
        <w:fldChar w:fldCharType="end"/>
      </w:r>
    </w:p>
    <w:p w14:paraId="55C8B403" w14:textId="0FE61ACC"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3</w:t>
      </w:r>
      <w:r>
        <w:rPr>
          <w:rFonts w:asciiTheme="minorHAnsi" w:eastAsiaTheme="minorEastAsia" w:hAnsiTheme="minorHAnsi" w:cstheme="minorBidi"/>
          <w:noProof/>
          <w:sz w:val="24"/>
          <w:lang w:val="en-CH" w:eastAsia="en-GB"/>
        </w:rPr>
        <w:tab/>
      </w:r>
      <w:r>
        <w:rPr>
          <w:noProof/>
        </w:rPr>
        <w:t>Correct for Reference Panel Non-Idealness</w:t>
      </w:r>
      <w:r>
        <w:rPr>
          <w:noProof/>
        </w:rPr>
        <w:tab/>
      </w:r>
      <w:r>
        <w:rPr>
          <w:noProof/>
        </w:rPr>
        <w:fldChar w:fldCharType="begin"/>
      </w:r>
      <w:r>
        <w:rPr>
          <w:noProof/>
        </w:rPr>
        <w:instrText xml:space="preserve"> PAGEREF _Toc155280571 \h </w:instrText>
      </w:r>
      <w:r>
        <w:rPr>
          <w:noProof/>
        </w:rPr>
      </w:r>
      <w:r>
        <w:rPr>
          <w:noProof/>
        </w:rPr>
        <w:fldChar w:fldCharType="separate"/>
      </w:r>
      <w:r>
        <w:rPr>
          <w:noProof/>
        </w:rPr>
        <w:t>143</w:t>
      </w:r>
      <w:r>
        <w:rPr>
          <w:noProof/>
        </w:rPr>
        <w:fldChar w:fldCharType="end"/>
      </w:r>
    </w:p>
    <w:p w14:paraId="0FAEB2BB" w14:textId="6039F32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4</w:t>
      </w:r>
      <w:r>
        <w:rPr>
          <w:rFonts w:asciiTheme="minorHAnsi" w:eastAsiaTheme="minorEastAsia" w:hAnsiTheme="minorHAnsi" w:cstheme="minorBidi"/>
          <w:noProof/>
          <w:sz w:val="24"/>
          <w:lang w:val="en-CH" w:eastAsia="en-GB"/>
        </w:rPr>
        <w:tab/>
      </w:r>
      <w:r>
        <w:rPr>
          <w:noProof/>
        </w:rPr>
        <w:t>Delta</w:t>
      </w:r>
      <w:r>
        <w:rPr>
          <w:noProof/>
        </w:rPr>
        <w:tab/>
      </w:r>
      <w:r>
        <w:rPr>
          <w:noProof/>
        </w:rPr>
        <w:fldChar w:fldCharType="begin"/>
      </w:r>
      <w:r>
        <w:rPr>
          <w:noProof/>
        </w:rPr>
        <w:instrText xml:space="preserve"> PAGEREF _Toc155280572 \h </w:instrText>
      </w:r>
      <w:r>
        <w:rPr>
          <w:noProof/>
        </w:rPr>
      </w:r>
      <w:r>
        <w:rPr>
          <w:noProof/>
        </w:rPr>
        <w:fldChar w:fldCharType="separate"/>
      </w:r>
      <w:r>
        <w:rPr>
          <w:noProof/>
        </w:rPr>
        <w:t>144</w:t>
      </w:r>
      <w:r>
        <w:rPr>
          <w:noProof/>
        </w:rPr>
        <w:fldChar w:fldCharType="end"/>
      </w:r>
    </w:p>
    <w:p w14:paraId="3C0B6908" w14:textId="334215B9"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5</w:t>
      </w:r>
      <w:r>
        <w:rPr>
          <w:rFonts w:asciiTheme="minorHAnsi" w:eastAsiaTheme="minorEastAsia" w:hAnsiTheme="minorHAnsi" w:cstheme="minorBidi"/>
          <w:noProof/>
          <w:sz w:val="24"/>
          <w:lang w:val="en-CH" w:eastAsia="en-GB"/>
        </w:rPr>
        <w:tab/>
      </w:r>
      <w:r>
        <w:rPr>
          <w:noProof/>
        </w:rPr>
        <w:t>Waveband Filter</w:t>
      </w:r>
      <w:r>
        <w:rPr>
          <w:noProof/>
        </w:rPr>
        <w:tab/>
      </w:r>
      <w:r>
        <w:rPr>
          <w:noProof/>
        </w:rPr>
        <w:fldChar w:fldCharType="begin"/>
      </w:r>
      <w:r>
        <w:rPr>
          <w:noProof/>
        </w:rPr>
        <w:instrText xml:space="preserve"> PAGEREF _Toc155280573 \h </w:instrText>
      </w:r>
      <w:r>
        <w:rPr>
          <w:noProof/>
        </w:rPr>
      </w:r>
      <w:r>
        <w:rPr>
          <w:noProof/>
        </w:rPr>
        <w:fldChar w:fldCharType="separate"/>
      </w:r>
      <w:r>
        <w:rPr>
          <w:noProof/>
        </w:rPr>
        <w:t>145</w:t>
      </w:r>
      <w:r>
        <w:rPr>
          <w:noProof/>
        </w:rPr>
        <w:fldChar w:fldCharType="end"/>
      </w:r>
    </w:p>
    <w:p w14:paraId="1CC91B1F" w14:textId="13416F1D"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4.6</w:t>
      </w:r>
      <w:r>
        <w:rPr>
          <w:rFonts w:asciiTheme="minorHAnsi" w:eastAsiaTheme="minorEastAsia" w:hAnsiTheme="minorHAnsi" w:cstheme="minorBidi"/>
          <w:noProof/>
          <w:sz w:val="24"/>
          <w:lang w:val="en-CH" w:eastAsia="en-GB"/>
        </w:rPr>
        <w:tab/>
      </w:r>
      <w:r>
        <w:rPr>
          <w:noProof/>
        </w:rPr>
        <w:t>Broadband and Narrowband Filters</w:t>
      </w:r>
      <w:r>
        <w:rPr>
          <w:noProof/>
        </w:rPr>
        <w:tab/>
      </w:r>
      <w:r>
        <w:rPr>
          <w:noProof/>
        </w:rPr>
        <w:fldChar w:fldCharType="begin"/>
      </w:r>
      <w:r>
        <w:rPr>
          <w:noProof/>
        </w:rPr>
        <w:instrText xml:space="preserve"> PAGEREF _Toc155280574 \h </w:instrText>
      </w:r>
      <w:r>
        <w:rPr>
          <w:noProof/>
        </w:rPr>
      </w:r>
      <w:r>
        <w:rPr>
          <w:noProof/>
        </w:rPr>
        <w:fldChar w:fldCharType="separate"/>
      </w:r>
      <w:r>
        <w:rPr>
          <w:noProof/>
        </w:rPr>
        <w:t>146</w:t>
      </w:r>
      <w:r>
        <w:rPr>
          <w:noProof/>
        </w:rPr>
        <w:fldChar w:fldCharType="end"/>
      </w:r>
    </w:p>
    <w:p w14:paraId="6A22251D" w14:textId="01C62C55"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5</w:t>
      </w:r>
      <w:r>
        <w:rPr>
          <w:rFonts w:asciiTheme="minorHAnsi" w:eastAsiaTheme="minorEastAsia" w:hAnsiTheme="minorHAnsi" w:cstheme="minorBidi"/>
          <w:noProof/>
          <w:sz w:val="24"/>
          <w:lang w:val="en-CH" w:eastAsia="en-GB"/>
        </w:rPr>
        <w:tab/>
      </w:r>
      <w:r>
        <w:rPr>
          <w:noProof/>
        </w:rPr>
        <w:t>Visualisation Modules</w:t>
      </w:r>
      <w:r>
        <w:rPr>
          <w:noProof/>
        </w:rPr>
        <w:tab/>
      </w:r>
      <w:r>
        <w:rPr>
          <w:noProof/>
        </w:rPr>
        <w:fldChar w:fldCharType="begin"/>
      </w:r>
      <w:r>
        <w:rPr>
          <w:noProof/>
        </w:rPr>
        <w:instrText xml:space="preserve"> PAGEREF _Toc155280575 \h </w:instrText>
      </w:r>
      <w:r>
        <w:rPr>
          <w:noProof/>
        </w:rPr>
      </w:r>
      <w:r>
        <w:rPr>
          <w:noProof/>
        </w:rPr>
        <w:fldChar w:fldCharType="separate"/>
      </w:r>
      <w:r>
        <w:rPr>
          <w:noProof/>
        </w:rPr>
        <w:t>147</w:t>
      </w:r>
      <w:r>
        <w:rPr>
          <w:noProof/>
        </w:rPr>
        <w:fldChar w:fldCharType="end"/>
      </w:r>
    </w:p>
    <w:p w14:paraId="3AF6B3DC" w14:textId="73B70CBE"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1</w:t>
      </w:r>
      <w:r>
        <w:rPr>
          <w:rFonts w:asciiTheme="minorHAnsi" w:eastAsiaTheme="minorEastAsia" w:hAnsiTheme="minorHAnsi" w:cstheme="minorBidi"/>
          <w:noProof/>
          <w:sz w:val="24"/>
          <w:lang w:val="en-CH" w:eastAsia="en-GB"/>
        </w:rPr>
        <w:tab/>
      </w:r>
      <w:r>
        <w:rPr>
          <w:noProof/>
        </w:rPr>
        <w:t>Spectral Line Plot</w:t>
      </w:r>
      <w:r>
        <w:rPr>
          <w:noProof/>
        </w:rPr>
        <w:tab/>
      </w:r>
      <w:r>
        <w:rPr>
          <w:noProof/>
        </w:rPr>
        <w:fldChar w:fldCharType="begin"/>
      </w:r>
      <w:r>
        <w:rPr>
          <w:noProof/>
        </w:rPr>
        <w:instrText xml:space="preserve"> PAGEREF _Toc155280576 \h </w:instrText>
      </w:r>
      <w:r>
        <w:rPr>
          <w:noProof/>
        </w:rPr>
      </w:r>
      <w:r>
        <w:rPr>
          <w:noProof/>
        </w:rPr>
        <w:fldChar w:fldCharType="separate"/>
      </w:r>
      <w:r>
        <w:rPr>
          <w:noProof/>
        </w:rPr>
        <w:t>148</w:t>
      </w:r>
      <w:r>
        <w:rPr>
          <w:noProof/>
        </w:rPr>
        <w:fldChar w:fldCharType="end"/>
      </w:r>
    </w:p>
    <w:p w14:paraId="255ECF19" w14:textId="5527E772"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lastRenderedPageBreak/>
        <w:t>15.5.2</w:t>
      </w:r>
      <w:r>
        <w:rPr>
          <w:rFonts w:asciiTheme="minorHAnsi" w:eastAsiaTheme="minorEastAsia" w:hAnsiTheme="minorHAnsi" w:cstheme="minorBidi"/>
          <w:noProof/>
          <w:sz w:val="24"/>
          <w:lang w:val="en-CH" w:eastAsia="en-GB"/>
        </w:rPr>
        <w:tab/>
      </w:r>
      <w:r>
        <w:rPr>
          <w:noProof/>
        </w:rPr>
        <w:t>Spectral Scatter Plot</w:t>
      </w:r>
      <w:r>
        <w:rPr>
          <w:noProof/>
        </w:rPr>
        <w:tab/>
      </w:r>
      <w:r>
        <w:rPr>
          <w:noProof/>
        </w:rPr>
        <w:fldChar w:fldCharType="begin"/>
      </w:r>
      <w:r>
        <w:rPr>
          <w:noProof/>
        </w:rPr>
        <w:instrText xml:space="preserve"> PAGEREF _Toc155280577 \h </w:instrText>
      </w:r>
      <w:r>
        <w:rPr>
          <w:noProof/>
        </w:rPr>
      </w:r>
      <w:r>
        <w:rPr>
          <w:noProof/>
        </w:rPr>
        <w:fldChar w:fldCharType="separate"/>
      </w:r>
      <w:r>
        <w:rPr>
          <w:noProof/>
        </w:rPr>
        <w:t>148</w:t>
      </w:r>
      <w:r>
        <w:rPr>
          <w:noProof/>
        </w:rPr>
        <w:fldChar w:fldCharType="end"/>
      </w:r>
    </w:p>
    <w:p w14:paraId="413BB332" w14:textId="4390B161"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3</w:t>
      </w:r>
      <w:r>
        <w:rPr>
          <w:rFonts w:asciiTheme="minorHAnsi" w:eastAsiaTheme="minorEastAsia" w:hAnsiTheme="minorHAnsi" w:cstheme="minorBidi"/>
          <w:noProof/>
          <w:sz w:val="24"/>
          <w:lang w:val="en-CH" w:eastAsia="en-GB"/>
        </w:rPr>
        <w:tab/>
      </w:r>
      <w:r>
        <w:rPr>
          <w:noProof/>
        </w:rPr>
        <w:t>Gonio Sampling Points Plot</w:t>
      </w:r>
      <w:r>
        <w:rPr>
          <w:noProof/>
        </w:rPr>
        <w:tab/>
      </w:r>
      <w:r>
        <w:rPr>
          <w:noProof/>
        </w:rPr>
        <w:fldChar w:fldCharType="begin"/>
      </w:r>
      <w:r>
        <w:rPr>
          <w:noProof/>
        </w:rPr>
        <w:instrText xml:space="preserve"> PAGEREF _Toc155280578 \h </w:instrText>
      </w:r>
      <w:r>
        <w:rPr>
          <w:noProof/>
        </w:rPr>
      </w:r>
      <w:r>
        <w:rPr>
          <w:noProof/>
        </w:rPr>
        <w:fldChar w:fldCharType="separate"/>
      </w:r>
      <w:r>
        <w:rPr>
          <w:noProof/>
        </w:rPr>
        <w:t>149</w:t>
      </w:r>
      <w:r>
        <w:rPr>
          <w:noProof/>
        </w:rPr>
        <w:fldChar w:fldCharType="end"/>
      </w:r>
    </w:p>
    <w:p w14:paraId="2A565916" w14:textId="482167DF"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4</w:t>
      </w:r>
      <w:r>
        <w:rPr>
          <w:rFonts w:asciiTheme="minorHAnsi" w:eastAsiaTheme="minorEastAsia" w:hAnsiTheme="minorHAnsi" w:cstheme="minorBidi"/>
          <w:noProof/>
          <w:sz w:val="24"/>
          <w:lang w:val="en-CH" w:eastAsia="en-GB"/>
        </w:rPr>
        <w:tab/>
      </w:r>
      <w:r>
        <w:rPr>
          <w:noProof/>
        </w:rPr>
        <w:t>Gonio Hemisphere Explorer</w:t>
      </w:r>
      <w:r>
        <w:rPr>
          <w:noProof/>
        </w:rPr>
        <w:tab/>
      </w:r>
      <w:r>
        <w:rPr>
          <w:noProof/>
        </w:rPr>
        <w:fldChar w:fldCharType="begin"/>
      </w:r>
      <w:r>
        <w:rPr>
          <w:noProof/>
        </w:rPr>
        <w:instrText xml:space="preserve"> PAGEREF _Toc155280579 \h </w:instrText>
      </w:r>
      <w:r>
        <w:rPr>
          <w:noProof/>
        </w:rPr>
      </w:r>
      <w:r>
        <w:rPr>
          <w:noProof/>
        </w:rPr>
        <w:fldChar w:fldCharType="separate"/>
      </w:r>
      <w:r>
        <w:rPr>
          <w:noProof/>
        </w:rPr>
        <w:t>149</w:t>
      </w:r>
      <w:r>
        <w:rPr>
          <w:noProof/>
        </w:rPr>
        <w:fldChar w:fldCharType="end"/>
      </w:r>
    </w:p>
    <w:p w14:paraId="4DA46540" w14:textId="120E707A"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5</w:t>
      </w:r>
      <w:r>
        <w:rPr>
          <w:rFonts w:asciiTheme="minorHAnsi" w:eastAsiaTheme="minorEastAsia" w:hAnsiTheme="minorHAnsi" w:cstheme="minorBidi"/>
          <w:noProof/>
          <w:sz w:val="24"/>
          <w:lang w:val="en-CH" w:eastAsia="en-GB"/>
        </w:rPr>
        <w:tab/>
      </w:r>
      <w:r>
        <w:rPr>
          <w:noProof/>
        </w:rPr>
        <w:t>Time Line Plot</w:t>
      </w:r>
      <w:r>
        <w:rPr>
          <w:noProof/>
        </w:rPr>
        <w:tab/>
      </w:r>
      <w:r>
        <w:rPr>
          <w:noProof/>
        </w:rPr>
        <w:fldChar w:fldCharType="begin"/>
      </w:r>
      <w:r>
        <w:rPr>
          <w:noProof/>
        </w:rPr>
        <w:instrText xml:space="preserve"> PAGEREF _Toc155280580 \h </w:instrText>
      </w:r>
      <w:r>
        <w:rPr>
          <w:noProof/>
        </w:rPr>
      </w:r>
      <w:r>
        <w:rPr>
          <w:noProof/>
        </w:rPr>
        <w:fldChar w:fldCharType="separate"/>
      </w:r>
      <w:r>
        <w:rPr>
          <w:noProof/>
        </w:rPr>
        <w:t>151</w:t>
      </w:r>
      <w:r>
        <w:rPr>
          <w:noProof/>
        </w:rPr>
        <w:fldChar w:fldCharType="end"/>
      </w:r>
    </w:p>
    <w:p w14:paraId="36CD344C" w14:textId="0CFD7E15" w:rsidR="00924802" w:rsidRDefault="00924802">
      <w:pPr>
        <w:pStyle w:val="TOC3"/>
        <w:tabs>
          <w:tab w:val="left" w:pos="1100"/>
        </w:tabs>
        <w:rPr>
          <w:rFonts w:asciiTheme="minorHAnsi" w:eastAsiaTheme="minorEastAsia" w:hAnsiTheme="minorHAnsi" w:cstheme="minorBidi"/>
          <w:noProof/>
          <w:sz w:val="24"/>
          <w:lang w:val="en-CH" w:eastAsia="en-GB"/>
        </w:rPr>
      </w:pPr>
      <w:r>
        <w:rPr>
          <w:noProof/>
        </w:rPr>
        <w:t>15.5.6</w:t>
      </w:r>
      <w:r>
        <w:rPr>
          <w:rFonts w:asciiTheme="minorHAnsi" w:eastAsiaTheme="minorEastAsia" w:hAnsiTheme="minorHAnsi" w:cstheme="minorBidi"/>
          <w:noProof/>
          <w:sz w:val="24"/>
          <w:lang w:val="en-CH" w:eastAsia="en-GB"/>
        </w:rPr>
        <w:tab/>
      </w:r>
      <w:r>
        <w:rPr>
          <w:noProof/>
        </w:rPr>
        <w:t>Time Line Explorer</w:t>
      </w:r>
      <w:r>
        <w:rPr>
          <w:noProof/>
        </w:rPr>
        <w:tab/>
      </w:r>
      <w:r>
        <w:rPr>
          <w:noProof/>
        </w:rPr>
        <w:fldChar w:fldCharType="begin"/>
      </w:r>
      <w:r>
        <w:rPr>
          <w:noProof/>
        </w:rPr>
        <w:instrText xml:space="preserve"> PAGEREF _Toc155280581 \h </w:instrText>
      </w:r>
      <w:r>
        <w:rPr>
          <w:noProof/>
        </w:rPr>
      </w:r>
      <w:r>
        <w:rPr>
          <w:noProof/>
        </w:rPr>
        <w:fldChar w:fldCharType="separate"/>
      </w:r>
      <w:r>
        <w:rPr>
          <w:noProof/>
        </w:rPr>
        <w:t>152</w:t>
      </w:r>
      <w:r>
        <w:rPr>
          <w:noProof/>
        </w:rPr>
        <w:fldChar w:fldCharType="end"/>
      </w:r>
    </w:p>
    <w:p w14:paraId="795C1E99" w14:textId="5E7CEF38" w:rsidR="00924802" w:rsidRDefault="00924802">
      <w:pPr>
        <w:pStyle w:val="TOC2"/>
        <w:tabs>
          <w:tab w:val="left" w:pos="880"/>
        </w:tabs>
        <w:rPr>
          <w:rFonts w:asciiTheme="minorHAnsi" w:eastAsiaTheme="minorEastAsia" w:hAnsiTheme="minorHAnsi" w:cstheme="minorBidi"/>
          <w:noProof/>
          <w:sz w:val="24"/>
          <w:lang w:val="en-CH" w:eastAsia="en-GB"/>
        </w:rPr>
      </w:pPr>
      <w:r>
        <w:rPr>
          <w:noProof/>
        </w:rPr>
        <w:t>15.6</w:t>
      </w:r>
      <w:r>
        <w:rPr>
          <w:rFonts w:asciiTheme="minorHAnsi" w:eastAsiaTheme="minorEastAsia" w:hAnsiTheme="minorHAnsi" w:cstheme="minorBidi"/>
          <w:noProof/>
          <w:sz w:val="24"/>
          <w:lang w:val="en-CH" w:eastAsia="en-GB"/>
        </w:rPr>
        <w:tab/>
      </w:r>
      <w:r>
        <w:rPr>
          <w:noProof/>
        </w:rPr>
        <w:t>File Export Module</w:t>
      </w:r>
      <w:r>
        <w:rPr>
          <w:noProof/>
        </w:rPr>
        <w:tab/>
      </w:r>
      <w:r>
        <w:rPr>
          <w:noProof/>
        </w:rPr>
        <w:fldChar w:fldCharType="begin"/>
      </w:r>
      <w:r>
        <w:rPr>
          <w:noProof/>
        </w:rPr>
        <w:instrText xml:space="preserve"> PAGEREF _Toc155280582 \h </w:instrText>
      </w:r>
      <w:r>
        <w:rPr>
          <w:noProof/>
        </w:rPr>
      </w:r>
      <w:r>
        <w:rPr>
          <w:noProof/>
        </w:rPr>
        <w:fldChar w:fldCharType="separate"/>
      </w:r>
      <w:r>
        <w:rPr>
          <w:noProof/>
        </w:rPr>
        <w:t>153</w:t>
      </w:r>
      <w:r>
        <w:rPr>
          <w:noProof/>
        </w:rPr>
        <w:fldChar w:fldCharType="end"/>
      </w:r>
    </w:p>
    <w:p w14:paraId="5E0ECF5D" w14:textId="17FAFB79" w:rsidR="00924802" w:rsidRDefault="00924802">
      <w:pPr>
        <w:pStyle w:val="TOC1"/>
        <w:tabs>
          <w:tab w:val="left" w:pos="660"/>
        </w:tabs>
        <w:rPr>
          <w:rFonts w:asciiTheme="minorHAnsi" w:eastAsiaTheme="minorEastAsia" w:hAnsiTheme="minorHAnsi" w:cstheme="minorBidi"/>
          <w:b w:val="0"/>
          <w:noProof/>
          <w:lang w:val="en-CH" w:eastAsia="en-GB"/>
        </w:rPr>
      </w:pPr>
      <w:r>
        <w:rPr>
          <w:noProof/>
        </w:rPr>
        <w:t>16</w:t>
      </w:r>
      <w:r>
        <w:rPr>
          <w:rFonts w:asciiTheme="minorHAnsi" w:eastAsiaTheme="minorEastAsia" w:hAnsiTheme="minorHAnsi" w:cstheme="minorBidi"/>
          <w:b w:val="0"/>
          <w:noProof/>
          <w:lang w:val="en-CH" w:eastAsia="en-GB"/>
        </w:rPr>
        <w:tab/>
      </w:r>
      <w:r>
        <w:rPr>
          <w:noProof/>
        </w:rPr>
        <w:t>Matlab Integration</w:t>
      </w:r>
      <w:r>
        <w:rPr>
          <w:noProof/>
        </w:rPr>
        <w:tab/>
      </w:r>
      <w:r>
        <w:rPr>
          <w:noProof/>
        </w:rPr>
        <w:fldChar w:fldCharType="begin"/>
      </w:r>
      <w:r>
        <w:rPr>
          <w:noProof/>
        </w:rPr>
        <w:instrText xml:space="preserve"> PAGEREF _Toc155280583 \h </w:instrText>
      </w:r>
      <w:r>
        <w:rPr>
          <w:noProof/>
        </w:rPr>
      </w:r>
      <w:r>
        <w:rPr>
          <w:noProof/>
        </w:rPr>
        <w:fldChar w:fldCharType="separate"/>
      </w:r>
      <w:r>
        <w:rPr>
          <w:noProof/>
        </w:rPr>
        <w:t>154</w:t>
      </w:r>
      <w:r>
        <w:rPr>
          <w:noProof/>
        </w:rPr>
        <w:fldChar w:fldCharType="end"/>
      </w:r>
    </w:p>
    <w:p w14:paraId="7935FF52" w14:textId="3866F9DB" w:rsidR="00924802" w:rsidRDefault="00924802">
      <w:pPr>
        <w:pStyle w:val="TOC1"/>
        <w:tabs>
          <w:tab w:val="left" w:pos="660"/>
        </w:tabs>
        <w:rPr>
          <w:rFonts w:asciiTheme="minorHAnsi" w:eastAsiaTheme="minorEastAsia" w:hAnsiTheme="minorHAnsi" w:cstheme="minorBidi"/>
          <w:b w:val="0"/>
          <w:noProof/>
          <w:lang w:val="en-CH" w:eastAsia="en-GB"/>
        </w:rPr>
      </w:pPr>
      <w:r>
        <w:rPr>
          <w:noProof/>
        </w:rPr>
        <w:t>17</w:t>
      </w:r>
      <w:r>
        <w:rPr>
          <w:rFonts w:asciiTheme="minorHAnsi" w:eastAsiaTheme="minorEastAsia" w:hAnsiTheme="minorHAnsi" w:cstheme="minorBidi"/>
          <w:b w:val="0"/>
          <w:noProof/>
          <w:lang w:val="en-CH" w:eastAsia="en-GB"/>
        </w:rPr>
        <w:tab/>
      </w:r>
      <w:r>
        <w:rPr>
          <w:noProof/>
        </w:rPr>
        <w:t>R Integration</w:t>
      </w:r>
      <w:r>
        <w:rPr>
          <w:noProof/>
        </w:rPr>
        <w:tab/>
      </w:r>
      <w:r>
        <w:rPr>
          <w:noProof/>
        </w:rPr>
        <w:fldChar w:fldCharType="begin"/>
      </w:r>
      <w:r>
        <w:rPr>
          <w:noProof/>
        </w:rPr>
        <w:instrText xml:space="preserve"> PAGEREF _Toc155280584 \h </w:instrText>
      </w:r>
      <w:r>
        <w:rPr>
          <w:noProof/>
        </w:rPr>
      </w:r>
      <w:r>
        <w:rPr>
          <w:noProof/>
        </w:rPr>
        <w:fldChar w:fldCharType="separate"/>
      </w:r>
      <w:r>
        <w:rPr>
          <w:noProof/>
        </w:rPr>
        <w:t>156</w:t>
      </w:r>
      <w:r>
        <w:rPr>
          <w:noProof/>
        </w:rPr>
        <w:fldChar w:fldCharType="end"/>
      </w:r>
    </w:p>
    <w:p w14:paraId="2790D325" w14:textId="18ABFBD6" w:rsidR="00924802" w:rsidRDefault="00924802">
      <w:pPr>
        <w:pStyle w:val="TOC1"/>
        <w:tabs>
          <w:tab w:val="left" w:pos="660"/>
        </w:tabs>
        <w:rPr>
          <w:rFonts w:asciiTheme="minorHAnsi" w:eastAsiaTheme="minorEastAsia" w:hAnsiTheme="minorHAnsi" w:cstheme="minorBidi"/>
          <w:b w:val="0"/>
          <w:noProof/>
          <w:lang w:val="en-CH" w:eastAsia="en-GB"/>
        </w:rPr>
      </w:pPr>
      <w:r>
        <w:rPr>
          <w:noProof/>
        </w:rPr>
        <w:t>18</w:t>
      </w:r>
      <w:r>
        <w:rPr>
          <w:rFonts w:asciiTheme="minorHAnsi" w:eastAsiaTheme="minorEastAsia" w:hAnsiTheme="minorHAnsi" w:cstheme="minorBidi"/>
          <w:b w:val="0"/>
          <w:noProof/>
          <w:lang w:val="en-CH" w:eastAsia="en-GB"/>
        </w:rPr>
        <w:tab/>
      </w:r>
      <w:r>
        <w:rPr>
          <w:noProof/>
        </w:rPr>
        <w:t>Python Integration</w:t>
      </w:r>
      <w:r>
        <w:rPr>
          <w:noProof/>
        </w:rPr>
        <w:tab/>
      </w:r>
      <w:r>
        <w:rPr>
          <w:noProof/>
        </w:rPr>
        <w:fldChar w:fldCharType="begin"/>
      </w:r>
      <w:r>
        <w:rPr>
          <w:noProof/>
        </w:rPr>
        <w:instrText xml:space="preserve"> PAGEREF _Toc155280585 \h </w:instrText>
      </w:r>
      <w:r>
        <w:rPr>
          <w:noProof/>
        </w:rPr>
      </w:r>
      <w:r>
        <w:rPr>
          <w:noProof/>
        </w:rPr>
        <w:fldChar w:fldCharType="separate"/>
      </w:r>
      <w:r>
        <w:rPr>
          <w:noProof/>
        </w:rPr>
        <w:t>157</w:t>
      </w:r>
      <w:r>
        <w:rPr>
          <w:noProof/>
        </w:rPr>
        <w:fldChar w:fldCharType="end"/>
      </w:r>
    </w:p>
    <w:p w14:paraId="7A00EAB6" w14:textId="3C02C42F" w:rsidR="00924802" w:rsidRDefault="00924802">
      <w:pPr>
        <w:pStyle w:val="TOC1"/>
        <w:tabs>
          <w:tab w:val="left" w:pos="660"/>
        </w:tabs>
        <w:rPr>
          <w:rFonts w:asciiTheme="minorHAnsi" w:eastAsiaTheme="minorEastAsia" w:hAnsiTheme="minorHAnsi" w:cstheme="minorBidi"/>
          <w:b w:val="0"/>
          <w:noProof/>
          <w:lang w:val="en-CH" w:eastAsia="en-GB"/>
        </w:rPr>
      </w:pPr>
      <w:r>
        <w:rPr>
          <w:noProof/>
        </w:rPr>
        <w:t>19</w:t>
      </w:r>
      <w:r>
        <w:rPr>
          <w:rFonts w:asciiTheme="minorHAnsi" w:eastAsiaTheme="minorEastAsia" w:hAnsiTheme="minorHAnsi" w:cstheme="minorBidi"/>
          <w:b w:val="0"/>
          <w:noProof/>
          <w:lang w:val="en-CH" w:eastAsia="en-GB"/>
        </w:rPr>
        <w:tab/>
      </w:r>
      <w:r>
        <w:rPr>
          <w:noProof/>
        </w:rPr>
        <w:t>Glossary</w:t>
      </w:r>
      <w:r>
        <w:rPr>
          <w:noProof/>
        </w:rPr>
        <w:tab/>
      </w:r>
      <w:r>
        <w:rPr>
          <w:noProof/>
        </w:rPr>
        <w:fldChar w:fldCharType="begin"/>
      </w:r>
      <w:r>
        <w:rPr>
          <w:noProof/>
        </w:rPr>
        <w:instrText xml:space="preserve"> PAGEREF _Toc155280586 \h </w:instrText>
      </w:r>
      <w:r>
        <w:rPr>
          <w:noProof/>
        </w:rPr>
      </w:r>
      <w:r>
        <w:rPr>
          <w:noProof/>
        </w:rPr>
        <w:fldChar w:fldCharType="separate"/>
      </w:r>
      <w:r>
        <w:rPr>
          <w:noProof/>
        </w:rPr>
        <w:t>158</w:t>
      </w:r>
      <w:r>
        <w:rPr>
          <w:noProof/>
        </w:rPr>
        <w:fldChar w:fldCharType="end"/>
      </w:r>
    </w:p>
    <w:p w14:paraId="103931C5" w14:textId="5D100630" w:rsidR="00924802" w:rsidRDefault="00924802">
      <w:pPr>
        <w:pStyle w:val="TOC1"/>
        <w:tabs>
          <w:tab w:val="left" w:pos="660"/>
        </w:tabs>
        <w:rPr>
          <w:rFonts w:asciiTheme="minorHAnsi" w:eastAsiaTheme="minorEastAsia" w:hAnsiTheme="minorHAnsi" w:cstheme="minorBidi"/>
          <w:b w:val="0"/>
          <w:noProof/>
          <w:lang w:val="en-CH" w:eastAsia="en-GB"/>
        </w:rPr>
      </w:pPr>
      <w:r>
        <w:rPr>
          <w:noProof/>
        </w:rPr>
        <w:t>20</w:t>
      </w:r>
      <w:r>
        <w:rPr>
          <w:rFonts w:asciiTheme="minorHAnsi" w:eastAsiaTheme="minorEastAsia" w:hAnsiTheme="minorHAnsi" w:cstheme="minorBidi"/>
          <w:b w:val="0"/>
          <w:noProof/>
          <w:lang w:val="en-CH" w:eastAsia="en-GB"/>
        </w:rPr>
        <w:tab/>
      </w:r>
      <w:r>
        <w:rPr>
          <w:noProof/>
        </w:rPr>
        <w:t>References</w:t>
      </w:r>
      <w:r>
        <w:rPr>
          <w:noProof/>
        </w:rPr>
        <w:tab/>
      </w:r>
      <w:r>
        <w:rPr>
          <w:noProof/>
        </w:rPr>
        <w:fldChar w:fldCharType="begin"/>
      </w:r>
      <w:r>
        <w:rPr>
          <w:noProof/>
        </w:rPr>
        <w:instrText xml:space="preserve"> PAGEREF _Toc155280587 \h </w:instrText>
      </w:r>
      <w:r>
        <w:rPr>
          <w:noProof/>
        </w:rPr>
      </w:r>
      <w:r>
        <w:rPr>
          <w:noProof/>
        </w:rPr>
        <w:fldChar w:fldCharType="separate"/>
      </w:r>
      <w:r>
        <w:rPr>
          <w:noProof/>
        </w:rPr>
        <w:t>161</w:t>
      </w:r>
      <w:r>
        <w:rPr>
          <w:noProof/>
        </w:rPr>
        <w:fldChar w:fldCharType="end"/>
      </w:r>
    </w:p>
    <w:p w14:paraId="7D370A89" w14:textId="011C298F" w:rsidR="00924802" w:rsidRDefault="00924802">
      <w:pPr>
        <w:pStyle w:val="TOC1"/>
        <w:tabs>
          <w:tab w:val="left" w:pos="660"/>
        </w:tabs>
        <w:rPr>
          <w:rFonts w:asciiTheme="minorHAnsi" w:eastAsiaTheme="minorEastAsia" w:hAnsiTheme="minorHAnsi" w:cstheme="minorBidi"/>
          <w:b w:val="0"/>
          <w:noProof/>
          <w:lang w:val="en-CH" w:eastAsia="en-GB"/>
        </w:rPr>
      </w:pPr>
      <w:r>
        <w:rPr>
          <w:noProof/>
        </w:rPr>
        <w:t>21</w:t>
      </w:r>
      <w:r>
        <w:rPr>
          <w:rFonts w:asciiTheme="minorHAnsi" w:eastAsiaTheme="minorEastAsia" w:hAnsiTheme="minorHAnsi" w:cstheme="minorBidi"/>
          <w:b w:val="0"/>
          <w:noProof/>
          <w:lang w:val="en-CH" w:eastAsia="en-GB"/>
        </w:rPr>
        <w:tab/>
      </w:r>
      <w:r>
        <w:rPr>
          <w:noProof/>
        </w:rPr>
        <w:t>Document History</w:t>
      </w:r>
      <w:r>
        <w:rPr>
          <w:noProof/>
        </w:rPr>
        <w:tab/>
      </w:r>
      <w:r>
        <w:rPr>
          <w:noProof/>
        </w:rPr>
        <w:fldChar w:fldCharType="begin"/>
      </w:r>
      <w:r>
        <w:rPr>
          <w:noProof/>
        </w:rPr>
        <w:instrText xml:space="preserve"> PAGEREF _Toc155280588 \h </w:instrText>
      </w:r>
      <w:r>
        <w:rPr>
          <w:noProof/>
        </w:rPr>
      </w:r>
      <w:r>
        <w:rPr>
          <w:noProof/>
        </w:rPr>
        <w:fldChar w:fldCharType="separate"/>
      </w:r>
      <w:r>
        <w:rPr>
          <w:noProof/>
        </w:rPr>
        <w:t>162</w:t>
      </w:r>
      <w:r>
        <w:rPr>
          <w:noProof/>
        </w:rPr>
        <w:fldChar w:fldCharType="end"/>
      </w:r>
    </w:p>
    <w:p w14:paraId="439C1DE9" w14:textId="714FC484" w:rsidR="00924802" w:rsidRDefault="00924802">
      <w:pPr>
        <w:pStyle w:val="TOC1"/>
        <w:tabs>
          <w:tab w:val="left" w:pos="1693"/>
        </w:tabs>
        <w:rPr>
          <w:rFonts w:asciiTheme="minorHAnsi" w:eastAsiaTheme="minorEastAsia" w:hAnsiTheme="minorHAnsi" w:cstheme="minorBidi"/>
          <w:b w:val="0"/>
          <w:noProof/>
          <w:lang w:val="en-CH" w:eastAsia="en-GB"/>
        </w:rPr>
      </w:pPr>
      <w:r>
        <w:rPr>
          <w:noProof/>
        </w:rPr>
        <w:t>Appendix A:</w:t>
      </w:r>
      <w:r>
        <w:rPr>
          <w:rFonts w:asciiTheme="minorHAnsi" w:eastAsiaTheme="minorEastAsia" w:hAnsiTheme="minorHAnsi" w:cstheme="minorBidi"/>
          <w:b w:val="0"/>
          <w:noProof/>
          <w:lang w:val="en-CH" w:eastAsia="en-GB"/>
        </w:rPr>
        <w:tab/>
      </w:r>
      <w:r>
        <w:rPr>
          <w:noProof/>
        </w:rPr>
        <w:t>Regular Expressions Tutorial</w:t>
      </w:r>
      <w:r>
        <w:rPr>
          <w:noProof/>
        </w:rPr>
        <w:tab/>
      </w:r>
      <w:r>
        <w:rPr>
          <w:noProof/>
        </w:rPr>
        <w:fldChar w:fldCharType="begin"/>
      </w:r>
      <w:r>
        <w:rPr>
          <w:noProof/>
        </w:rPr>
        <w:instrText xml:space="preserve"> PAGEREF _Toc155280589 \h </w:instrText>
      </w:r>
      <w:r>
        <w:rPr>
          <w:noProof/>
        </w:rPr>
      </w:r>
      <w:r>
        <w:rPr>
          <w:noProof/>
        </w:rPr>
        <w:fldChar w:fldCharType="separate"/>
      </w:r>
      <w:r>
        <w:rPr>
          <w:noProof/>
        </w:rPr>
        <w:t>164</w:t>
      </w:r>
      <w:r>
        <w:rPr>
          <w:noProof/>
        </w:rPr>
        <w:fldChar w:fldCharType="end"/>
      </w:r>
    </w:p>
    <w:p w14:paraId="57343C19" w14:textId="4EA54B9C" w:rsidR="00924802" w:rsidRDefault="00924802">
      <w:pPr>
        <w:pStyle w:val="TOC1"/>
        <w:tabs>
          <w:tab w:val="left" w:pos="1693"/>
        </w:tabs>
        <w:rPr>
          <w:rFonts w:asciiTheme="minorHAnsi" w:eastAsiaTheme="minorEastAsia" w:hAnsiTheme="minorHAnsi" w:cstheme="minorBidi"/>
          <w:b w:val="0"/>
          <w:noProof/>
          <w:lang w:val="en-CH" w:eastAsia="en-GB"/>
        </w:rPr>
      </w:pPr>
      <w:r>
        <w:rPr>
          <w:noProof/>
        </w:rPr>
        <w:t>Appendix B:</w:t>
      </w:r>
      <w:r>
        <w:rPr>
          <w:rFonts w:asciiTheme="minorHAnsi" w:eastAsiaTheme="minorEastAsia" w:hAnsiTheme="minorHAnsi" w:cstheme="minorBidi"/>
          <w:b w:val="0"/>
          <w:noProof/>
          <w:lang w:val="en-CH" w:eastAsia="en-GB"/>
        </w:rPr>
        <w:tab/>
      </w:r>
      <w:r>
        <w:rPr>
          <w:noProof/>
        </w:rPr>
        <w:t>Predefined Manufacturer Table</w:t>
      </w:r>
      <w:r>
        <w:rPr>
          <w:noProof/>
        </w:rPr>
        <w:tab/>
      </w:r>
      <w:r>
        <w:rPr>
          <w:noProof/>
        </w:rPr>
        <w:fldChar w:fldCharType="begin"/>
      </w:r>
      <w:r>
        <w:rPr>
          <w:noProof/>
        </w:rPr>
        <w:instrText xml:space="preserve"> PAGEREF _Toc155280590 \h </w:instrText>
      </w:r>
      <w:r>
        <w:rPr>
          <w:noProof/>
        </w:rPr>
      </w:r>
      <w:r>
        <w:rPr>
          <w:noProof/>
        </w:rPr>
        <w:fldChar w:fldCharType="separate"/>
      </w:r>
      <w:r>
        <w:rPr>
          <w:noProof/>
        </w:rPr>
        <w:t>166</w:t>
      </w:r>
      <w:r>
        <w:rPr>
          <w:noProof/>
        </w:rPr>
        <w:fldChar w:fldCharType="end"/>
      </w:r>
    </w:p>
    <w:p w14:paraId="09F27DBA" w14:textId="11D78B1D" w:rsidR="00924802" w:rsidRDefault="00924802">
      <w:pPr>
        <w:pStyle w:val="TOC1"/>
        <w:tabs>
          <w:tab w:val="left" w:pos="1689"/>
        </w:tabs>
        <w:rPr>
          <w:rFonts w:asciiTheme="minorHAnsi" w:eastAsiaTheme="minorEastAsia" w:hAnsiTheme="minorHAnsi" w:cstheme="minorBidi"/>
          <w:b w:val="0"/>
          <w:noProof/>
          <w:lang w:val="en-CH" w:eastAsia="en-GB"/>
        </w:rPr>
      </w:pPr>
      <w:r>
        <w:rPr>
          <w:noProof/>
        </w:rPr>
        <w:t>Appendix C:</w:t>
      </w:r>
      <w:r>
        <w:rPr>
          <w:rFonts w:asciiTheme="minorHAnsi" w:eastAsiaTheme="minorEastAsia" w:hAnsiTheme="minorHAnsi" w:cstheme="minorBidi"/>
          <w:b w:val="0"/>
          <w:noProof/>
          <w:lang w:val="en-CH" w:eastAsia="en-GB"/>
        </w:rPr>
        <w:tab/>
      </w:r>
      <w:r>
        <w:rPr>
          <w:noProof/>
        </w:rPr>
        <w:t>Predefined Sensor Table</w:t>
      </w:r>
      <w:r>
        <w:rPr>
          <w:noProof/>
        </w:rPr>
        <w:tab/>
      </w:r>
      <w:r>
        <w:rPr>
          <w:noProof/>
        </w:rPr>
        <w:fldChar w:fldCharType="begin"/>
      </w:r>
      <w:r>
        <w:rPr>
          <w:noProof/>
        </w:rPr>
        <w:instrText xml:space="preserve"> PAGEREF _Toc155280591 \h </w:instrText>
      </w:r>
      <w:r>
        <w:rPr>
          <w:noProof/>
        </w:rPr>
      </w:r>
      <w:r>
        <w:rPr>
          <w:noProof/>
        </w:rPr>
        <w:fldChar w:fldCharType="separate"/>
      </w:r>
      <w:r>
        <w:rPr>
          <w:noProof/>
        </w:rPr>
        <w:t>167</w:t>
      </w:r>
      <w:r>
        <w:rPr>
          <w:noProof/>
        </w:rPr>
        <w:fldChar w:fldCharType="end"/>
      </w:r>
    </w:p>
    <w:p w14:paraId="594B0500" w14:textId="36CDF89A" w:rsidR="0091119D" w:rsidRPr="00B350A0" w:rsidRDefault="00741214">
      <w:pPr>
        <w:pStyle w:val="TOC3"/>
        <w:rPr>
          <w:b/>
          <w:u w:val="single"/>
        </w:rPr>
      </w:pPr>
      <w:r w:rsidRPr="00B350A0">
        <w:rPr>
          <w:b/>
          <w:u w:val="single"/>
        </w:rPr>
        <w:fldChar w:fldCharType="end"/>
      </w:r>
    </w:p>
    <w:p w14:paraId="2E0BADEA" w14:textId="77777777" w:rsidR="0091119D" w:rsidRPr="00941E8C" w:rsidRDefault="0091119D" w:rsidP="00020601">
      <w:pPr>
        <w:pStyle w:val="Heading1"/>
        <w:keepNext w:val="0"/>
      </w:pPr>
      <w:bookmarkStart w:id="9" w:name="_Ref157228649"/>
      <w:bookmarkStart w:id="10" w:name="_Toc355280328"/>
      <w:bookmarkStart w:id="11" w:name="_Ref499963968"/>
      <w:bookmarkStart w:id="12" w:name="_Toc155280408"/>
      <w:bookmarkEnd w:id="8"/>
      <w:r w:rsidRPr="00941E8C">
        <w:lastRenderedPageBreak/>
        <w:t>Introduction</w:t>
      </w:r>
      <w:bookmarkEnd w:id="9"/>
      <w:bookmarkEnd w:id="10"/>
      <w:bookmarkEnd w:id="11"/>
      <w:bookmarkEnd w:id="12"/>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Default="0091119D" w:rsidP="004A51AA">
      <w:pPr>
        <w:pStyle w:val="Body"/>
      </w:pPr>
      <w:r w:rsidRPr="00B350A0">
        <w:t>“Specchio” is an Italian word meaning “mirror” or “looking glass”. It can also be used to refer to a table of data or a scoreboard.</w:t>
      </w:r>
    </w:p>
    <w:p w14:paraId="7B08FD3D" w14:textId="2A622189" w:rsidR="00924802" w:rsidRPr="00B350A0" w:rsidRDefault="00924802" w:rsidP="004A51AA">
      <w:pPr>
        <w:pStyle w:val="Body"/>
      </w:pPr>
      <w:r>
        <w:t xml:space="preserve">For a more detailed description of SPECCHIO please refer to </w:t>
      </w:r>
      <w:r>
        <w:fldChar w:fldCharType="begin">
          <w:fldData xml:space="preserve">PEVuZE5vdGU+PENpdGU+PEF1dGhvcj5IdWVuaTwvQXV0aG9yPjxZZWFyPjIwMDk8L1llYXI+PFJl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</w:fldData>
        </w:fldChar>
      </w:r>
      <w:r>
        <w:instrText xml:space="preserve"> ADDIN EN.CITE </w:instrText>
      </w:r>
      <w:r>
        <w:fldChar w:fldCharType="begin">
          <w:fldData xml:space="preserve">PEVuZE5vdGU+PENpdGU+PEF1dGhvcj5IdWVuaTwvQXV0aG9yPjxZZWFyPjIwMDk8L1llYXI+PFJl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</w:fldData>
        </w:fldChar>
      </w:r>
      <w:r>
        <w:instrText xml:space="preserve"> ADDIN EN.CITE.DATA </w:instrText>
      </w:r>
      <w:r>
        <w:fldChar w:fldCharType="end"/>
      </w:r>
      <w:r>
        <w:fldChar w:fldCharType="separate"/>
      </w:r>
      <w:r>
        <w:rPr>
          <w:noProof/>
        </w:rPr>
        <w:t>(Hueni et al., 2020, Hueni et al., 2009)</w:t>
      </w:r>
      <w:r>
        <w:fldChar w:fldCharType="end"/>
      </w:r>
    </w:p>
    <w:p w14:paraId="5D249915" w14:textId="77777777" w:rsidR="0091119D" w:rsidRPr="00B350A0" w:rsidRDefault="0091119D" w:rsidP="00941E8C">
      <w:pPr>
        <w:pStyle w:val="Heading2"/>
      </w:pPr>
      <w:bookmarkStart w:id="13" w:name="_Toc355280329"/>
      <w:bookmarkStart w:id="14" w:name="_Ref499963986"/>
      <w:bookmarkStart w:id="15" w:name="_Ref499963999"/>
      <w:bookmarkStart w:id="16" w:name="_Toc155280409"/>
      <w:r w:rsidRPr="00B350A0">
        <w:t>Document scope</w:t>
      </w:r>
      <w:bookmarkEnd w:id="13"/>
      <w:bookmarkEnd w:id="14"/>
      <w:bookmarkEnd w:id="15"/>
      <w:bookmarkEnd w:id="16"/>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7" w:name="_Toc355280330"/>
      <w:bookmarkStart w:id="18" w:name="_Toc155280410"/>
      <w:r w:rsidRPr="00B350A0">
        <w:t>Intended audience</w:t>
      </w:r>
      <w:bookmarkEnd w:id="17"/>
      <w:bookmarkEnd w:id="18"/>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data</w:t>
      </w:r>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to it</w:t>
      </w:r>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1F7F95">
      <w:pPr>
        <w:pStyle w:val="Bullet"/>
        <w:numPr>
          <w:ilvl w:val="0"/>
          <w:numId w:val="0"/>
        </w:numPr>
        <w:ind w:left="1069"/>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1F7F95">
      <w:pPr>
        <w:pStyle w:val="Bullet"/>
        <w:numPr>
          <w:ilvl w:val="0"/>
          <w:numId w:val="0"/>
        </w:numPr>
      </w:pPr>
    </w:p>
    <w:p w14:paraId="0B484FAE" w14:textId="77777777" w:rsidR="0091119D" w:rsidRPr="00B350A0" w:rsidRDefault="0091119D" w:rsidP="00941E8C">
      <w:pPr>
        <w:pStyle w:val="Heading2"/>
      </w:pPr>
      <w:bookmarkStart w:id="19" w:name="_Toc355280331"/>
      <w:bookmarkStart w:id="20" w:name="_Toc155280411"/>
      <w:r w:rsidRPr="00B350A0">
        <w:lastRenderedPageBreak/>
        <w:t>SPECCHIO ownership and access</w:t>
      </w:r>
      <w:bookmarkEnd w:id="19"/>
      <w:bookmarkEnd w:id="20"/>
    </w:p>
    <w:p w14:paraId="702587C5" w14:textId="77777777" w:rsidR="0091119D" w:rsidRPr="00B350A0" w:rsidRDefault="0091119D" w:rsidP="004A51AA">
      <w:pPr>
        <w:pStyle w:val="DocAction"/>
      </w:pPr>
      <w:r w:rsidRPr="00B350A0">
        <w:t>SPECCHIO was originally built by the Remote Sensing Laboratories at the University of Zurich, and extended by Intersect for the School of Earth and Environmental Sciences at the University of Wollongong.</w:t>
      </w:r>
    </w:p>
    <w:p w14:paraId="6AD68E4B" w14:textId="77777777" w:rsidR="0091119D" w:rsidRDefault="0091119D" w:rsidP="00941E8C">
      <w:pPr>
        <w:pStyle w:val="Heading2"/>
      </w:pPr>
      <w:bookmarkStart w:id="21" w:name="_Toc355280332"/>
      <w:bookmarkStart w:id="22" w:name="_Toc155280412"/>
      <w:r w:rsidRPr="00B350A0">
        <w:t>Copyright and licensing</w:t>
      </w:r>
      <w:bookmarkEnd w:id="22"/>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3" w:name="_Toc155280413"/>
      <w:r w:rsidRPr="00B350A0">
        <w:t>For Further Information</w:t>
      </w:r>
      <w:bookmarkEnd w:id="23"/>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625AF21D" w14:textId="77777777" w:rsidR="00B71626" w:rsidRDefault="00B71626" w:rsidP="00B71626">
      <w:pPr>
        <w:pStyle w:val="HangingIndent"/>
      </w:pPr>
      <w:r>
        <w:rPr>
          <w:rStyle w:val="Strong"/>
        </w:rPr>
        <w:t xml:space="preserve">SPECCHIO Web Site </w:t>
      </w:r>
      <w:r w:rsidRPr="00B71626">
        <w:rPr>
          <w:rStyle w:val="Strong"/>
          <w:b w:val="0"/>
          <w:bCs w:val="0"/>
        </w:rPr>
        <w:t>(</w:t>
      </w:r>
      <w:r>
        <w:fldChar w:fldCharType="begin"/>
      </w:r>
      <w:r>
        <w:instrText xml:space="preserve"> HYPERLINK "</w:instrText>
      </w:r>
      <w:r w:rsidRPr="00EA63AF">
        <w:instrText>https://specchio.ch</w:instrText>
      </w:r>
      <w:r>
        <w:instrText xml:space="preserve">" </w:instrText>
      </w:r>
      <w:r>
        <w:fldChar w:fldCharType="separate"/>
      </w:r>
      <w:r w:rsidRPr="006021E1">
        <w:rPr>
          <w:rStyle w:val="Hyperlink"/>
        </w:rPr>
        <w:t>https://specchio.ch</w:t>
      </w:r>
      <w:r>
        <w:fldChar w:fldCharType="end"/>
      </w:r>
      <w:r>
        <w:rPr>
          <w:rStyle w:val="Hyperlink"/>
        </w:rPr>
        <w:t>)</w:t>
      </w:r>
      <w:r>
        <w:t xml:space="preserve"> General information about SPECCHIO. Some of this information may be related to other non-UOW versions of SPECCHIO.</w:t>
      </w:r>
    </w:p>
    <w:p w14:paraId="560729B6" w14:textId="77777777" w:rsidR="00B71626" w:rsidRDefault="00B71626" w:rsidP="00B71626">
      <w:pPr>
        <w:pStyle w:val="HangingIndent"/>
        <w:rPr>
          <w:rStyle w:val="Strong"/>
        </w:rPr>
      </w:pPr>
    </w:p>
    <w:p w14:paraId="6BD80986" w14:textId="7B317F8C" w:rsidR="00B71626" w:rsidRDefault="00B71626" w:rsidP="00B71626">
      <w:pPr>
        <w:pStyle w:val="HangingIndent"/>
      </w:pPr>
      <w:r>
        <w:rPr>
          <w:rStyle w:val="Strong"/>
        </w:rPr>
        <w:t>SPECCHIO Australian NDS (</w:t>
      </w:r>
      <w:r w:rsidRPr="00D80E8A">
        <w:rPr>
          <w:b/>
          <w:bCs/>
        </w:rPr>
        <w:t>Australian National Spectral Database</w:t>
      </w:r>
      <w:r>
        <w:rPr>
          <w:rStyle w:val="Strong"/>
        </w:rPr>
        <w:t xml:space="preserve">) Web Site </w:t>
      </w:r>
      <w:r w:rsidRPr="00B71626">
        <w:rPr>
          <w:rStyle w:val="Strong"/>
          <w:b w:val="0"/>
          <w:bCs w:val="0"/>
        </w:rPr>
        <w:t>(</w:t>
      </w:r>
      <w:hyperlink r:id="rId11" w:history="1">
        <w:r w:rsidRPr="006021E1">
          <w:rPr>
            <w:rStyle w:val="Hyperlink"/>
          </w:rPr>
          <w:t>https://docs.dea.ga.gov.au/data/product/australian-national-</w:t>
        </w:r>
        <w:r w:rsidRPr="006021E1">
          <w:rPr>
            <w:rStyle w:val="Hyperlink"/>
          </w:rPr>
          <w:t>s</w:t>
        </w:r>
        <w:r w:rsidRPr="006021E1">
          <w:rPr>
            <w:rStyle w:val="Hyperlink"/>
          </w:rPr>
          <w:t>pectral-database</w:t>
        </w:r>
      </w:hyperlink>
      <w:r>
        <w:rPr>
          <w:u w:val="single"/>
        </w:rPr>
        <w:t>)</w:t>
      </w:r>
      <w:r>
        <w:rPr>
          <w:rStyle w:val="Strong"/>
        </w:rPr>
        <w:t xml:space="preserve"> </w:t>
      </w:r>
      <w:r>
        <w:t>Information about the Australian version of SPECCHIO and documentation for that version.</w:t>
      </w:r>
    </w:p>
    <w:p w14:paraId="59F254C9" w14:textId="77777777" w:rsidR="00B71626" w:rsidRPr="005555AA" w:rsidRDefault="00B71626" w:rsidP="00B71626">
      <w:pPr>
        <w:pStyle w:val="HangingIndent"/>
        <w:rPr>
          <w:rStyle w:val="Strong"/>
          <w:b w:val="0"/>
          <w:bCs w:val="0"/>
          <w:i/>
          <w:color w:val="FF0000"/>
        </w:rPr>
      </w:pPr>
    </w:p>
    <w:p w14:paraId="311466AB" w14:textId="77777777" w:rsidR="00B71626" w:rsidRDefault="00B71626" w:rsidP="00B71626">
      <w:pPr>
        <w:pStyle w:val="HangingIndent"/>
      </w:pPr>
      <w:r>
        <w:rPr>
          <w:rStyle w:val="Strong"/>
        </w:rPr>
        <w:t xml:space="preserve">SPECCHIO GitHub </w:t>
      </w:r>
      <w:r w:rsidRPr="00B71626">
        <w:rPr>
          <w:rStyle w:val="Strong"/>
          <w:b w:val="0"/>
          <w:bCs w:val="0"/>
        </w:rPr>
        <w:t>(</w:t>
      </w:r>
      <w:hyperlink r:id="rId12" w:history="1">
        <w:r w:rsidRPr="006021E1">
          <w:rPr>
            <w:rStyle w:val="Hyperlink"/>
          </w:rPr>
          <w:t>https://github.com/SPECCHIODB</w:t>
        </w:r>
      </w:hyperlink>
      <w:r w:rsidRPr="00607761">
        <w:rPr>
          <w:rStyle w:val="Hyperlink"/>
          <w:u w:val="none"/>
        </w:rPr>
        <w:t>)</w:t>
      </w:r>
      <w:r>
        <w:t xml:space="preserve"> Source code for the community version of SPECCHIO, currently developed under the lead of RSL (University of Zurich).</w:t>
      </w:r>
    </w:p>
    <w:p w14:paraId="2B82EBA1" w14:textId="7D8A388E" w:rsidR="00B71626" w:rsidRDefault="00B71626" w:rsidP="00B71626">
      <w:pPr>
        <w:pStyle w:val="HangingIndent"/>
      </w:pP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lastRenderedPageBreak/>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4" w:name="_Ref499963894"/>
      <w:bookmarkStart w:id="25" w:name="_Ref499963904"/>
      <w:bookmarkStart w:id="26" w:name="_Toc155280414"/>
      <w:bookmarkEnd w:id="21"/>
      <w:r w:rsidRPr="00941E8C">
        <w:lastRenderedPageBreak/>
        <w:t>Overview of the SPECCHIO Application</w:t>
      </w:r>
      <w:bookmarkEnd w:id="24"/>
      <w:bookmarkEnd w:id="25"/>
      <w:bookmarkEnd w:id="26"/>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7" w:name="_Toc155280415"/>
      <w:r w:rsidRPr="00B350A0">
        <w:t>SPECCHIO Basic Operation</w:t>
      </w:r>
      <w:bookmarkEnd w:id="27"/>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8" w:name="_Toc155280416"/>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8"/>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r w:rsidRPr="00B350A0">
        <w:rPr>
          <w:rStyle w:val="Strong"/>
          <w:u w:val="single"/>
        </w:rPr>
        <w:t>Control+Left Click</w:t>
      </w:r>
      <w:r w:rsidRPr="00B350A0">
        <w:tab/>
        <w:t>Adding a single item to the selection. Control+Click adds the item clicked to any already selected items.</w:t>
      </w:r>
    </w:p>
    <w:p w14:paraId="51FC2417" w14:textId="77777777" w:rsidR="00A56E50" w:rsidRPr="00B350A0" w:rsidRDefault="00A56E50" w:rsidP="000C6BFF">
      <w:pPr>
        <w:pStyle w:val="HangingIndent"/>
        <w:ind w:left="3261" w:hanging="2552"/>
      </w:pPr>
      <w:r w:rsidRPr="00B350A0">
        <w:rPr>
          <w:rStyle w:val="Strong"/>
          <w:u w:val="single"/>
        </w:rPr>
        <w:t>Shift+Left Click</w:t>
      </w:r>
      <w:r w:rsidRPr="00B350A0">
        <w:tab/>
        <w:t>Adding a range of items to the selection. Shift+Click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and also a variety of settings for configuring the Mac mouse. The Mac user is advised to consider their mouse button settings prior to starting SPECCHIO operation so all of the above functions are accessible. </w:t>
      </w:r>
    </w:p>
    <w:p w14:paraId="3DC884D8" w14:textId="77777777" w:rsidR="00A56E50" w:rsidRPr="00A8518D" w:rsidRDefault="00A56E50" w:rsidP="00A56E50">
      <w:pPr>
        <w:pStyle w:val="Heading3"/>
      </w:pPr>
      <w:bookmarkStart w:id="29" w:name="_Toc155280417"/>
      <w:r w:rsidRPr="00A8518D">
        <w:t>Unix Operation</w:t>
      </w:r>
      <w:bookmarkEnd w:id="29"/>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0" w:name="_Toc155280418"/>
      <w:r w:rsidRPr="00B350A0">
        <w:lastRenderedPageBreak/>
        <w:t>SPECCHIO User Interface</w:t>
      </w:r>
      <w:bookmarkEnd w:id="30"/>
    </w:p>
    <w:p w14:paraId="36C840CA" w14:textId="77777777" w:rsidR="00A56E50" w:rsidRPr="00B350A0" w:rsidRDefault="00A56E50" w:rsidP="004A51AA">
      <w:pPr>
        <w:pStyle w:val="Body"/>
      </w:pPr>
      <w:r w:rsidRPr="00B350A0">
        <w:t xml:space="preserve">SPECCHIO’s Main Window opens when the application is started. It is used to launch all of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681D6A7B" w:rsidR="00EC033F" w:rsidRPr="00DA48C2" w:rsidRDefault="00C657D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w:t>
      </w:r>
      <w:r w:rsidR="002E2E38">
        <w:rPr>
          <w:noProof/>
        </w:rPr>
        <w:fldChar w:fldCharType="end"/>
      </w:r>
      <w:r w:rsidRPr="00DA48C2">
        <w:t xml:space="preserve">: </w:t>
      </w:r>
      <w:bookmarkStart w:id="31" w:name="_Ref506895225"/>
      <w:r w:rsidRPr="00DA48C2">
        <w:t>Main Window</w:t>
      </w:r>
      <w:bookmarkEnd w:id="31"/>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e.g.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This information is displayed in the Progress Report Panel and shows the User Nam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2" w:name="_Toc500009840"/>
      <w:bookmarkStart w:id="33" w:name="_Toc500010286"/>
      <w:bookmarkStart w:id="34" w:name="_Toc504555883"/>
      <w:bookmarkStart w:id="35" w:name="_Toc506190977"/>
      <w:bookmarkStart w:id="36" w:name="_Toc506191194"/>
      <w:bookmarkStart w:id="37" w:name="_Toc506191408"/>
      <w:bookmarkStart w:id="38" w:name="_Toc506191622"/>
      <w:bookmarkStart w:id="39" w:name="_Toc155280419"/>
      <w:bookmarkEnd w:id="32"/>
      <w:bookmarkEnd w:id="33"/>
      <w:bookmarkEnd w:id="34"/>
      <w:bookmarkEnd w:id="35"/>
      <w:bookmarkEnd w:id="36"/>
      <w:bookmarkEnd w:id="37"/>
      <w:bookmarkEnd w:id="38"/>
      <w:r w:rsidRPr="00B350A0">
        <w:t>Main Functions and Processes</w:t>
      </w:r>
      <w:bookmarkEnd w:id="39"/>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application, and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0" w:name="_Toc155280420"/>
      <w:r w:rsidRPr="00A8518D">
        <w:t>Installing and getting access to the database</w:t>
      </w:r>
      <w:bookmarkEnd w:id="40"/>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r w:rsidRPr="00B350A0">
              <w:t>First of all</w:t>
            </w:r>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r w:rsidRPr="00B350A0">
              <w:t xml:space="preserve">In order to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1" w:name="_Toc155280421"/>
      <w:r w:rsidRPr="00A8518D">
        <w:lastRenderedPageBreak/>
        <w:t>Data Loading Workflow</w:t>
      </w:r>
      <w:bookmarkEnd w:id="41"/>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a number of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The basic operational flow in order to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2" w:name="_Ref499967691"/>
      <w:bookmarkStart w:id="43" w:name="_Ref499967709"/>
      <w:bookmarkStart w:id="44" w:name="_Ref499968139"/>
      <w:bookmarkStart w:id="45" w:name="_Ref499968143"/>
      <w:bookmarkStart w:id="46" w:name="_Toc155280422"/>
      <w:r w:rsidRPr="00941E8C">
        <w:lastRenderedPageBreak/>
        <w:t>Installing SPECCHIO</w:t>
      </w:r>
      <w:bookmarkEnd w:id="42"/>
      <w:bookmarkEnd w:id="43"/>
      <w:bookmarkEnd w:id="44"/>
      <w:bookmarkEnd w:id="45"/>
      <w:bookmarkEnd w:id="46"/>
    </w:p>
    <w:p w14:paraId="106EFFB0" w14:textId="77777777" w:rsidR="00085DF0" w:rsidRPr="00B350A0" w:rsidRDefault="00085DF0" w:rsidP="00941E8C">
      <w:pPr>
        <w:pStyle w:val="Heading2"/>
      </w:pPr>
      <w:bookmarkStart w:id="47" w:name="_Toc355280334"/>
      <w:bookmarkStart w:id="48" w:name="_Toc358992527"/>
      <w:bookmarkStart w:id="49" w:name="_Toc396825019"/>
      <w:bookmarkStart w:id="50" w:name="_Toc398023849"/>
      <w:bookmarkStart w:id="51" w:name="_Ref130804782"/>
      <w:bookmarkStart w:id="52" w:name="_Toc155280423"/>
      <w:r w:rsidRPr="00B350A0">
        <w:t>Before you install</w:t>
      </w:r>
      <w:bookmarkEnd w:id="47"/>
      <w:bookmarkEnd w:id="48"/>
      <w:bookmarkEnd w:id="49"/>
      <w:bookmarkEnd w:id="50"/>
      <w:bookmarkEnd w:id="52"/>
    </w:p>
    <w:p w14:paraId="5F841270" w14:textId="140B8CDD" w:rsidR="00085DF0" w:rsidRPr="00DA48C2" w:rsidRDefault="00085DF0" w:rsidP="00FB04A5">
      <w:pPr>
        <w:ind w:left="709"/>
      </w:pPr>
      <w:bookmarkStart w:id="53" w:name="_Toc396825020"/>
      <w:bookmarkEnd w:id="51"/>
      <w:r w:rsidRPr="00DA48C2">
        <w:t>Check the following software requirements</w:t>
      </w:r>
      <w:bookmarkEnd w:id="53"/>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4" w:name="_Toc396825021"/>
      <w:bookmarkStart w:id="55" w:name="_Toc398023850"/>
      <w:bookmarkStart w:id="56" w:name="_Toc155280424"/>
      <w:r w:rsidRPr="00B350A0">
        <w:t>Installing Java Runtime Environment</w:t>
      </w:r>
      <w:bookmarkEnd w:id="54"/>
      <w:bookmarkEnd w:id="55"/>
      <w:bookmarkEnd w:id="56"/>
    </w:p>
    <w:p w14:paraId="441E784A" w14:textId="5B01A25A" w:rsidR="00085DF0" w:rsidRPr="00B350A0" w:rsidRDefault="00085DF0" w:rsidP="004A51AA">
      <w:pPr>
        <w:pStyle w:val="Body"/>
      </w:pPr>
      <w:r w:rsidRPr="00B350A0">
        <w:t>SPECCHIO requires that Java Runtime Environment (JRE) version 1.</w:t>
      </w:r>
      <w:r w:rsidR="00EC025D" w:rsidRPr="00B350A0">
        <w:t>8</w:t>
      </w:r>
      <w:r w:rsidR="003F5DE9">
        <w:rPr>
          <w:rStyle w:val="FootnoteReference"/>
        </w:rPr>
        <w:footnoteReference w:id="1"/>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The output will be similar to:</w:t>
      </w:r>
    </w:p>
    <w:p w14:paraId="56A7D382" w14:textId="77777777" w:rsidR="00ED60F9" w:rsidRDefault="00ED60F9" w:rsidP="00ED60F9">
      <w:pPr>
        <w:pStyle w:val="Code"/>
      </w:pPr>
      <w:r>
        <w:t>openjdk version "1.8.0_265"</w:t>
      </w:r>
    </w:p>
    <w:p w14:paraId="7F69FFA9" w14:textId="77777777" w:rsidR="00ED60F9" w:rsidRDefault="00ED60F9" w:rsidP="00ED60F9">
      <w:pPr>
        <w:pStyle w:val="Code"/>
      </w:pPr>
      <w:r>
        <w:t>OpenJDK Runtime Environment (AdoptOpenJDK)(build 1.8.0_265-b01)</w:t>
      </w:r>
    </w:p>
    <w:p w14:paraId="3434914A" w14:textId="3A1DC12C" w:rsidR="00085DF0" w:rsidRPr="00B350A0" w:rsidRDefault="00ED60F9" w:rsidP="00ED60F9">
      <w:pPr>
        <w:pStyle w:val="Code"/>
      </w:pPr>
      <w:r>
        <w:t>OpenJDK 64-Bit Server VM (AdoptOpenJDK)(build 25.265-b01, mixed mode)</w:t>
      </w:r>
    </w:p>
    <w:p w14:paraId="5FB69A6C" w14:textId="304EC945" w:rsidR="003F5DE9" w:rsidRDefault="00085DF0" w:rsidP="003F5DE9">
      <w:pPr>
        <w:pStyle w:val="Body"/>
      </w:pPr>
      <w:r w:rsidRPr="00B350A0">
        <w:t>If you do not have Java installed, or the version number is less than 1.</w:t>
      </w:r>
      <w:r w:rsidR="000F1982" w:rsidRPr="00B350A0">
        <w:t>8</w:t>
      </w:r>
      <w:r w:rsidRPr="00B350A0">
        <w:t>, you should install an appropriate version of the Java Runtime Environment (JRE) from the internet</w:t>
      </w:r>
      <w:r w:rsidR="003F5DE9">
        <w:t xml:space="preserve">. </w:t>
      </w:r>
    </w:p>
    <w:p w14:paraId="598C2DF6" w14:textId="2B299612" w:rsidR="00F659A9" w:rsidRDefault="00F659A9" w:rsidP="003F5DE9">
      <w:pPr>
        <w:pStyle w:val="Body"/>
      </w:pPr>
      <w:r w:rsidRPr="00F659A9">
        <w:rPr>
          <w:b/>
        </w:rPr>
        <w:t>Attention</w:t>
      </w:r>
      <w:r>
        <w:t>: newer versions of Java also lead to problems with the current binaries!</w:t>
      </w:r>
    </w:p>
    <w:p w14:paraId="13A4C207" w14:textId="77777777" w:rsidR="00E00134" w:rsidRPr="00F659A9" w:rsidRDefault="00E00134" w:rsidP="00E00134">
      <w:pPr>
        <w:pStyle w:val="Body"/>
        <w:ind w:left="0"/>
      </w:pPr>
    </w:p>
    <w:p w14:paraId="32B44EED" w14:textId="77777777" w:rsidR="00E00134" w:rsidRDefault="00E00134" w:rsidP="00E00134">
      <w:pPr>
        <w:pStyle w:val="Body"/>
        <w:rPr>
          <w:lang w:val="en-US"/>
        </w:rPr>
      </w:pPr>
      <w:r w:rsidRPr="003F5DE9">
        <w:rPr>
          <w:lang w:val="en-US"/>
        </w:rPr>
        <w:t>We suggest that you use the OpenJDK versions</w:t>
      </w:r>
      <w:r>
        <w:rPr>
          <w:lang w:val="en-US"/>
        </w:rPr>
        <w:t>, now served by Adoptium. SPECCHIO has been tested with the latest Temurin release (compiled on 25 OCT 2023) under MacOS.</w:t>
      </w:r>
    </w:p>
    <w:p w14:paraId="4A449F68" w14:textId="77777777" w:rsidR="00E00134" w:rsidRDefault="00E00134" w:rsidP="00E00134">
      <w:pPr>
        <w:pStyle w:val="Body"/>
        <w:rPr>
          <w:lang w:val="en-US"/>
        </w:rPr>
      </w:pPr>
      <w:hyperlink r:id="rId17" w:history="1">
        <w:r w:rsidRPr="006021E1">
          <w:rPr>
            <w:rStyle w:val="Hyperlink"/>
            <w:lang w:val="en-US"/>
          </w:rPr>
          <w:t>ht</w:t>
        </w:r>
        <w:r w:rsidRPr="006021E1">
          <w:rPr>
            <w:rStyle w:val="Hyperlink"/>
            <w:lang w:val="en-US"/>
          </w:rPr>
          <w:t>t</w:t>
        </w:r>
        <w:r w:rsidRPr="006021E1">
          <w:rPr>
            <w:rStyle w:val="Hyperlink"/>
            <w:lang w:val="en-US"/>
          </w:rPr>
          <w:t>ps://adoptium.net/en-GB/temurin/releases/?os=any&amp;arch=any&amp;version=8</w:t>
        </w:r>
      </w:hyperlink>
    </w:p>
    <w:p w14:paraId="45A4334B" w14:textId="77777777" w:rsidR="00E00134" w:rsidRDefault="00E00134" w:rsidP="00E00134">
      <w:pPr>
        <w:pStyle w:val="Body"/>
        <w:rPr>
          <w:lang w:val="en-US"/>
        </w:rPr>
      </w:pPr>
    </w:p>
    <w:p w14:paraId="4750AE45" w14:textId="77777777" w:rsidR="00E00134" w:rsidRDefault="00E00134" w:rsidP="00E00134">
      <w:pPr>
        <w:pStyle w:val="Body"/>
        <w:rPr>
          <w:lang w:val="en-US"/>
        </w:rPr>
      </w:pPr>
      <w:r>
        <w:rPr>
          <w:lang w:val="en-US"/>
        </w:rPr>
        <w:t>A further option is to use the Amazon Corretto version, also suggested by Matlab as their Java Runtime Environment:</w:t>
      </w:r>
    </w:p>
    <w:p w14:paraId="7D3A67BA" w14:textId="757C99F7" w:rsidR="00E00134" w:rsidRDefault="00E00134" w:rsidP="00E00134">
      <w:pPr>
        <w:pStyle w:val="Body"/>
        <w:rPr>
          <w:lang w:val="en-US"/>
        </w:rPr>
      </w:pPr>
      <w:hyperlink r:id="rId18" w:history="1">
        <w:r w:rsidRPr="006021E1">
          <w:rPr>
            <w:rStyle w:val="Hyperlink"/>
            <w:lang w:val="en-US"/>
          </w:rPr>
          <w:t>https://docs.aws.amazon.com/corretto/latest/corretto-17-ug/downloads-list.html</w:t>
        </w:r>
      </w:hyperlink>
      <w:r>
        <w:rPr>
          <w:lang w:val="en-US"/>
        </w:rPr>
        <w:tab/>
      </w:r>
    </w:p>
    <w:p w14:paraId="57E73DE0" w14:textId="77777777" w:rsidR="00E00134" w:rsidRDefault="00E00134" w:rsidP="00E00134">
      <w:pPr>
        <w:pStyle w:val="Body"/>
        <w:rPr>
          <w:lang w:val="en-US"/>
        </w:rPr>
      </w:pPr>
    </w:p>
    <w:p w14:paraId="797B4A96" w14:textId="03AD0FC7" w:rsidR="00E00134" w:rsidRDefault="002B52CA" w:rsidP="002B52CA">
      <w:pPr>
        <w:pStyle w:val="Heading3"/>
        <w:rPr>
          <w:lang w:val="en-US"/>
        </w:rPr>
      </w:pPr>
      <w:bookmarkStart w:id="57" w:name="_Toc155280425"/>
      <w:r>
        <w:rPr>
          <w:lang w:val="en-US"/>
        </w:rPr>
        <w:t>Control over the JRE that is being used</w:t>
      </w:r>
      <w:bookmarkEnd w:id="57"/>
    </w:p>
    <w:p w14:paraId="0FD8B115" w14:textId="26613001" w:rsidR="00E00134" w:rsidRDefault="00E00134" w:rsidP="00E00134">
      <w:pPr>
        <w:pStyle w:val="Body"/>
        <w:rPr>
          <w:lang w:val="en-US"/>
        </w:rPr>
      </w:pPr>
      <w:r>
        <w:rPr>
          <w:lang w:val="en-US"/>
        </w:rPr>
        <w:t xml:space="preserve">Several JREs or JDKS can exist on the same machine. The </w:t>
      </w:r>
      <w:r w:rsidRPr="00E00134">
        <w:rPr>
          <w:lang w:val="en-US"/>
        </w:rPr>
        <w:t>JAVA_HOME</w:t>
      </w:r>
      <w:r>
        <w:rPr>
          <w:lang w:val="en-US"/>
        </w:rPr>
        <w:t xml:space="preserve"> variable controls which JRE or JDK is being used.</w:t>
      </w:r>
    </w:p>
    <w:p w14:paraId="33C953CF" w14:textId="45F2C085" w:rsidR="00E00134" w:rsidRDefault="00E00134" w:rsidP="00E00134">
      <w:pPr>
        <w:pStyle w:val="Body"/>
        <w:rPr>
          <w:lang w:val="en-US"/>
        </w:rPr>
      </w:pPr>
      <w:r>
        <w:rPr>
          <w:lang w:val="en-US"/>
        </w:rPr>
        <w:t xml:space="preserve">For Unix systems, the </w:t>
      </w:r>
      <w:r w:rsidRPr="00E00134">
        <w:rPr>
          <w:lang w:val="en-US"/>
        </w:rPr>
        <w:t>JAVA_HOME</w:t>
      </w:r>
      <w:r>
        <w:rPr>
          <w:lang w:val="en-US"/>
        </w:rPr>
        <w:t xml:space="preserve"> variable can be set in the shell profile, e.g. for MacOS in the .zprofile file as follows:</w:t>
      </w:r>
    </w:p>
    <w:p w14:paraId="6DCEF3D9" w14:textId="19EC44E3" w:rsidR="00E00134" w:rsidRPr="00E00134" w:rsidRDefault="00E00134" w:rsidP="00E00134">
      <w:pPr>
        <w:pStyle w:val="Body"/>
        <w:rPr>
          <w:rFonts w:ascii="Courier" w:hAnsi="Courier"/>
          <w:sz w:val="16"/>
          <w:szCs w:val="18"/>
          <w:lang w:val="en-US"/>
        </w:rPr>
      </w:pPr>
      <w:r w:rsidRPr="00E00134">
        <w:rPr>
          <w:rFonts w:ascii="Courier" w:hAnsi="Courier"/>
          <w:sz w:val="16"/>
          <w:szCs w:val="18"/>
          <w:lang w:val="en-US"/>
        </w:rPr>
        <w:t>export JAVA_HOME=/Library/Java/JavaVirtualMachines/jdk1.8.0_202.jdk/Contents/Home</w:t>
      </w:r>
    </w:p>
    <w:p w14:paraId="55DC3C0F" w14:textId="77777777" w:rsidR="00E00134" w:rsidRDefault="00E00134" w:rsidP="00E00134">
      <w:pPr>
        <w:pStyle w:val="Body"/>
        <w:rPr>
          <w:lang w:val="en-US"/>
        </w:rPr>
      </w:pPr>
    </w:p>
    <w:p w14:paraId="5A0E49CE" w14:textId="1F49C3F3" w:rsidR="00E00134" w:rsidRDefault="00E00134" w:rsidP="00E00134">
      <w:pPr>
        <w:pStyle w:val="Body"/>
        <w:rPr>
          <w:lang w:val="en-US"/>
        </w:rPr>
      </w:pPr>
      <w:r>
        <w:rPr>
          <w:lang w:val="en-US"/>
        </w:rPr>
        <w:t>For Windows operating systems, the procedure is explained e.g. by Atalassian</w:t>
      </w:r>
      <w:r>
        <w:rPr>
          <w:rStyle w:val="FootnoteReference"/>
          <w:lang w:val="en-US"/>
        </w:rPr>
        <w:footnoteReference w:id="2"/>
      </w:r>
      <w:r>
        <w:rPr>
          <w:lang w:val="en-US"/>
        </w:rPr>
        <w:t>.</w:t>
      </w:r>
    </w:p>
    <w:p w14:paraId="387CCB32" w14:textId="77777777" w:rsidR="002B52CA" w:rsidRDefault="002B52CA" w:rsidP="00E00134">
      <w:pPr>
        <w:pStyle w:val="Body"/>
        <w:rPr>
          <w:lang w:val="en-US"/>
        </w:rPr>
      </w:pPr>
    </w:p>
    <w:p w14:paraId="71032D98" w14:textId="45037A34" w:rsidR="002B52CA" w:rsidRDefault="002B52CA" w:rsidP="00E00134">
      <w:pPr>
        <w:pStyle w:val="Body"/>
        <w:rPr>
          <w:lang w:val="en-US"/>
        </w:rPr>
      </w:pPr>
      <w:r>
        <w:rPr>
          <w:lang w:val="en-US"/>
        </w:rPr>
        <w:t xml:space="preserve">The SPECCHIO client, starting from Build 94, shows details about the JRE location and the Java version in the About dialogue: </w:t>
      </w:r>
    </w:p>
    <w:p w14:paraId="23916905" w14:textId="77777777" w:rsidR="002B52CA" w:rsidRDefault="002B52CA" w:rsidP="00E00134">
      <w:pPr>
        <w:pStyle w:val="Body"/>
        <w:rPr>
          <w:lang w:val="en-US"/>
        </w:rPr>
      </w:pPr>
    </w:p>
    <w:p w14:paraId="771F3BE1" w14:textId="0B5CE5D8" w:rsidR="002B52CA" w:rsidRDefault="002B52CA" w:rsidP="00E00134">
      <w:pPr>
        <w:pStyle w:val="Body"/>
        <w:rPr>
          <w:lang w:val="en-US"/>
        </w:rPr>
      </w:pPr>
      <w:r>
        <w:rPr>
          <w:noProof/>
          <w:lang w:val="en-US"/>
        </w:rPr>
        <w:drawing>
          <wp:inline distT="0" distB="0" distL="0" distR="0" wp14:anchorId="05EA4D23" wp14:editId="38EE8C20">
            <wp:extent cx="4320540" cy="1625109"/>
            <wp:effectExtent l="0" t="0" r="0" b="0"/>
            <wp:docPr id="455967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67500" name="Picture 455967500"/>
                    <pic:cNvPicPr/>
                  </pic:nvPicPr>
                  <pic:blipFill>
                    <a:blip r:embed="rId19"/>
                    <a:stretch>
                      <a:fillRect/>
                    </a:stretch>
                  </pic:blipFill>
                  <pic:spPr>
                    <a:xfrm>
                      <a:off x="0" y="0"/>
                      <a:ext cx="4332361" cy="1629555"/>
                    </a:xfrm>
                    <a:prstGeom prst="rect">
                      <a:avLst/>
                    </a:prstGeom>
                  </pic:spPr>
                </pic:pic>
              </a:graphicData>
            </a:graphic>
          </wp:inline>
        </w:drawing>
      </w:r>
    </w:p>
    <w:p w14:paraId="4D1963E6" w14:textId="77777777" w:rsidR="002B52CA" w:rsidRDefault="002B52CA" w:rsidP="00E00134">
      <w:pPr>
        <w:pStyle w:val="Body"/>
        <w:rPr>
          <w:lang w:val="en-US"/>
        </w:rPr>
      </w:pPr>
    </w:p>
    <w:p w14:paraId="761AFCE9" w14:textId="79B8F4C1" w:rsidR="002B52CA" w:rsidRDefault="002B52CA" w:rsidP="00E00134">
      <w:pPr>
        <w:pStyle w:val="Body"/>
        <w:rPr>
          <w:lang w:val="en-US"/>
        </w:rPr>
      </w:pPr>
      <w:r>
        <w:rPr>
          <w:lang w:val="en-US"/>
        </w:rPr>
        <w:t>Alternatively, starting SPECCHIO from the command line also prints information about the used JRE/JDK:</w:t>
      </w:r>
    </w:p>
    <w:p w14:paraId="0BC07FE0" w14:textId="77777777" w:rsidR="002B52CA" w:rsidRDefault="002B52CA" w:rsidP="00E00134">
      <w:pPr>
        <w:pStyle w:val="Body"/>
        <w:rPr>
          <w:lang w:val="en-US"/>
        </w:rPr>
      </w:pPr>
    </w:p>
    <w:p w14:paraId="4CE8825D" w14:textId="77777777" w:rsidR="0036502B"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Welcome to 3.3.0</w:t>
      </w:r>
    </w:p>
    <w:p w14:paraId="76DEDB8D" w14:textId="77777777" w:rsidR="0036502B"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JRE location:/Library/Java/JavaVirtualMachines/temurin-8.jre/Contents/Home</w:t>
      </w:r>
    </w:p>
    <w:p w14:paraId="12905DD5" w14:textId="2567F5F0" w:rsidR="002B52CA" w:rsidRPr="0036502B" w:rsidRDefault="0036502B" w:rsidP="003650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Pr>
          <w:rFonts w:ascii="Courier" w:eastAsiaTheme="minorHAnsi" w:hAnsi="Courier" w:cs="Menlo"/>
          <w:color w:val="000000"/>
          <w:sz w:val="18"/>
          <w:szCs w:val="18"/>
        </w:rPr>
      </w:pPr>
      <w:r w:rsidRPr="0036502B">
        <w:rPr>
          <w:rFonts w:ascii="Courier" w:eastAsiaTheme="minorHAnsi" w:hAnsi="Courier" w:cs="Menlo"/>
          <w:color w:val="000000"/>
          <w:sz w:val="18"/>
          <w:szCs w:val="18"/>
        </w:rPr>
        <w:t>Java version (major): 8, (minor) 392</w:t>
      </w:r>
    </w:p>
    <w:p w14:paraId="6E48D391" w14:textId="77777777" w:rsidR="002B52CA" w:rsidRDefault="002B52CA" w:rsidP="00E00134">
      <w:pPr>
        <w:pStyle w:val="Body"/>
        <w:ind w:left="0"/>
        <w:rPr>
          <w:lang w:val="en-US"/>
        </w:rPr>
      </w:pPr>
    </w:p>
    <w:p w14:paraId="244054BD" w14:textId="0B2A67B2" w:rsidR="00E00134" w:rsidRDefault="00E00134" w:rsidP="00E00134">
      <w:pPr>
        <w:pStyle w:val="Heading3"/>
        <w:rPr>
          <w:lang w:val="en-US"/>
        </w:rPr>
      </w:pPr>
      <w:bookmarkStart w:id="58" w:name="_Toc155280426"/>
      <w:r>
        <w:rPr>
          <w:lang w:val="en-US"/>
        </w:rPr>
        <w:t>Details about the SPECCHIO certificate compatibility</w:t>
      </w:r>
      <w:bookmarkEnd w:id="58"/>
    </w:p>
    <w:p w14:paraId="519F308B" w14:textId="1CF5D089" w:rsidR="00E00134" w:rsidRPr="00E00134" w:rsidRDefault="00E00134" w:rsidP="00E00134">
      <w:pPr>
        <w:pStyle w:val="Body"/>
        <w:rPr>
          <w:lang w:val="en-US"/>
        </w:rPr>
      </w:pPr>
      <w:r>
        <w:rPr>
          <w:lang w:val="en-US"/>
        </w:rPr>
        <w:t>This section gives some background about the compatibility of the SPECCCHIO certificate with Java versions. In general, this issue should be circumvented by the latest releases of SPECCHIO.</w:t>
      </w:r>
    </w:p>
    <w:p w14:paraId="71337F75" w14:textId="12CDF1E4" w:rsidR="003F5DE9" w:rsidRPr="003F5DE9" w:rsidRDefault="003F5DE9" w:rsidP="00E00134">
      <w:pPr>
        <w:pStyle w:val="Body"/>
        <w:rPr>
          <w:lang w:val="en-US"/>
        </w:rPr>
      </w:pPr>
      <w:r w:rsidRPr="003F5DE9">
        <w:rPr>
          <w:lang w:val="en-US"/>
        </w:rPr>
        <w:t xml:space="preserve">The builds of Java 8 after JAN 2020 include a new security feature that is not compatible with the current SPECCHIO certificate. The SPECCHIO client </w:t>
      </w:r>
      <w:r>
        <w:rPr>
          <w:lang w:val="en-US"/>
        </w:rPr>
        <w:t>has been</w:t>
      </w:r>
      <w:r w:rsidRPr="003F5DE9">
        <w:rPr>
          <w:lang w:val="en-US"/>
        </w:rPr>
        <w:t xml:space="preserve"> updated to include a Java command line option to avoid this problem. In case you experience some issues nonetheless</w:t>
      </w:r>
      <w:r w:rsidR="00F659A9">
        <w:rPr>
          <w:lang w:val="en-US"/>
        </w:rPr>
        <w:t>, like JRE load errors</w:t>
      </w:r>
      <w:r w:rsidRPr="003F5DE9">
        <w:rPr>
          <w:lang w:val="en-US"/>
        </w:rPr>
        <w:t xml:space="preserve">, then please use this specific version of the OpenJDK and download the package for your operating system: </w:t>
      </w:r>
    </w:p>
    <w:p w14:paraId="5FAD9766" w14:textId="5D27455C" w:rsidR="003F5DE9" w:rsidRPr="003F5DE9" w:rsidRDefault="00000000" w:rsidP="003F5DE9">
      <w:pPr>
        <w:pStyle w:val="Body"/>
        <w:rPr>
          <w:lang w:val="en-US"/>
        </w:rPr>
      </w:pPr>
      <w:hyperlink r:id="rId20" w:history="1">
        <w:r w:rsidR="003F5DE9" w:rsidRPr="003F5DE9">
          <w:rPr>
            <w:rStyle w:val="Hyperlink"/>
            <w:lang w:val="en-US"/>
          </w:rPr>
          <w:t>https://github.com/AdoptOpenJDK/openjdk8-binaries/releases/tag/jdk8u212-b04</w:t>
        </w:r>
      </w:hyperlink>
      <w:r w:rsidR="003F5DE9">
        <w:rPr>
          <w:lang w:val="en-US"/>
        </w:rPr>
        <w:t xml:space="preserve"> </w:t>
      </w:r>
      <w:r w:rsidR="003F5DE9" w:rsidRPr="003F5DE9">
        <w:rPr>
          <w:lang w:val="en-US"/>
        </w:rPr>
        <w:t xml:space="preserve"> </w:t>
      </w:r>
    </w:p>
    <w:p w14:paraId="2196137A" w14:textId="77777777" w:rsidR="003F5DE9" w:rsidRPr="003F5DE9" w:rsidRDefault="003F5DE9" w:rsidP="003F5DE9">
      <w:pPr>
        <w:pStyle w:val="Body"/>
        <w:rPr>
          <w:lang w:val="en-US"/>
        </w:rPr>
      </w:pPr>
      <w:r w:rsidRPr="003F5DE9">
        <w:rPr>
          <w:lang w:val="en-US"/>
        </w:rPr>
        <w:t xml:space="preserve">For more information on the certificate problem, see the SPECCHIO FAQ: </w:t>
      </w:r>
    </w:p>
    <w:p w14:paraId="1575E69F" w14:textId="44E07517" w:rsidR="003F5DE9" w:rsidRPr="003F5DE9" w:rsidRDefault="00000000" w:rsidP="003F5DE9">
      <w:pPr>
        <w:pStyle w:val="Body"/>
        <w:rPr>
          <w:lang w:val="en-US"/>
        </w:rPr>
      </w:pPr>
      <w:hyperlink r:id="rId21" w:history="1">
        <w:r w:rsidR="003F5DE9" w:rsidRPr="003F5DE9">
          <w:rPr>
            <w:rStyle w:val="Hyperlink"/>
            <w:lang w:val="en-US"/>
          </w:rPr>
          <w:t>https://specchio.ch/faq/</w:t>
        </w:r>
      </w:hyperlink>
      <w:r w:rsidR="003F5DE9">
        <w:rPr>
          <w:lang w:val="en-US"/>
        </w:rPr>
        <w:t xml:space="preserve"> </w:t>
      </w:r>
      <w:r w:rsidR="003F5DE9" w:rsidRPr="003F5DE9">
        <w:rPr>
          <w:lang w:val="en-US"/>
        </w:rPr>
        <w:t xml:space="preserve"> </w:t>
      </w:r>
    </w:p>
    <w:p w14:paraId="24CF5CF6" w14:textId="3494FCF7" w:rsidR="00AC4A9D" w:rsidRPr="00B350A0" w:rsidRDefault="00AC4A9D" w:rsidP="00E00134">
      <w:pPr>
        <w:pStyle w:val="Body"/>
        <w:ind w:left="0"/>
      </w:pPr>
    </w:p>
    <w:p w14:paraId="7B4F1991" w14:textId="77777777" w:rsidR="00085DF0" w:rsidRPr="00B350A0" w:rsidRDefault="00085DF0" w:rsidP="00941E8C">
      <w:pPr>
        <w:pStyle w:val="Heading2"/>
      </w:pPr>
      <w:bookmarkStart w:id="59" w:name="_Toc398023851"/>
      <w:bookmarkStart w:id="60" w:name="_Toc355280335"/>
      <w:bookmarkStart w:id="61" w:name="_Toc358992528"/>
      <w:bookmarkStart w:id="62" w:name="_Toc396825022"/>
      <w:bookmarkStart w:id="63" w:name="_Toc155280427"/>
      <w:r w:rsidRPr="00B350A0">
        <w:lastRenderedPageBreak/>
        <w:t>Installing SPECCHIO</w:t>
      </w:r>
      <w:bookmarkEnd w:id="59"/>
      <w:bookmarkEnd w:id="63"/>
      <w:r w:rsidRPr="00B350A0">
        <w:t xml:space="preserve"> </w:t>
      </w:r>
      <w:bookmarkEnd w:id="60"/>
      <w:bookmarkEnd w:id="61"/>
      <w:bookmarkEnd w:id="62"/>
    </w:p>
    <w:p w14:paraId="2494C4F1" w14:textId="0EBC5329" w:rsidR="00085DF0" w:rsidRPr="00A8518D" w:rsidRDefault="00085DF0" w:rsidP="00085DF0">
      <w:pPr>
        <w:pStyle w:val="Heading3"/>
      </w:pPr>
      <w:bookmarkStart w:id="64" w:name="_Toc396825023"/>
      <w:bookmarkStart w:id="65" w:name="_Toc398023852"/>
      <w:bookmarkStart w:id="66" w:name="_Toc155280428"/>
      <w:r w:rsidRPr="00A8518D">
        <w:t>Installing SPECCHIO for the First Time</w:t>
      </w:r>
      <w:bookmarkEnd w:id="64"/>
      <w:bookmarkEnd w:id="65"/>
      <w:bookmarkEnd w:id="66"/>
    </w:p>
    <w:p w14:paraId="69CF0B48" w14:textId="63DFD782" w:rsidR="00D01A2A" w:rsidRPr="00B350A0" w:rsidRDefault="00D01A2A" w:rsidP="004A51AA">
      <w:pPr>
        <w:pStyle w:val="Body"/>
      </w:pPr>
      <w:r w:rsidRPr="00B350A0">
        <w:rPr>
          <w:rFonts w:eastAsiaTheme="minorHAnsi"/>
          <w:lang w:val="en-US"/>
        </w:rPr>
        <w:t xml:space="preserve">The SPECCHIO application plus the libraries it uses are supplied as an application bundle in JAR file format. The installation bundle is usable on Windows, Mac and Unix systems. For MacOS, </w:t>
      </w:r>
      <w:r w:rsidR="00FC5C9F">
        <w:rPr>
          <w:rFonts w:eastAsiaTheme="minorHAnsi"/>
          <w:lang w:val="en-US"/>
        </w:rPr>
        <w:t xml:space="preserve">the installer by default installs </w:t>
      </w:r>
      <w:r w:rsidRPr="00B350A0">
        <w:rPr>
          <w:rFonts w:eastAsiaTheme="minorHAnsi"/>
          <w:lang w:val="en-US"/>
        </w:rPr>
        <w:t xml:space="preserve">SPECCHIO application </w:t>
      </w:r>
      <w:r w:rsidR="00FC5C9F">
        <w:rPr>
          <w:rFonts w:eastAsiaTheme="minorHAnsi"/>
          <w:lang w:val="en-US"/>
        </w:rPr>
        <w:t xml:space="preserve">packaged </w:t>
      </w:r>
      <w:r w:rsidRPr="00B350A0">
        <w:rPr>
          <w:rFonts w:eastAsiaTheme="minorHAnsi"/>
          <w:lang w:val="en-US"/>
        </w:rPr>
        <w:t>as MacOS application.</w:t>
      </w:r>
    </w:p>
    <w:p w14:paraId="7A540F5D" w14:textId="56329369" w:rsidR="00A777F5" w:rsidRPr="0036502B" w:rsidRDefault="00A777F5" w:rsidP="0036502B">
      <w:pPr>
        <w:spacing w:line="276" w:lineRule="auto"/>
        <w:ind w:left="720"/>
        <w:contextualSpacing/>
        <w:rPr>
          <w:rFonts w:ascii="Courier" w:hAnsi="Courier"/>
        </w:rPr>
      </w:pPr>
      <w:r w:rsidRPr="00976F01">
        <w:t xml:space="preserve">The installation bundle </w:t>
      </w:r>
      <w:r w:rsidR="00506F67" w:rsidRPr="00976F01">
        <w:t>i</w:t>
      </w:r>
      <w:r w:rsidRPr="00976F01">
        <w:t>s available from</w:t>
      </w:r>
      <w:r w:rsidR="0036502B">
        <w:t xml:space="preserve"> </w:t>
      </w:r>
      <w:hyperlink r:id="rId22" w:history="1">
        <w:r w:rsidR="0036502B" w:rsidRPr="006021E1">
          <w:rPr>
            <w:rStyle w:val="Hyperlink"/>
            <w:rFonts w:ascii="Courier" w:hAnsi="Courier"/>
          </w:rPr>
          <w:t>https://specchio.ch/downloads/</w:t>
        </w:r>
      </w:hyperlink>
      <w:r w:rsidR="0036502B">
        <w:rPr>
          <w:rFonts w:ascii="Courier" w:hAnsi="Courier"/>
        </w:rPr>
        <w:t xml:space="preserve"> </w:t>
      </w:r>
      <w:r w:rsidRPr="00976F01">
        <w:t xml:space="preserve">or </w:t>
      </w:r>
      <w:r w:rsidR="00FC5C9F">
        <w:t xml:space="preserve">via the SPECCHIO build server </w:t>
      </w:r>
      <w:hyperlink r:id="rId23" w:history="1">
        <w:r w:rsidR="00FC5C9F" w:rsidRPr="00FC5C9F">
          <w:rPr>
            <w:rStyle w:val="Hyperlink"/>
            <w:rFonts w:ascii="Courier" w:hAnsi="Courier"/>
          </w:rPr>
          <w:t>https://jenkins.specchio.ch/job/SPECCHIO/</w:t>
        </w:r>
      </w:hyperlink>
      <w:r w:rsidR="00FC5C9F">
        <w:t>.</w:t>
      </w:r>
    </w:p>
    <w:p w14:paraId="05DE5D5F" w14:textId="77777777" w:rsidR="00A777F5" w:rsidRPr="00B350A0" w:rsidRDefault="00A777F5" w:rsidP="00A777F5">
      <w:pPr>
        <w:spacing w:line="276" w:lineRule="auto"/>
        <w:contextualSpacing/>
        <w:rPr>
          <w:u w:val="single"/>
        </w:rPr>
      </w:pPr>
    </w:p>
    <w:p w14:paraId="1DA708B9" w14:textId="20815F85" w:rsidR="00085DF0" w:rsidRPr="00976F01" w:rsidRDefault="00FC5C9F" w:rsidP="007E778A">
      <w:pPr>
        <w:numPr>
          <w:ilvl w:val="0"/>
          <w:numId w:val="10"/>
        </w:numPr>
        <w:spacing w:line="276" w:lineRule="auto"/>
        <w:contextualSpacing/>
        <w:rPr>
          <w:rFonts w:cs="Tahoma"/>
        </w:rPr>
      </w:pPr>
      <w:r>
        <w:t xml:space="preserve">Run the </w:t>
      </w:r>
      <w:r w:rsidR="00085DF0" w:rsidRPr="00976F01">
        <w:rPr>
          <w:rStyle w:val="CodeChar"/>
          <w:rFonts w:eastAsia="Courier New"/>
        </w:rPr>
        <w:t xml:space="preserve">specchio-client-installer.jar. </w:t>
      </w:r>
      <w:r>
        <w:rPr>
          <w:rStyle w:val="CodeChar"/>
          <w:rFonts w:ascii="Tahoma" w:eastAsia="Courier New" w:hAnsi="Tahoma" w:cs="Tahoma"/>
          <w:sz w:val="22"/>
          <w:szCs w:val="22"/>
        </w:rPr>
        <w:t xml:space="preserve">by double clicking it. </w:t>
      </w:r>
    </w:p>
    <w:p w14:paraId="2C065356" w14:textId="6FBB5721" w:rsidR="00085DF0" w:rsidRPr="00B350A0" w:rsidRDefault="00FC5C9F" w:rsidP="00FC5C9F">
      <w:pPr>
        <w:pStyle w:val="ListParagraph"/>
        <w:numPr>
          <w:ilvl w:val="0"/>
          <w:numId w:val="0"/>
        </w:numPr>
        <w:spacing w:line="276" w:lineRule="auto"/>
        <w:ind w:left="720"/>
      </w:pPr>
      <w:r w:rsidRPr="00B350A0">
        <w:t xml:space="preserve">Alternatively you may execute </w:t>
      </w:r>
      <w:r w:rsidRPr="00FC5C9F">
        <w:rPr>
          <w:rStyle w:val="CodeChar"/>
          <w:rFonts w:eastAsia="Courier New"/>
          <w:u w:val="single"/>
        </w:rPr>
        <w:t>java -jar specchio-client-installer.jar</w:t>
      </w:r>
      <w:r w:rsidRPr="00B350A0">
        <w:t xml:space="preserve"> from the command line</w:t>
      </w:r>
      <w:r>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Specchio.</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7" w:name="_Toc396825024"/>
      <w:bookmarkStart w:id="68" w:name="_Toc398023853"/>
      <w:bookmarkStart w:id="69" w:name="_Toc155280429"/>
      <w:r w:rsidRPr="00A8518D">
        <w:t>Upgrading an Existing Installation</w:t>
      </w:r>
      <w:bookmarkEnd w:id="67"/>
      <w:bookmarkEnd w:id="68"/>
      <w:bookmarkEnd w:id="69"/>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70" w:name="_Toc155280430"/>
      <w:r w:rsidRPr="00B350A0">
        <w:t>Launching SPECCHIO</w:t>
      </w:r>
      <w:bookmarkEnd w:id="70"/>
    </w:p>
    <w:p w14:paraId="73D6401C" w14:textId="77777777" w:rsidR="00401CB5" w:rsidRPr="00A8518D" w:rsidRDefault="00401CB5" w:rsidP="00FB04A5">
      <w:pPr>
        <w:pStyle w:val="Heading3"/>
      </w:pPr>
      <w:bookmarkStart w:id="71" w:name="_Toc155280431"/>
      <w:r w:rsidRPr="00A8518D">
        <w:t>Windows</w:t>
      </w:r>
      <w:bookmarkEnd w:id="71"/>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t>The SPECCHIO shortcut may also have been added to the Accessories or Startup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2" w:name="_Toc155280432"/>
      <w:r w:rsidRPr="00A8518D">
        <w:lastRenderedPageBreak/>
        <w:t>Mac OS X</w:t>
      </w:r>
      <w:bookmarkEnd w:id="72"/>
    </w:p>
    <w:p w14:paraId="70A6B768" w14:textId="5552259E" w:rsidR="00401CB5" w:rsidRPr="00B350A0" w:rsidRDefault="00401CB5" w:rsidP="004A51AA">
      <w:pPr>
        <w:pStyle w:val="Body"/>
      </w:pPr>
      <w:r w:rsidRPr="00B350A0">
        <w:t>In case you installed using the MacOS packaged installer open Finder, and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br/>
        <w:t xml:space="preserve">In case you installed the standard bundle (i.e. non Mac OS specific bundle), open Finder, and navigate to the folder into which you installed SPECCHIO. Navigate to the </w:t>
      </w:r>
      <w:r w:rsidRPr="00B350A0">
        <w:rPr>
          <w:rStyle w:val="CodeChar"/>
          <w:rFonts w:eastAsia="Courier New"/>
          <w:u w:val="single"/>
        </w:rPr>
        <w:t>macosx</w:t>
      </w:r>
      <w:r w:rsidRPr="00B350A0">
        <w:t xml:space="preserve"> folder and double-click on </w:t>
      </w:r>
      <w:r w:rsidRPr="00B350A0">
        <w:rPr>
          <w:rStyle w:val="CodeChar"/>
          <w:rFonts w:eastAsia="Courier New"/>
          <w:u w:val="single"/>
        </w:rPr>
        <w:t>specchio</w:t>
      </w:r>
      <w:r w:rsidRPr="00B350A0">
        <w:t>.</w:t>
      </w:r>
    </w:p>
    <w:p w14:paraId="0A118B0B" w14:textId="77777777" w:rsidR="00401CB5" w:rsidRPr="00A8518D" w:rsidRDefault="00401CB5" w:rsidP="00FB04A5">
      <w:pPr>
        <w:pStyle w:val="Heading3"/>
      </w:pPr>
      <w:bookmarkStart w:id="73" w:name="_Toc500009854"/>
      <w:bookmarkStart w:id="74" w:name="_Toc500010300"/>
      <w:bookmarkStart w:id="75" w:name="_Toc504555897"/>
      <w:bookmarkStart w:id="76" w:name="_Toc506190990"/>
      <w:bookmarkStart w:id="77" w:name="_Toc506191207"/>
      <w:bookmarkStart w:id="78" w:name="_Toc506191421"/>
      <w:bookmarkStart w:id="79" w:name="_Toc506191635"/>
      <w:bookmarkStart w:id="80" w:name="_Toc500009855"/>
      <w:bookmarkStart w:id="81" w:name="_Toc500010301"/>
      <w:bookmarkStart w:id="82" w:name="_Toc504555898"/>
      <w:bookmarkStart w:id="83" w:name="_Toc506190991"/>
      <w:bookmarkStart w:id="84" w:name="_Toc506191208"/>
      <w:bookmarkStart w:id="85" w:name="_Toc506191422"/>
      <w:bookmarkStart w:id="86" w:name="_Toc506191636"/>
      <w:bookmarkStart w:id="87" w:name="_Toc500009856"/>
      <w:bookmarkStart w:id="88" w:name="_Toc500010302"/>
      <w:bookmarkStart w:id="89" w:name="_Toc504555899"/>
      <w:bookmarkStart w:id="90" w:name="_Toc506190992"/>
      <w:bookmarkStart w:id="91" w:name="_Toc506191209"/>
      <w:bookmarkStart w:id="92" w:name="_Toc506191423"/>
      <w:bookmarkStart w:id="93" w:name="_Toc506191637"/>
      <w:bookmarkStart w:id="94" w:name="_Toc155280433"/>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A8518D">
        <w:t>Unix and Linux</w:t>
      </w:r>
      <w:bookmarkEnd w:id="94"/>
    </w:p>
    <w:p w14:paraId="5E0FDCE4" w14:textId="5E40E5E9" w:rsidR="00401CB5"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329072F8" w14:textId="77777777" w:rsidR="00433735" w:rsidRDefault="00433735" w:rsidP="00433735">
      <w:pPr>
        <w:pStyle w:val="Body"/>
      </w:pPr>
      <w:r>
        <w:t>If your Java build version is &gt;= 241, then you may experience certificate problems.</w:t>
      </w:r>
    </w:p>
    <w:p w14:paraId="6A974FA9" w14:textId="77777777" w:rsidR="00433735" w:rsidRDefault="00433735" w:rsidP="00433735">
      <w:pPr>
        <w:pStyle w:val="Body"/>
      </w:pPr>
      <w:r>
        <w:t>To circumvent this, use the following additional line to start SPECCHIO from the command line, or put it into a shell script or desktop shortcut:</w:t>
      </w:r>
    </w:p>
    <w:p w14:paraId="49D7EFBE" w14:textId="77777777" w:rsidR="00433735" w:rsidRDefault="00433735" w:rsidP="00433735">
      <w:pPr>
        <w:pStyle w:val="Body"/>
      </w:pPr>
    </w:p>
    <w:p w14:paraId="7C1534B2"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export _JAVA_OPTIONS="-Djdk.security.allowNonCaAnchor=true"</w:t>
      </w:r>
    </w:p>
    <w:p w14:paraId="54938759"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java -jar specchio-client.jar</w:t>
      </w:r>
    </w:p>
    <w:p w14:paraId="611D7FF1" w14:textId="77777777" w:rsidR="00401CB5" w:rsidRPr="00B350A0" w:rsidRDefault="00401CB5" w:rsidP="00433735">
      <w:pPr>
        <w:rPr>
          <w:u w:val="single"/>
        </w:rPr>
      </w:pPr>
    </w:p>
    <w:p w14:paraId="02315D8E" w14:textId="085FEC86" w:rsidR="00650155" w:rsidRDefault="00433735" w:rsidP="00433735">
      <w:pPr>
        <w:pStyle w:val="Heading3"/>
      </w:pPr>
      <w:bookmarkStart w:id="95" w:name="_Toc499761866"/>
      <w:bookmarkStart w:id="96" w:name="_Toc499761874"/>
      <w:bookmarkStart w:id="97" w:name="_Toc499761875"/>
      <w:bookmarkStart w:id="98" w:name="_Toc391565343"/>
      <w:bookmarkStart w:id="99" w:name="_Toc155280434"/>
      <w:bookmarkEnd w:id="95"/>
      <w:bookmarkEnd w:id="96"/>
      <w:bookmarkEnd w:id="97"/>
      <w:r>
        <w:t>Creating a user account</w:t>
      </w:r>
      <w:bookmarkEnd w:id="99"/>
    </w:p>
    <w:p w14:paraId="708895CA" w14:textId="77777777" w:rsidR="00433735" w:rsidRPr="00B350A0" w:rsidRDefault="00433735" w:rsidP="00650155">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100" w:name="_Ref413326318"/>
            <w:bookmarkStart w:id="101" w:name="_Ref413326434"/>
            <w:bookmarkStart w:id="102" w:name="_Ref413326488"/>
            <w:bookmarkStart w:id="103" w:name="_Ref413326503"/>
            <w:bookmarkStart w:id="104" w:name="_Ref413326673"/>
            <w:bookmarkEnd w:id="98"/>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lastRenderedPageBreak/>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4006" cy="2677178"/>
                          </a:xfrm>
                          <a:prstGeom prst="rect">
                            <a:avLst/>
                          </a:prstGeom>
                        </pic:spPr>
                      </pic:pic>
                    </a:graphicData>
                  </a:graphic>
                </wp:inline>
              </w:drawing>
            </w:r>
          </w:p>
          <w:p w14:paraId="1EE1D992" w14:textId="58CB968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77777777" w:rsidR="00535CA9" w:rsidRPr="00B350A0" w:rsidRDefault="00535CA9" w:rsidP="004A51AA">
            <w:pPr>
              <w:pStyle w:val="Bullet"/>
            </w:pPr>
            <w:r w:rsidRPr="00B350A0">
              <w:t>To use the public ANDS-enabled database hosted by the University of Wollongong, use the following details:</w:t>
            </w:r>
          </w:p>
        </w:tc>
      </w:tr>
      <w:tr w:rsidR="00535CA9" w:rsidRPr="00B350A0" w14:paraId="5CE7D594" w14:textId="77777777" w:rsidTr="00A35064">
        <w:tc>
          <w:tcPr>
            <w:tcW w:w="8783" w:type="dxa"/>
            <w:shd w:val="clear" w:color="auto" w:fill="DBE5F1" w:themeFill="accent1" w:themeFillTint="33"/>
          </w:tcPr>
          <w:p w14:paraId="5ECFEB5D" w14:textId="77777777"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specchio.uow.edu.au</w:t>
            </w:r>
            <w:r w:rsidRPr="00B350A0">
              <w:t xml:space="preserve"> </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specchio_service</w:t>
            </w:r>
          </w:p>
          <w:p w14:paraId="77D5B759" w14:textId="0763264E" w:rsidR="00535CA9" w:rsidRPr="00B350A0" w:rsidRDefault="00535CA9" w:rsidP="004A51AA">
            <w:pPr>
              <w:pStyle w:val="ProcessStep"/>
              <w:rPr>
                <w:rFonts w:eastAsia="Courier New"/>
              </w:rPr>
            </w:pPr>
            <w:r w:rsidRPr="00B350A0">
              <w:t xml:space="preserve">Data Source: </w:t>
            </w:r>
            <w:r w:rsidRPr="00B350A0">
              <w:rPr>
                <w:rStyle w:val="CodeChar"/>
                <w:rFonts w:eastAsia="Courier New"/>
                <w:sz w:val="22"/>
                <w:szCs w:val="22"/>
                <w:u w:val="single"/>
              </w:rPr>
              <w:t>jdbc/specchio</w:t>
            </w:r>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t>To use the Worldwide SPECCHIO Online System, hosted by University of Zurich, use the following details:</w:t>
            </w:r>
          </w:p>
          <w:p w14:paraId="02B1B01F" w14:textId="2E5D8C72" w:rsidR="00535CA9" w:rsidRPr="00B350A0" w:rsidRDefault="00535CA9" w:rsidP="004A51AA">
            <w:pPr>
              <w:pStyle w:val="ProcessStepFollow"/>
            </w:pPr>
            <w:r w:rsidRPr="00B350A0">
              <w:t xml:space="preserve">Web Application Server: </w:t>
            </w:r>
            <w:r w:rsidR="00F21043" w:rsidRPr="00F21043">
              <w:rPr>
                <w:rStyle w:val="CodeChar"/>
                <w:rFonts w:eastAsia="Courier New"/>
                <w:sz w:val="22"/>
                <w:szCs w:val="22"/>
                <w:u w:val="single"/>
              </w:rPr>
              <w:t>sc22.geo.uzh.ch</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specchio_service</w:t>
            </w:r>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r w:rsidRPr="00B350A0">
              <w:rPr>
                <w:rStyle w:val="CodeChar"/>
                <w:rFonts w:eastAsia="Courier New"/>
                <w:sz w:val="22"/>
                <w:szCs w:val="22"/>
                <w:u w:val="single"/>
              </w:rPr>
              <w:t>jdbc/specchio_prod</w:t>
            </w:r>
            <w:r w:rsidRPr="00B350A0">
              <w:rPr>
                <w:rStyle w:val="BodyChar"/>
                <w:rFonts w:eastAsia="Courier New"/>
                <w:sz w:val="22"/>
                <w:szCs w:val="22"/>
                <w:u w:val="single"/>
              </w:rPr>
              <w:t xml:space="preserve"> and </w:t>
            </w:r>
            <w:r w:rsidRPr="00B350A0">
              <w:rPr>
                <w:rStyle w:val="CodeChar"/>
                <w:rFonts w:eastAsia="Courier New"/>
                <w:sz w:val="22"/>
                <w:szCs w:val="22"/>
                <w:u w:val="single"/>
              </w:rPr>
              <w:t xml:space="preserve"> jdbc/specchio_test</w:t>
            </w:r>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30B81504" w:rsidR="00C46337" w:rsidRPr="00DA48C2" w:rsidRDefault="00535CA9" w:rsidP="003078EE">
            <w:pPr>
              <w:pStyle w:val="Caption"/>
            </w:pPr>
            <w:r w:rsidRPr="00DA48C2">
              <w:rPr>
                <w:noProof/>
                <w:lang w:eastAsia="en-GB"/>
              </w:rPr>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87751">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lastRenderedPageBreak/>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9"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7EEA438D"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4</w:t>
            </w:r>
            <w:r w:rsidRPr="00DA48C2">
              <w:fldChar w:fldCharType="end"/>
            </w:r>
            <w:r w:rsidRPr="00DA48C2">
              <w:t>: Create a user account dialog for ANDS users</w:t>
            </w:r>
          </w:p>
          <w:p w14:paraId="2C0B3C0E" w14:textId="77777777" w:rsidR="00535CA9" w:rsidRPr="00941E8C" w:rsidRDefault="00535CA9" w:rsidP="00A35064">
            <w:pPr>
              <w:ind w:firstLine="709"/>
              <w:rPr>
                <w:sz w:val="22"/>
                <w:szCs w:val="22"/>
              </w:rPr>
            </w:pPr>
            <w:r w:rsidRPr="00941E8C">
              <w:rPr>
                <w:noProof/>
                <w:szCs w:val="22"/>
                <w:lang w:eastAsia="en-GB"/>
              </w:rPr>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1D7B97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xml:space="preserve">. These will </w:t>
            </w:r>
            <w:r w:rsidRPr="00B350A0">
              <w:lastRenderedPageBreak/>
              <w:t>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lastRenderedPageBreak/>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07E962B7"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6</w:t>
            </w:r>
            <w:r w:rsidRPr="00DA48C2">
              <w:fldChar w:fldCharType="end"/>
            </w:r>
            <w:r w:rsidRPr="00DA48C2">
              <w:t xml:space="preserve">: </w:t>
            </w:r>
            <w:bookmarkStart w:id="105" w:name="_Ref506889785"/>
            <w:r w:rsidRPr="00DA48C2">
              <w:t>Create new institute dialog</w:t>
            </w:r>
            <w:bookmarkEnd w:id="105"/>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6" w:name="_Ref506274334"/>
      <w:bookmarkStart w:id="107" w:name="_Ref506274352"/>
      <w:bookmarkStart w:id="108" w:name="_Toc155280435"/>
      <w:r w:rsidRPr="00DA48C2">
        <w:lastRenderedPageBreak/>
        <w:t xml:space="preserve">Get Access to the SPECCHIO </w:t>
      </w:r>
      <w:r w:rsidR="00085DF0" w:rsidRPr="00DA48C2">
        <w:t>Database</w:t>
      </w:r>
      <w:bookmarkEnd w:id="100"/>
      <w:bookmarkEnd w:id="101"/>
      <w:bookmarkEnd w:id="102"/>
      <w:bookmarkEnd w:id="103"/>
      <w:bookmarkEnd w:id="104"/>
      <w:bookmarkEnd w:id="106"/>
      <w:bookmarkEnd w:id="107"/>
      <w:bookmarkEnd w:id="108"/>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workflow shows the first steps to get access to the database. Once you have created your user account and edited some general information, simply connect to your databas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9" w:name="_Toc500009869"/>
      <w:bookmarkStart w:id="110" w:name="_Toc500010315"/>
      <w:bookmarkStart w:id="111" w:name="_Toc504555912"/>
      <w:bookmarkStart w:id="112" w:name="_Toc506191006"/>
      <w:bookmarkStart w:id="113" w:name="_Toc506191223"/>
      <w:bookmarkStart w:id="114" w:name="_Toc506191437"/>
      <w:bookmarkStart w:id="115" w:name="_Toc506191651"/>
      <w:bookmarkStart w:id="116" w:name="_Toc500009870"/>
      <w:bookmarkStart w:id="117" w:name="_Toc500010316"/>
      <w:bookmarkStart w:id="118" w:name="_Toc504555913"/>
      <w:bookmarkStart w:id="119" w:name="_Toc506191007"/>
      <w:bookmarkStart w:id="120" w:name="_Toc506191224"/>
      <w:bookmarkStart w:id="121" w:name="_Toc506191438"/>
      <w:bookmarkStart w:id="122" w:name="_Toc506191652"/>
      <w:bookmarkStart w:id="123" w:name="_Toc506191439"/>
      <w:bookmarkStart w:id="124" w:name="_Toc506191653"/>
      <w:bookmarkStart w:id="125" w:name="_Ref499978682"/>
      <w:bookmarkStart w:id="126" w:name="_Ref499978686"/>
      <w:bookmarkStart w:id="127" w:name="_Toc155280436"/>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B350A0">
        <w:t>Create a new user account</w:t>
      </w:r>
      <w:bookmarkEnd w:id="125"/>
      <w:bookmarkEnd w:id="126"/>
      <w:bookmarkEnd w:id="127"/>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8" w:name="_Toc155280437"/>
      <w:r w:rsidRPr="00B350A0">
        <w:t>Admi</w:t>
      </w:r>
      <w:r w:rsidRPr="00A8518D">
        <w:rPr>
          <w:rStyle w:val="Heading3Char"/>
          <w:b/>
        </w:rPr>
        <w:t>n</w:t>
      </w:r>
      <w:r w:rsidRPr="00B350A0">
        <w:t>istrator Access</w:t>
      </w:r>
      <w:bookmarkEnd w:id="128"/>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When the SPECCHIO database is created, it has an Administrator account defined. The User Nam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9" w:name="_Toc155280438"/>
      <w:r w:rsidRPr="00B350A0">
        <w:lastRenderedPageBreak/>
        <w:t>Connect to Database</w:t>
      </w:r>
      <w:bookmarkEnd w:id="129"/>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onnect to database</w:t>
            </w:r>
            <w:r w:rsidR="00BE3917" w:rsidRPr="00B350A0">
              <w:rPr>
                <w:rStyle w:val="GUIWord"/>
                <w:color w:val="808080" w:themeColor="background1" w:themeShade="80"/>
                <w:u w:val="single"/>
              </w:rPr>
              <w:t xml:space="preserve"> </w:t>
            </w:r>
            <w:r w:rsidR="00BE3917" w:rsidRPr="00B350A0">
              <w:t xml:space="preserve"> to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76242" cy="1609239"/>
                          </a:xfrm>
                          <a:prstGeom prst="rect">
                            <a:avLst/>
                          </a:prstGeom>
                        </pic:spPr>
                      </pic:pic>
                    </a:graphicData>
                  </a:graphic>
                </wp:inline>
              </w:drawing>
            </w:r>
          </w:p>
          <w:p w14:paraId="3891BDE0" w14:textId="23272D18" w:rsidR="00F40CC8" w:rsidRPr="00DA48C2" w:rsidRDefault="00F4428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w:t>
            </w:r>
            <w:r w:rsidR="00397B59" w:rsidRPr="00DA48C2">
              <w:fldChar w:fldCharType="end"/>
            </w:r>
            <w:r w:rsidR="00F40CC8" w:rsidRPr="00DA48C2">
              <w:t>: Connect</w:t>
            </w:r>
            <w:r w:rsidR="00A827F2" w:rsidRPr="00DA48C2">
              <w:t xml:space="preserve"> to d</w:t>
            </w:r>
            <w:r w:rsidR="00F40CC8" w:rsidRPr="00DA48C2">
              <w:t>atabase dialog</w:t>
            </w:r>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User Name following the </w:t>
            </w:r>
            <w:r w:rsidRPr="00B350A0">
              <w:rPr>
                <w:rStyle w:val="Codeintext"/>
                <w:u w:val="single"/>
              </w:rPr>
              <w:t>https://</w:t>
            </w:r>
            <w:r w:rsidRPr="00B350A0">
              <w:t xml:space="preserve"> characters. The User Nam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5">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4861B4A8" w:rsidR="00FA550B" w:rsidRPr="00DA48C2" w:rsidRDefault="00FA550B"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3C8DFC30" w:rsidR="00F40CC8" w:rsidRPr="00DA48C2" w:rsidRDefault="00F40CC8"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9</w:t>
            </w:r>
            <w:r w:rsidR="00397B59" w:rsidRPr="00DA48C2">
              <w:fldChar w:fldCharType="end"/>
            </w:r>
            <w:r w:rsidRPr="00DA48C2">
              <w:t>: Connec</w:t>
            </w:r>
            <w:r w:rsidR="00EB3E56" w:rsidRPr="00DA48C2">
              <w:t>t to d</w:t>
            </w:r>
            <w:r w:rsidRPr="00DA48C2">
              <w:t>atabase dialog</w:t>
            </w:r>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30" w:name="_Toc500009874"/>
      <w:bookmarkStart w:id="131" w:name="_Toc500010320"/>
      <w:bookmarkStart w:id="132" w:name="_Toc504555917"/>
      <w:bookmarkStart w:id="133" w:name="_Toc506191012"/>
      <w:bookmarkStart w:id="134" w:name="_Toc506191229"/>
      <w:bookmarkStart w:id="135" w:name="_Toc506191443"/>
      <w:bookmarkStart w:id="136" w:name="_Toc506191657"/>
      <w:bookmarkStart w:id="137" w:name="_Toc355280365"/>
      <w:bookmarkStart w:id="138" w:name="_Toc391565338"/>
      <w:bookmarkStart w:id="139" w:name="_Toc155280439"/>
      <w:bookmarkEnd w:id="130"/>
      <w:bookmarkEnd w:id="131"/>
      <w:bookmarkEnd w:id="132"/>
      <w:bookmarkEnd w:id="133"/>
      <w:bookmarkEnd w:id="134"/>
      <w:bookmarkEnd w:id="135"/>
      <w:bookmarkEnd w:id="136"/>
      <w:r w:rsidRPr="00B350A0">
        <w:t>Logging Out</w:t>
      </w:r>
      <w:bookmarkEnd w:id="137"/>
      <w:bookmarkEnd w:id="138"/>
      <w:bookmarkEnd w:id="139"/>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40" w:name="_Toc155280440"/>
      <w:r w:rsidRPr="00B350A0">
        <w:lastRenderedPageBreak/>
        <w:t>Edit user information</w:t>
      </w:r>
      <w:bookmarkEnd w:id="140"/>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7">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39AC30DB" w:rsidR="00182F58" w:rsidRPr="00C00955" w:rsidRDefault="00BE7C6E" w:rsidP="003078EE">
            <w:pPr>
              <w:pStyle w:val="Caption"/>
              <w:rPr>
                <w:lang w:val="de-CH"/>
              </w:rPr>
            </w:pPr>
            <w:r w:rsidRPr="00C00955">
              <w:rPr>
                <w:lang w:val="de-CH"/>
              </w:rPr>
              <w:t xml:space="preserve">Figure </w:t>
            </w:r>
            <w:r w:rsidR="00397B59" w:rsidRPr="00DA48C2">
              <w:fldChar w:fldCharType="begin"/>
            </w:r>
            <w:r w:rsidR="00397B59" w:rsidRPr="00C00955">
              <w:rPr>
                <w:lang w:val="de-CH"/>
              </w:rPr>
              <w:instrText xml:space="preserve"> SEQ Figure \* ARABIC </w:instrText>
            </w:r>
            <w:r w:rsidR="00397B59" w:rsidRPr="00DA48C2">
              <w:fldChar w:fldCharType="separate"/>
            </w:r>
            <w:r w:rsidR="00087751">
              <w:rPr>
                <w:noProof/>
                <w:lang w:val="de-CH"/>
              </w:rPr>
              <w:t>10</w:t>
            </w:r>
            <w:r w:rsidR="00397B59" w:rsidRPr="00DA48C2">
              <w:fldChar w:fldCharType="end"/>
            </w:r>
            <w:r w:rsidR="00182F58" w:rsidRPr="00C00955">
              <w:rPr>
                <w:lang w:val="de-CH"/>
              </w:rPr>
              <w:t>: User Information update dialog</w:t>
            </w:r>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r w:rsidRPr="00B350A0">
        <w:rPr>
          <w:rStyle w:val="GUIWord"/>
          <w:u w:val="single"/>
        </w:rPr>
        <w:t>User Name</w:t>
      </w:r>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41" w:name="_Ref339705695"/>
      <w:bookmarkStart w:id="142" w:name="_Toc155280441"/>
      <w:r w:rsidRPr="00B350A0">
        <w:t>Edit db_config file</w:t>
      </w:r>
      <w:bookmarkEnd w:id="142"/>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If you have upgraded from previous versions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db_config file can simplify working from different machines. However, care is required to maintain the file structure when editing it manually. Furthermore, installations in a multi-user environment should not use the db_config file based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To create and/or edit the db_config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Edit db_config file</w:t>
            </w:r>
            <w:r w:rsidRPr="00B350A0">
              <w:t xml:space="preserve">. </w:t>
            </w:r>
            <w:r w:rsidR="00347931" w:rsidRPr="00B350A0">
              <w:t>In case the menu item is greyed out, enable the editing of the db_config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db_config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3" w:name="_Ref339715067"/>
      <w:bookmarkStart w:id="144" w:name="_Toc155280442"/>
      <w:r w:rsidRPr="00B350A0">
        <w:t>Preferences</w:t>
      </w:r>
      <w:bookmarkEnd w:id="141"/>
      <w:bookmarkEnd w:id="143"/>
      <w:bookmarkEnd w:id="144"/>
    </w:p>
    <w:p w14:paraId="18EECE1F" w14:textId="071999DB" w:rsidR="009A1180" w:rsidRPr="00B350A0" w:rsidRDefault="00EC252F" w:rsidP="00FB04A5">
      <w:pPr>
        <w:rPr>
          <w:u w:val="single"/>
        </w:rPr>
      </w:pPr>
      <w:r w:rsidRPr="00EC252F">
        <w:rPr>
          <w:noProof/>
          <w:u w:val="single"/>
        </w:rPr>
        <w:drawing>
          <wp:inline distT="0" distB="0" distL="0" distR="0" wp14:anchorId="7C300BA5" wp14:editId="63EFE7D1">
            <wp:extent cx="1320542" cy="7637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582" cy="777057"/>
                    </a:xfrm>
                    <a:prstGeom prst="rect">
                      <a:avLst/>
                    </a:prstGeom>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200786F5" w:rsidR="003A1FEE"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e.g. Radiance).</w:t>
      </w:r>
    </w:p>
    <w:p w14:paraId="5BD13507" w14:textId="77F89511" w:rsidR="00EC252F" w:rsidRDefault="00EC252F" w:rsidP="004A51AA">
      <w:pPr>
        <w:pStyle w:val="Body"/>
      </w:pPr>
      <w:r>
        <w:t>The delta times given in ASD files for the time since last white reference (WR) and dark current (DC) can also be stored as metadata. This is experimental and the absolute times cannot be trusted</w:t>
      </w:r>
      <w:r>
        <w:rPr>
          <w:rStyle w:val="FootnoteReference"/>
        </w:rPr>
        <w:footnoteReference w:id="3"/>
      </w:r>
      <w:r>
        <w:t>.</w:t>
      </w:r>
    </w:p>
    <w:p w14:paraId="10BD87AE" w14:textId="255CDAF3" w:rsidR="001E0026" w:rsidRPr="001E0026" w:rsidRDefault="001E0026" w:rsidP="001E0026">
      <w:pPr>
        <w:pStyle w:val="Body"/>
        <w:rPr>
          <w:lang w:val="en-US"/>
        </w:rPr>
      </w:pPr>
      <w:r>
        <w:t>SVC files contain reflectances, even though only the radiances may be of interest to the user. The toggle ‘</w:t>
      </w:r>
      <w:r w:rsidRPr="001E0026">
        <w:rPr>
          <w:lang w:val="en-CH"/>
        </w:rPr>
        <w:t>Insert reflectances for SVC files</w:t>
      </w:r>
      <w:r>
        <w:rPr>
          <w:lang w:val="en-US"/>
        </w:rPr>
        <w:t>’ controls this behaviour; if selected, the reflectances will be insert.</w:t>
      </w:r>
    </w:p>
    <w:p w14:paraId="167B939B" w14:textId="50A21C9C" w:rsidR="00757FAD" w:rsidRPr="00B350A0" w:rsidRDefault="00757FAD" w:rsidP="004A51AA">
      <w:pPr>
        <w:pStyle w:val="Body"/>
      </w:pPr>
      <w:r>
        <w:t>The file loading verbose level can be set to include INFO messages. This is mainly of use when wanting to have reports on the time required by the SPECCHIO server to insert a spectral file.</w:t>
      </w:r>
    </w:p>
    <w:p w14:paraId="2469D2A9" w14:textId="3AB89781" w:rsidR="002D2D7E"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5698FD1D" w14:textId="32BE50D9" w:rsidR="00757FAD" w:rsidRPr="00B350A0" w:rsidRDefault="00757FAD" w:rsidP="004A51AA">
      <w:pPr>
        <w:pStyle w:val="Body"/>
      </w:pPr>
      <w:r>
        <w:t>Default FloX and RoX calibration file locations can be configured as well; they are used if no calibration file can be found when loading a directory containing FloX and RoX files.</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10C487CE" w:rsidR="000D0A41" w:rsidRPr="00B350A0" w:rsidRDefault="001E0026" w:rsidP="00EA2330">
            <w:pPr>
              <w:pStyle w:val="ProcessStep"/>
              <w:numPr>
                <w:ilvl w:val="0"/>
                <w:numId w:val="0"/>
              </w:numPr>
              <w:ind w:left="459"/>
            </w:pPr>
            <w:r w:rsidRPr="001E0026">
              <w:lastRenderedPageBreak/>
              <w:drawing>
                <wp:inline distT="0" distB="0" distL="0" distR="0" wp14:anchorId="5E9A99F0" wp14:editId="34628A8D">
                  <wp:extent cx="4526280" cy="1694472"/>
                  <wp:effectExtent l="0" t="0" r="0" b="0"/>
                  <wp:docPr id="947275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75632" name=""/>
                          <pic:cNvPicPr/>
                        </pic:nvPicPr>
                        <pic:blipFill>
                          <a:blip r:embed="rId39"/>
                          <a:stretch>
                            <a:fillRect/>
                          </a:stretch>
                        </pic:blipFill>
                        <pic:spPr>
                          <a:xfrm>
                            <a:off x="0" y="0"/>
                            <a:ext cx="4536387" cy="1698256"/>
                          </a:xfrm>
                          <a:prstGeom prst="rect">
                            <a:avLst/>
                          </a:prstGeom>
                        </pic:spPr>
                      </pic:pic>
                    </a:graphicData>
                  </a:graphic>
                </wp:inline>
              </w:drawing>
            </w:r>
          </w:p>
          <w:p w14:paraId="52E4C5BE" w14:textId="2BAA2113" w:rsidR="000D0A41" w:rsidRPr="00DA48C2" w:rsidRDefault="000D0A41"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The new settings are available 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lastRenderedPageBreak/>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5" w:name="_Toc398023867"/>
      <w:bookmarkStart w:id="146" w:name="_Toc155280443"/>
      <w:r w:rsidRPr="00941E8C">
        <w:lastRenderedPageBreak/>
        <w:t>Data</w:t>
      </w:r>
      <w:r w:rsidR="00B8323A" w:rsidRPr="00941E8C">
        <w:t xml:space="preserve"> structure and </w:t>
      </w:r>
      <w:bookmarkEnd w:id="145"/>
      <w:r w:rsidR="009C644E" w:rsidRPr="00941E8C">
        <w:t>c</w:t>
      </w:r>
      <w:r w:rsidR="008C62F6" w:rsidRPr="00941E8C">
        <w:t>oncepts</w:t>
      </w:r>
      <w:bookmarkEnd w:id="146"/>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e.g.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7" w:name="_Ref359575403"/>
      <w:bookmarkStart w:id="148" w:name="_Ref359575406"/>
      <w:bookmarkStart w:id="149" w:name="_Toc398023868"/>
      <w:bookmarkStart w:id="150" w:name="_Toc155280444"/>
      <w:r w:rsidRPr="00B350A0">
        <w:t>Campaign Hierarchy Structure</w:t>
      </w:r>
      <w:bookmarkEnd w:id="147"/>
      <w:bookmarkEnd w:id="148"/>
      <w:bookmarkEnd w:id="149"/>
      <w:bookmarkEnd w:id="150"/>
    </w:p>
    <w:p w14:paraId="6FC12AB4" w14:textId="77777777" w:rsidR="00DC6E0E" w:rsidRPr="00B350A0" w:rsidRDefault="00DC6E0E" w:rsidP="004A51AA">
      <w:pPr>
        <w:pStyle w:val="Body"/>
      </w:pPr>
      <w:r w:rsidRPr="00B350A0">
        <w:t>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particular way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The concept of a hierarchical data structure that is used in SPECCHIO has been adapted from SpectraProc</w:t>
      </w:r>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51"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In this example, each species is sampled at a number of sample sites. The sites are numbered in the order of sampling. At each site, several readings are taken to capture the variation exhibited by the specimen in question. A site therefore contains a number of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40"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4FF9F761" w:rsidR="00DC6E0E" w:rsidRPr="00DA48C2" w:rsidRDefault="00BE7C6E" w:rsidP="003078EE">
      <w:pPr>
        <w:pStyle w:val="Caption"/>
      </w:pPr>
      <w:bookmarkStart w:id="152" w:name="_Toc12926300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2</w:t>
      </w:r>
      <w:r w:rsidR="002E2E38">
        <w:rPr>
          <w:noProof/>
        </w:rPr>
        <w:fldChar w:fldCharType="end"/>
      </w:r>
      <w:r w:rsidR="00DC6E0E" w:rsidRPr="00DA48C2">
        <w:t>: Hierarchical folder structure</w:t>
      </w:r>
      <w:bookmarkEnd w:id="152"/>
    </w:p>
    <w:p w14:paraId="3E2E58B4" w14:textId="77777777" w:rsidR="00DC6E0E" w:rsidRPr="00B350A0" w:rsidRDefault="00DC6E0E" w:rsidP="004A51AA">
      <w:pPr>
        <w:pStyle w:val="Body"/>
      </w:pPr>
      <w:r w:rsidRPr="00B350A0">
        <w:t>Although the term “species” is used, it essentially represents the different classes found in a study. These classes can either be assigned according to already existing classification systems, e.g. for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a technique such as cluster analysis.</w:t>
      </w:r>
    </w:p>
    <w:bookmarkStart w:id="153"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r w:rsidR="00DC6E0E" w:rsidRPr="00B350A0">
        <w:rPr>
          <w:rStyle w:val="Codeintext"/>
          <w:u w:val="single"/>
        </w:rPr>
        <w:t>Vegetation_example</w:t>
      </w:r>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The Spectral files are auto-numbered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41"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462DF471" w:rsidR="00DC6E0E" w:rsidRPr="00DA48C2" w:rsidRDefault="00BE7C6E" w:rsidP="003078EE">
      <w:pPr>
        <w:pStyle w:val="Caption"/>
      </w:pPr>
      <w:bookmarkStart w:id="154" w:name="_Ref33542284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3</w:t>
      </w:r>
      <w:r w:rsidR="002E2E38">
        <w:rPr>
          <w:noProof/>
        </w:rPr>
        <w:fldChar w:fldCharType="end"/>
      </w:r>
      <w:bookmarkEnd w:id="154"/>
      <w:r w:rsidR="00DC6E0E" w:rsidRPr="00DA48C2">
        <w:t>: Example of a folder structures holding Spectral files</w:t>
      </w:r>
    </w:p>
    <w:p w14:paraId="2554427E" w14:textId="77777777" w:rsidR="00DC6E0E" w:rsidRPr="00B350A0" w:rsidRDefault="00DC6E0E" w:rsidP="00DC6E0E">
      <w:pPr>
        <w:pStyle w:val="HeadingSubUnnumbered"/>
        <w:rPr>
          <w:u w:val="single"/>
        </w:rPr>
      </w:pPr>
      <w:bookmarkStart w:id="155" w:name="_Toc355280359"/>
      <w:r w:rsidRPr="00B350A0">
        <w:rPr>
          <w:u w:val="single"/>
        </w:rPr>
        <w:t>Example – Reference and Target Spectra</w:t>
      </w:r>
      <w:bookmarkEnd w:id="155"/>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6F42900"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4</w:t>
      </w:r>
      <w:r w:rsidR="002E2E38">
        <w:rPr>
          <w:noProof/>
        </w:rPr>
        <w:fldChar w:fldCharType="end"/>
      </w:r>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6" w:name="_Ref97181069"/>
      <w:bookmarkStart w:id="157" w:name="_Ref354146650"/>
      <w:bookmarkStart w:id="158" w:name="_Ref354146654"/>
      <w:bookmarkStart w:id="159" w:name="_Toc355280351"/>
      <w:bookmarkStart w:id="160" w:name="_Toc398023914"/>
      <w:bookmarkStart w:id="161" w:name="_Toc155280445"/>
      <w:r>
        <w:t>Spaces and the</w:t>
      </w:r>
      <w:r w:rsidR="008C62F6" w:rsidRPr="00B350A0">
        <w:t xml:space="preserve"> Space Factory</w:t>
      </w:r>
      <w:bookmarkEnd w:id="156"/>
      <w:bookmarkEnd w:id="157"/>
      <w:bookmarkEnd w:id="158"/>
      <w:bookmarkEnd w:id="159"/>
      <w:bookmarkEnd w:id="160"/>
      <w:bookmarkEnd w:id="161"/>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B8B4E6E" w14:textId="77777777" w:rsidR="00921E89" w:rsidRDefault="008C62F6" w:rsidP="008C62F6">
      <w:pPr>
        <w:pStyle w:val="Body"/>
      </w:pPr>
      <w:r w:rsidRPr="00B350A0">
        <w:t xml:space="preserve">Assume the use case of displaying Spectral plots of a number of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6C901026" w14:textId="77777777" w:rsidR="00921E89" w:rsidRDefault="00921E89" w:rsidP="008C62F6">
      <w:pPr>
        <w:pStyle w:val="Body"/>
      </w:pPr>
    </w:p>
    <w:p w14:paraId="6124AE0B" w14:textId="77777777" w:rsidR="00921E89" w:rsidRDefault="00921E89" w:rsidP="008C62F6">
      <w:pPr>
        <w:pStyle w:val="Body"/>
      </w:pPr>
    </w:p>
    <w:p w14:paraId="1AEF0A65" w14:textId="0E189BFB" w:rsidR="008C62F6" w:rsidRPr="00B350A0" w:rsidRDefault="00921E89" w:rsidP="008C62F6">
      <w:pPr>
        <w:pStyle w:val="Body"/>
      </w:pPr>
      <w:r>
        <w:rPr>
          <w:noProof/>
        </w:rPr>
        <w:drawing>
          <wp:inline distT="0" distB="0" distL="0" distR="0" wp14:anchorId="07367376" wp14:editId="7A550884">
            <wp:extent cx="4879428" cy="251972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paceEngine.pdf"/>
                    <pic:cNvPicPr/>
                  </pic:nvPicPr>
                  <pic:blipFill>
                    <a:blip r:embed="rId43"/>
                    <a:stretch>
                      <a:fillRect/>
                    </a:stretch>
                  </pic:blipFill>
                  <pic:spPr>
                    <a:xfrm>
                      <a:off x="0" y="0"/>
                      <a:ext cx="4886444" cy="2523345"/>
                    </a:xfrm>
                    <a:prstGeom prst="rect">
                      <a:avLst/>
                    </a:prstGeom>
                  </pic:spPr>
                </pic:pic>
              </a:graphicData>
            </a:graphic>
          </wp:inline>
        </w:drawing>
      </w:r>
    </w:p>
    <w:p w14:paraId="46C32B5B" w14:textId="373B7A98" w:rsidR="008C62F6" w:rsidRPr="00DA48C2" w:rsidRDefault="008C62F6" w:rsidP="003078EE">
      <w:pPr>
        <w:pStyle w:val="Caption"/>
      </w:pPr>
      <w:bookmarkStart w:id="162" w:name="_Ref95120608"/>
      <w:bookmarkStart w:id="163" w:name="_Ref29695601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5</w:t>
      </w:r>
      <w:r w:rsidR="002E2E38">
        <w:rPr>
          <w:noProof/>
        </w:rPr>
        <w:fldChar w:fldCharType="end"/>
      </w:r>
      <w:bookmarkEnd w:id="162"/>
      <w:bookmarkEnd w:id="163"/>
      <w:r w:rsidRPr="00DA48C2">
        <w:t>: Building spaces based on user defined subspace projections</w:t>
      </w:r>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4" w:name="_Toc398023869"/>
      <w:bookmarkStart w:id="165" w:name="_Toc155280446"/>
      <w:bookmarkEnd w:id="153"/>
      <w:r w:rsidRPr="00B350A0">
        <w:lastRenderedPageBreak/>
        <w:t>Operational Dataflow</w:t>
      </w:r>
      <w:bookmarkEnd w:id="164"/>
      <w:bookmarkEnd w:id="165"/>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2868C7DF" w:rsidR="00DC6E0E" w:rsidRPr="00DA48C2" w:rsidRDefault="00BE7C6E" w:rsidP="003078EE">
      <w:pPr>
        <w:pStyle w:val="Caption"/>
      </w:pPr>
      <w:bookmarkStart w:id="166" w:name="_Ref335422761"/>
      <w:bookmarkStart w:id="167" w:name="_Toc12943196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6</w:t>
      </w:r>
      <w:r w:rsidR="002E2E38">
        <w:rPr>
          <w:noProof/>
        </w:rPr>
        <w:fldChar w:fldCharType="end"/>
      </w:r>
      <w:bookmarkEnd w:id="166"/>
      <w:r w:rsidR="00DC6E0E" w:rsidRPr="00DA48C2">
        <w:t>: Dataflow and involved hardware</w:t>
      </w:r>
      <w:bookmarkEnd w:id="167"/>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8" w:name="_Ref131844226"/>
      <w:r w:rsidRPr="00B350A0">
        <w:t xml:space="preserve">Creation of a new </w:t>
      </w:r>
      <w:bookmarkEnd w:id="168"/>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Repeated data query, visualisation, processing and file output based on the uploaded data</w:t>
      </w:r>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9" w:name="_Toc155280447"/>
      <w:r>
        <w:lastRenderedPageBreak/>
        <w:t>File Formats</w:t>
      </w:r>
      <w:bookmarkEnd w:id="169"/>
    </w:p>
    <w:p w14:paraId="25FD3958" w14:textId="77777777" w:rsidR="00365EF0" w:rsidRPr="00B350A0" w:rsidRDefault="00365EF0" w:rsidP="00941E8C">
      <w:pPr>
        <w:pStyle w:val="Heading2"/>
      </w:pPr>
      <w:bookmarkStart w:id="170" w:name="_Toc355280353"/>
      <w:bookmarkStart w:id="171" w:name="_Ref357161197"/>
      <w:bookmarkStart w:id="172" w:name="_Ref357161199"/>
      <w:bookmarkStart w:id="173" w:name="_Ref357583982"/>
      <w:bookmarkStart w:id="174" w:name="_Ref357583985"/>
      <w:bookmarkStart w:id="175" w:name="_Ref358132268"/>
      <w:bookmarkStart w:id="176" w:name="_Ref358132290"/>
      <w:bookmarkStart w:id="177" w:name="_Toc398023874"/>
      <w:bookmarkStart w:id="178" w:name="_Ref413328346"/>
      <w:bookmarkStart w:id="179" w:name="_Toc155280448"/>
      <w:r w:rsidRPr="00B350A0">
        <w:t>Supported Input Spectrum File Formats</w:t>
      </w:r>
      <w:bookmarkEnd w:id="170"/>
      <w:bookmarkEnd w:id="171"/>
      <w:bookmarkEnd w:id="172"/>
      <w:bookmarkEnd w:id="173"/>
      <w:bookmarkEnd w:id="174"/>
      <w:bookmarkEnd w:id="175"/>
      <w:bookmarkEnd w:id="176"/>
      <w:bookmarkEnd w:id="177"/>
      <w:bookmarkEnd w:id="178"/>
      <w:bookmarkEnd w:id="179"/>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0424B41B" w:rsidR="00365EF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0F1E20D1" w14:textId="082D861F" w:rsidR="00637E72" w:rsidRPr="00B350A0" w:rsidRDefault="00637E72" w:rsidP="00365EF0">
      <w:pPr>
        <w:pStyle w:val="Body"/>
      </w:pPr>
      <w:r>
        <w:t xml:space="preserve">For an up-to-date list of file formats and file format examples please see: </w:t>
      </w:r>
      <w:hyperlink r:id="rId45" w:anchor="what-file-formats-are-supported" w:history="1">
        <w:r w:rsidR="00C20EA1" w:rsidRPr="006E7CEF">
          <w:rPr>
            <w:rStyle w:val="Hyperlink"/>
          </w:rPr>
          <w:t>https://specchio.ch/faq/#what-file-formats-are-supported</w:t>
        </w:r>
      </w:hyperlink>
      <w:r w:rsidR="00C20EA1">
        <w:t xml:space="preserve"> </w:t>
      </w:r>
    </w:p>
    <w:p w14:paraId="746FBD61" w14:textId="77777777" w:rsidR="00365EF0" w:rsidRPr="00A8518D" w:rsidRDefault="00365EF0" w:rsidP="00365EF0">
      <w:pPr>
        <w:pStyle w:val="Heading3"/>
      </w:pPr>
      <w:bookmarkStart w:id="180" w:name="_Toc355280370"/>
      <w:bookmarkStart w:id="181" w:name="_Toc398023875"/>
      <w:bookmarkStart w:id="182" w:name="_Ref153795826"/>
      <w:bookmarkStart w:id="183" w:name="_Toc155280449"/>
      <w:r w:rsidRPr="00A8518D">
        <w:t>ASD Binary Files</w:t>
      </w:r>
      <w:bookmarkEnd w:id="180"/>
      <w:bookmarkEnd w:id="181"/>
      <w:bookmarkEnd w:id="183"/>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ASD FieldSpecPro/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Indico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4" w:name="_Toc398023876"/>
      <w:bookmarkStart w:id="185" w:name="OLE_LINK34"/>
      <w:bookmarkStart w:id="186" w:name="_Toc355280371"/>
      <w:bookmarkStart w:id="187" w:name="_Toc155280450"/>
      <w:r w:rsidRPr="00A8518D">
        <w:t>ASD Indico Version 7 Files</w:t>
      </w:r>
      <w:bookmarkEnd w:id="184"/>
      <w:bookmarkEnd w:id="185"/>
      <w:bookmarkEnd w:id="187"/>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r w:rsidRPr="00DC42F9">
              <w:rPr>
                <w:sz w:val="22"/>
                <w:szCs w:val="22"/>
              </w:rPr>
              <w:t>Indico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r w:rsidRPr="00DC42F9">
              <w:rPr>
                <w:sz w:val="22"/>
                <w:szCs w:val="22"/>
              </w:rPr>
              <w:t>Indico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lastRenderedPageBreak/>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Loading of ASD Calibration files of this version using the Spectrum load functions has not been tested and may not work.</w:t>
            </w:r>
          </w:p>
        </w:tc>
      </w:tr>
    </w:tbl>
    <w:p w14:paraId="5C40B7AF" w14:textId="77777777" w:rsidR="00365EF0" w:rsidRPr="00A8518D" w:rsidRDefault="00365EF0" w:rsidP="00365EF0">
      <w:pPr>
        <w:pStyle w:val="Heading3"/>
      </w:pPr>
      <w:bookmarkStart w:id="188" w:name="_Toc398023877"/>
      <w:bookmarkStart w:id="189" w:name="_Toc155280451"/>
      <w:r w:rsidRPr="00A8518D">
        <w:lastRenderedPageBreak/>
        <w:t>GER Signature Files</w:t>
      </w:r>
      <w:bookmarkEnd w:id="182"/>
      <w:bookmarkEnd w:id="186"/>
      <w:bookmarkEnd w:id="188"/>
      <w:bookmarkEnd w:id="189"/>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th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59BFD116" w:rsidR="00365EF0" w:rsidRPr="00DC42F9" w:rsidRDefault="00365EF0" w:rsidP="003078EE">
            <w:pPr>
              <w:pStyle w:val="CaptioninTable"/>
            </w:pPr>
            <w:bookmarkStart w:id="190" w:name="_Ref153795734"/>
            <w:r w:rsidRPr="00DC42F9">
              <w:t xml:space="preserve">Figure </w:t>
            </w:r>
            <w:r w:rsidRPr="00DC42F9">
              <w:fldChar w:fldCharType="begin"/>
            </w:r>
            <w:r w:rsidRPr="00DC42F9">
              <w:instrText xml:space="preserve"> SEQ Figure \* ARABIC </w:instrText>
            </w:r>
            <w:r w:rsidRPr="00DC42F9">
              <w:fldChar w:fldCharType="separate"/>
            </w:r>
            <w:r w:rsidR="00087751">
              <w:rPr>
                <w:noProof/>
              </w:rPr>
              <w:t>17</w:t>
            </w:r>
            <w:r w:rsidRPr="00DC42F9">
              <w:fldChar w:fldCharType="end"/>
            </w:r>
            <w:bookmarkEnd w:id="190"/>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91" w:name="_Toc355280372"/>
      <w:bookmarkStart w:id="192" w:name="_Toc398023878"/>
      <w:bookmarkStart w:id="193" w:name="_Toc155280452"/>
      <w:r w:rsidRPr="00A8518D">
        <w:t>MFR OUT Files</w:t>
      </w:r>
      <w:bookmarkEnd w:id="191"/>
      <w:bookmarkEnd w:id="192"/>
      <w:bookmarkEnd w:id="193"/>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F8019D">
            <w:pPr>
              <w:pStyle w:val="Body"/>
              <w:ind w:left="0"/>
              <w:rPr>
                <w:sz w:val="22"/>
                <w:szCs w:val="22"/>
              </w:rPr>
            </w:pPr>
            <w:r w:rsidRPr="00DC42F9">
              <w:rPr>
                <w:sz w:val="22"/>
                <w:szCs w:val="22"/>
              </w:rPr>
              <w:t>These files contain the capture time, the sun zenith angl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4D2B1A2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4" w:name="_Toc293145191"/>
      <w:bookmarkStart w:id="195" w:name="_Toc355280373"/>
      <w:bookmarkStart w:id="196" w:name="_Toc398023879"/>
      <w:bookmarkStart w:id="197" w:name="_Toc155280453"/>
      <w:r w:rsidRPr="00A8518D">
        <w:lastRenderedPageBreak/>
        <w:t>Microtops Sun photometer Files</w:t>
      </w:r>
      <w:bookmarkEnd w:id="194"/>
      <w:bookmarkEnd w:id="197"/>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r w:rsidRPr="00DC42F9">
              <w:rPr>
                <w:sz w:val="22"/>
                <w:szCs w:val="22"/>
              </w:rPr>
              <w:t xml:space="preserve">Microtops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r w:rsidRPr="00DC42F9">
              <w:rPr>
                <w:sz w:val="22"/>
                <w:szCs w:val="22"/>
              </w:rPr>
              <w:t>Microtops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Spectrum StdDev</w:t>
            </w:r>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542BC9E9"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9</w:t>
            </w:r>
            <w:r w:rsidRPr="00DC42F9">
              <w:fldChar w:fldCharType="end"/>
            </w:r>
            <w:r w:rsidRPr="00DC42F9">
              <w:t xml:space="preserve">: Automatically created hierarchies for </w:t>
            </w:r>
            <w:r w:rsidR="00390452">
              <w:t>Microtops</w:t>
            </w:r>
            <w:r w:rsidRPr="00DC42F9">
              <w:t xml:space="preserve"> data</w:t>
            </w:r>
          </w:p>
        </w:tc>
      </w:tr>
    </w:tbl>
    <w:p w14:paraId="39DC5E70" w14:textId="7B60E9D5" w:rsidR="00F8019D" w:rsidRPr="00A8518D" w:rsidRDefault="00F8019D" w:rsidP="00F8019D">
      <w:pPr>
        <w:pStyle w:val="Heading3"/>
      </w:pPr>
      <w:bookmarkStart w:id="198" w:name="_Toc293145192"/>
      <w:bookmarkStart w:id="199" w:name="_Toc155280454"/>
      <w:r w:rsidRPr="00A8518D">
        <w:lastRenderedPageBreak/>
        <w:t>Microtops</w:t>
      </w:r>
      <w:r>
        <w:t xml:space="preserve"> II</w:t>
      </w:r>
      <w:r w:rsidRPr="00A8518D">
        <w:t xml:space="preserve"> Sun photometer Files</w:t>
      </w:r>
      <w:bookmarkEnd w:id="199"/>
    </w:p>
    <w:tbl>
      <w:tblPr>
        <w:tblStyle w:val="TableGrid"/>
        <w:tblW w:w="0" w:type="auto"/>
        <w:tblInd w:w="709" w:type="dxa"/>
        <w:tblLook w:val="04A0" w:firstRow="1" w:lastRow="0" w:firstColumn="1" w:lastColumn="0" w:noHBand="0" w:noVBand="1"/>
      </w:tblPr>
      <w:tblGrid>
        <w:gridCol w:w="1644"/>
        <w:gridCol w:w="6889"/>
      </w:tblGrid>
      <w:tr w:rsidR="002A375D" w:rsidRPr="00DC42F9" w14:paraId="340305E0" w14:textId="77777777" w:rsidTr="007045AC">
        <w:tc>
          <w:tcPr>
            <w:tcW w:w="1644" w:type="dxa"/>
          </w:tcPr>
          <w:p w14:paraId="561FB139" w14:textId="77777777" w:rsidR="00F8019D" w:rsidRPr="00DC42F9" w:rsidRDefault="00F8019D" w:rsidP="007045AC">
            <w:pPr>
              <w:pStyle w:val="Body"/>
              <w:ind w:left="0"/>
              <w:rPr>
                <w:sz w:val="22"/>
                <w:szCs w:val="22"/>
              </w:rPr>
            </w:pPr>
            <w:r w:rsidRPr="00DC42F9">
              <w:rPr>
                <w:sz w:val="22"/>
                <w:szCs w:val="22"/>
              </w:rPr>
              <w:t>Standard or Format Owner</w:t>
            </w:r>
          </w:p>
        </w:tc>
        <w:tc>
          <w:tcPr>
            <w:tcW w:w="0" w:type="auto"/>
          </w:tcPr>
          <w:p w14:paraId="18DEBCF0" w14:textId="77777777" w:rsidR="00F8019D" w:rsidRPr="00DC42F9" w:rsidRDefault="00F8019D" w:rsidP="007045AC">
            <w:pPr>
              <w:pStyle w:val="Body"/>
              <w:ind w:left="0"/>
              <w:rPr>
                <w:sz w:val="22"/>
                <w:szCs w:val="22"/>
              </w:rPr>
            </w:pPr>
            <w:r w:rsidRPr="00DC42F9">
              <w:rPr>
                <w:sz w:val="22"/>
                <w:szCs w:val="22"/>
              </w:rPr>
              <w:t>Solar Systems</w:t>
            </w:r>
          </w:p>
        </w:tc>
      </w:tr>
      <w:tr w:rsidR="002A375D" w:rsidRPr="00DC42F9" w14:paraId="0E927616" w14:textId="77777777" w:rsidTr="007045AC">
        <w:tc>
          <w:tcPr>
            <w:tcW w:w="1644" w:type="dxa"/>
          </w:tcPr>
          <w:p w14:paraId="73052F2C" w14:textId="77777777" w:rsidR="00F8019D" w:rsidRPr="00DC42F9" w:rsidRDefault="00F8019D" w:rsidP="007045AC">
            <w:pPr>
              <w:pStyle w:val="Body"/>
              <w:ind w:left="0"/>
              <w:rPr>
                <w:sz w:val="22"/>
                <w:szCs w:val="22"/>
              </w:rPr>
            </w:pPr>
            <w:r w:rsidRPr="00DC42F9">
              <w:rPr>
                <w:sz w:val="22"/>
                <w:szCs w:val="22"/>
              </w:rPr>
              <w:t>Devices</w:t>
            </w:r>
          </w:p>
        </w:tc>
        <w:tc>
          <w:tcPr>
            <w:tcW w:w="0" w:type="auto"/>
          </w:tcPr>
          <w:p w14:paraId="28EFB228" w14:textId="5AC39ECB" w:rsidR="00F8019D" w:rsidRPr="00DC42F9" w:rsidRDefault="00F8019D" w:rsidP="007045AC">
            <w:pPr>
              <w:pStyle w:val="Body"/>
              <w:ind w:left="0"/>
              <w:rPr>
                <w:sz w:val="22"/>
                <w:szCs w:val="22"/>
              </w:rPr>
            </w:pPr>
            <w:r w:rsidRPr="00DC42F9">
              <w:rPr>
                <w:sz w:val="22"/>
                <w:szCs w:val="22"/>
              </w:rPr>
              <w:t>Microtops</w:t>
            </w:r>
            <w:r w:rsidR="00390452">
              <w:rPr>
                <w:sz w:val="22"/>
                <w:szCs w:val="22"/>
              </w:rPr>
              <w:t xml:space="preserve"> II</w:t>
            </w:r>
            <w:r w:rsidRPr="00DC42F9">
              <w:rPr>
                <w:sz w:val="22"/>
                <w:szCs w:val="22"/>
              </w:rPr>
              <w:t xml:space="preserve"> </w:t>
            </w:r>
            <w:r w:rsidRPr="00DC42F9">
              <w:rPr>
                <w:sz w:val="22"/>
                <w:szCs w:val="22"/>
                <w:lang w:val="en-US"/>
              </w:rPr>
              <w:t>Sun Photometer</w:t>
            </w:r>
          </w:p>
        </w:tc>
      </w:tr>
      <w:tr w:rsidR="002A375D" w:rsidRPr="00DC42F9" w14:paraId="604D9E33" w14:textId="77777777" w:rsidTr="007045AC">
        <w:tc>
          <w:tcPr>
            <w:tcW w:w="1644" w:type="dxa"/>
          </w:tcPr>
          <w:p w14:paraId="23C8DD65" w14:textId="77777777" w:rsidR="00F8019D" w:rsidRPr="00DC42F9" w:rsidRDefault="00F8019D" w:rsidP="007045AC">
            <w:pPr>
              <w:pStyle w:val="Body"/>
              <w:ind w:left="0"/>
              <w:rPr>
                <w:sz w:val="22"/>
                <w:szCs w:val="22"/>
              </w:rPr>
            </w:pPr>
            <w:r w:rsidRPr="00DC42F9">
              <w:rPr>
                <w:sz w:val="22"/>
                <w:szCs w:val="22"/>
              </w:rPr>
              <w:t>Supported Formats</w:t>
            </w:r>
          </w:p>
        </w:tc>
        <w:tc>
          <w:tcPr>
            <w:tcW w:w="0" w:type="auto"/>
          </w:tcPr>
          <w:p w14:paraId="6BE23664" w14:textId="1C46E5B2" w:rsidR="00F8019D" w:rsidRPr="00DC42F9" w:rsidRDefault="00F8019D" w:rsidP="007045AC">
            <w:pPr>
              <w:pStyle w:val="TableText"/>
              <w:rPr>
                <w:sz w:val="22"/>
                <w:szCs w:val="22"/>
              </w:rPr>
            </w:pPr>
            <w:r w:rsidRPr="00DC42F9">
              <w:rPr>
                <w:sz w:val="22"/>
                <w:szCs w:val="22"/>
              </w:rPr>
              <w:t>Microtops</w:t>
            </w:r>
            <w:r w:rsidR="00390452">
              <w:rPr>
                <w:sz w:val="22"/>
                <w:szCs w:val="22"/>
              </w:rPr>
              <w:t xml:space="preserve"> II</w:t>
            </w:r>
            <w:r w:rsidRPr="00DC42F9">
              <w:rPr>
                <w:sz w:val="22"/>
                <w:szCs w:val="22"/>
              </w:rPr>
              <w:t xml:space="preserve"> </w:t>
            </w:r>
            <w:r w:rsidR="00390452">
              <w:rPr>
                <w:sz w:val="22"/>
                <w:szCs w:val="22"/>
              </w:rPr>
              <w:t>database</w:t>
            </w:r>
            <w:r w:rsidRPr="00DC42F9">
              <w:rPr>
                <w:sz w:val="22"/>
                <w:szCs w:val="22"/>
              </w:rPr>
              <w:t xml:space="preserve"> files (</w:t>
            </w:r>
            <w:r w:rsidR="00390452">
              <w:rPr>
                <w:sz w:val="22"/>
                <w:szCs w:val="22"/>
              </w:rPr>
              <w:t>CSV</w:t>
            </w:r>
            <w:r w:rsidRPr="00DC42F9">
              <w:rPr>
                <w:sz w:val="22"/>
                <w:szCs w:val="22"/>
              </w:rPr>
              <w:t xml:space="preserve"> file extension)</w:t>
            </w:r>
          </w:p>
        </w:tc>
      </w:tr>
      <w:tr w:rsidR="002A375D" w:rsidRPr="00DC42F9" w14:paraId="58966718" w14:textId="77777777" w:rsidTr="007045AC">
        <w:tc>
          <w:tcPr>
            <w:tcW w:w="1644" w:type="dxa"/>
          </w:tcPr>
          <w:p w14:paraId="1CBAFEBE" w14:textId="77777777" w:rsidR="00F8019D" w:rsidRPr="00DC42F9" w:rsidRDefault="00F8019D" w:rsidP="007045AC">
            <w:pPr>
              <w:pStyle w:val="Body"/>
              <w:ind w:left="0"/>
              <w:rPr>
                <w:sz w:val="22"/>
                <w:szCs w:val="22"/>
              </w:rPr>
            </w:pPr>
            <w:r w:rsidRPr="00DC42F9">
              <w:rPr>
                <w:sz w:val="22"/>
                <w:szCs w:val="22"/>
              </w:rPr>
              <w:t>Comments</w:t>
            </w:r>
          </w:p>
        </w:tc>
        <w:tc>
          <w:tcPr>
            <w:tcW w:w="0" w:type="auto"/>
          </w:tcPr>
          <w:p w14:paraId="4CCB8E4C" w14:textId="77777777" w:rsidR="00F8019D" w:rsidRPr="00DC42F9" w:rsidRDefault="00F8019D" w:rsidP="007045AC">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Spectrum StdDev</w:t>
            </w:r>
            <w:r w:rsidRPr="00DC42F9">
              <w:rPr>
                <w:sz w:val="22"/>
                <w:szCs w:val="22"/>
              </w:rPr>
              <w:t xml:space="preserve"> are created. The input file name is used as the name of the Spectrum’s name in the generated sub-folders.</w:t>
            </w:r>
          </w:p>
          <w:p w14:paraId="381EDA31" w14:textId="77777777" w:rsidR="00F8019D" w:rsidRPr="00DC42F9" w:rsidRDefault="00F8019D" w:rsidP="007045AC">
            <w:pPr>
              <w:pStyle w:val="TableText"/>
              <w:rPr>
                <w:sz w:val="22"/>
                <w:szCs w:val="22"/>
              </w:rPr>
            </w:pPr>
            <w:r w:rsidRPr="00DC42F9">
              <w:rPr>
                <w:sz w:val="22"/>
                <w:szCs w:val="22"/>
              </w:rPr>
              <w:t>Each spectrum is augmented with its spatial position, sun zenith angle, air pressure and estimated atmospheric water content.</w:t>
            </w:r>
          </w:p>
          <w:p w14:paraId="12A568D0" w14:textId="74FBC902" w:rsidR="00F8019D" w:rsidRPr="00941E8C" w:rsidRDefault="00390452" w:rsidP="007045AC">
            <w:pPr>
              <w:pStyle w:val="FigureinTable"/>
              <w:rPr>
                <w:sz w:val="22"/>
                <w:szCs w:val="22"/>
              </w:rPr>
            </w:pPr>
            <w:r w:rsidRPr="00390452">
              <w:rPr>
                <w:sz w:val="22"/>
                <w:szCs w:val="22"/>
              </w:rPr>
              <w:drawing>
                <wp:inline distT="0" distB="0" distL="0" distR="0" wp14:anchorId="7A5B3694" wp14:editId="5F1895A0">
                  <wp:extent cx="1409700" cy="1224588"/>
                  <wp:effectExtent l="0" t="0" r="0" b="0"/>
                  <wp:docPr id="1687913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913115" name=""/>
                          <pic:cNvPicPr/>
                        </pic:nvPicPr>
                        <pic:blipFill>
                          <a:blip r:embed="rId51"/>
                          <a:stretch>
                            <a:fillRect/>
                          </a:stretch>
                        </pic:blipFill>
                        <pic:spPr>
                          <a:xfrm>
                            <a:off x="0" y="0"/>
                            <a:ext cx="1417090" cy="1231008"/>
                          </a:xfrm>
                          <a:prstGeom prst="rect">
                            <a:avLst/>
                          </a:prstGeom>
                        </pic:spPr>
                      </pic:pic>
                    </a:graphicData>
                  </a:graphic>
                </wp:inline>
              </w:drawing>
            </w:r>
          </w:p>
          <w:p w14:paraId="39185E0B" w14:textId="77777777" w:rsidR="00F8019D" w:rsidRDefault="00F8019D" w:rsidP="007045AC">
            <w:pPr>
              <w:pStyle w:val="CaptioninTable"/>
            </w:pPr>
            <w:r w:rsidRPr="00DC42F9">
              <w:t xml:space="preserve">Figure </w:t>
            </w:r>
            <w:r w:rsidRPr="00DC42F9">
              <w:fldChar w:fldCharType="begin"/>
            </w:r>
            <w:r w:rsidRPr="00DC42F9">
              <w:instrText xml:space="preserve"> SEQ Figure \* ARABIC </w:instrText>
            </w:r>
            <w:r w:rsidRPr="00DC42F9">
              <w:fldChar w:fldCharType="separate"/>
            </w:r>
            <w:r>
              <w:rPr>
                <w:noProof/>
              </w:rPr>
              <w:t>19</w:t>
            </w:r>
            <w:r w:rsidRPr="00DC42F9">
              <w:fldChar w:fldCharType="end"/>
            </w:r>
            <w:r w:rsidRPr="00DC42F9">
              <w:t xml:space="preserve">: Automatically created hierarchies for </w:t>
            </w:r>
            <w:r w:rsidR="00390452">
              <w:t>Microtops II</w:t>
            </w:r>
            <w:r w:rsidRPr="00DC42F9">
              <w:t xml:space="preserve"> data</w:t>
            </w:r>
          </w:p>
          <w:p w14:paraId="39695FE5" w14:textId="20A4C9A8" w:rsidR="002A375D" w:rsidRDefault="002A375D" w:rsidP="002A375D">
            <w:pPr>
              <w:pStyle w:val="TableText"/>
            </w:pPr>
            <w:r>
              <w:t>Information either entered into the instrument configuration are measured or estimated by the instrument are stored as metadata:</w:t>
            </w:r>
          </w:p>
          <w:p w14:paraId="2F1383E4" w14:textId="77777777" w:rsidR="002A375D" w:rsidRDefault="002A375D" w:rsidP="002A375D">
            <w:pPr>
              <w:pStyle w:val="TableText"/>
            </w:pPr>
            <w:r w:rsidRPr="002A375D">
              <w:drawing>
                <wp:inline distT="0" distB="0" distL="0" distR="0" wp14:anchorId="1978AF32" wp14:editId="7373FC64">
                  <wp:extent cx="3451860" cy="892986"/>
                  <wp:effectExtent l="0" t="0" r="0" b="0"/>
                  <wp:docPr id="14622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51321" name=""/>
                          <pic:cNvPicPr/>
                        </pic:nvPicPr>
                        <pic:blipFill>
                          <a:blip r:embed="rId52"/>
                          <a:stretch>
                            <a:fillRect/>
                          </a:stretch>
                        </pic:blipFill>
                        <pic:spPr>
                          <a:xfrm>
                            <a:off x="0" y="0"/>
                            <a:ext cx="3479117" cy="900037"/>
                          </a:xfrm>
                          <a:prstGeom prst="rect">
                            <a:avLst/>
                          </a:prstGeom>
                        </pic:spPr>
                      </pic:pic>
                    </a:graphicData>
                  </a:graphic>
                </wp:inline>
              </w:drawing>
            </w:r>
          </w:p>
          <w:p w14:paraId="16D134BE" w14:textId="77777777" w:rsidR="002A375D" w:rsidRDefault="002A375D" w:rsidP="002A375D">
            <w:pPr>
              <w:pStyle w:val="TableText"/>
            </w:pPr>
            <w:r w:rsidRPr="002A375D">
              <w:drawing>
                <wp:inline distT="0" distB="0" distL="0" distR="0" wp14:anchorId="3050AF4C" wp14:editId="57E1382F">
                  <wp:extent cx="4039870" cy="909038"/>
                  <wp:effectExtent l="0" t="0" r="0" b="0"/>
                  <wp:docPr id="801523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523446" name=""/>
                          <pic:cNvPicPr/>
                        </pic:nvPicPr>
                        <pic:blipFill>
                          <a:blip r:embed="rId53"/>
                          <a:stretch>
                            <a:fillRect/>
                          </a:stretch>
                        </pic:blipFill>
                        <pic:spPr>
                          <a:xfrm>
                            <a:off x="0" y="0"/>
                            <a:ext cx="4082981" cy="918739"/>
                          </a:xfrm>
                          <a:prstGeom prst="rect">
                            <a:avLst/>
                          </a:prstGeom>
                        </pic:spPr>
                      </pic:pic>
                    </a:graphicData>
                  </a:graphic>
                </wp:inline>
              </w:drawing>
            </w:r>
          </w:p>
          <w:p w14:paraId="6EB2B353" w14:textId="71241F98" w:rsidR="002A375D" w:rsidRPr="002A375D" w:rsidRDefault="002A375D" w:rsidP="002A375D">
            <w:pPr>
              <w:pStyle w:val="TableText"/>
            </w:pPr>
            <w:r w:rsidRPr="002A375D">
              <w:drawing>
                <wp:inline distT="0" distB="0" distL="0" distR="0" wp14:anchorId="11DCF5F8" wp14:editId="254F9F42">
                  <wp:extent cx="3634740" cy="507398"/>
                  <wp:effectExtent l="0" t="0" r="0" b="0"/>
                  <wp:docPr id="560911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911811" name=""/>
                          <pic:cNvPicPr/>
                        </pic:nvPicPr>
                        <pic:blipFill>
                          <a:blip r:embed="rId54"/>
                          <a:stretch>
                            <a:fillRect/>
                          </a:stretch>
                        </pic:blipFill>
                        <pic:spPr>
                          <a:xfrm>
                            <a:off x="0" y="0"/>
                            <a:ext cx="3713064" cy="518332"/>
                          </a:xfrm>
                          <a:prstGeom prst="rect">
                            <a:avLst/>
                          </a:prstGeom>
                        </pic:spPr>
                      </pic:pic>
                    </a:graphicData>
                  </a:graphic>
                </wp:inline>
              </w:drawing>
            </w:r>
          </w:p>
        </w:tc>
      </w:tr>
    </w:tbl>
    <w:p w14:paraId="39C91D92" w14:textId="77777777" w:rsidR="00F8019D" w:rsidRDefault="00F8019D" w:rsidP="00365EF0">
      <w:pPr>
        <w:pStyle w:val="Heading3"/>
      </w:pPr>
      <w:bookmarkStart w:id="200" w:name="_Toc155280455"/>
      <w:bookmarkEnd w:id="200"/>
    </w:p>
    <w:p w14:paraId="513D9BDB" w14:textId="26EBA942" w:rsidR="00365EF0" w:rsidRPr="00A8518D" w:rsidRDefault="00365EF0" w:rsidP="00365EF0">
      <w:pPr>
        <w:pStyle w:val="Heading3"/>
      </w:pPr>
      <w:bookmarkStart w:id="201" w:name="_Toc155280456"/>
      <w:r w:rsidRPr="00A8518D">
        <w:t>Bruker FTIR Files</w:t>
      </w:r>
      <w:bookmarkEnd w:id="198"/>
      <w:bookmarkEnd w:id="201"/>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lastRenderedPageBreak/>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Bruker FTIR text files with dpt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202" w:name="_Toc155280457"/>
      <w:r w:rsidRPr="00A8518D">
        <w:t>SVC HR-1024 Files</w:t>
      </w:r>
      <w:bookmarkEnd w:id="195"/>
      <w:bookmarkEnd w:id="196"/>
      <w:bookmarkEnd w:id="202"/>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The HR-1024 stores radiances of reflectance panel, target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548D6496"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r w:rsidR="00066C53">
              <w:rPr>
                <w:sz w:val="22"/>
                <w:szCs w:val="22"/>
              </w:rPr>
              <w:t xml:space="preserve"> Under these circumstances, the user will be prompted for the correct date interpretation in case an ambiguity is found.</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5FE4D956" w:rsidR="00365EF0" w:rsidRPr="00DC42F9" w:rsidRDefault="00365EF0" w:rsidP="003078EE">
            <w:pPr>
              <w:pStyle w:val="CaptioninTable"/>
            </w:pPr>
            <w:bookmarkStart w:id="203" w:name="_Ref145054801"/>
            <w:r w:rsidRPr="00DC42F9">
              <w:t xml:space="preserve">Figure </w:t>
            </w:r>
            <w:r w:rsidRPr="00DC42F9">
              <w:fldChar w:fldCharType="begin"/>
            </w:r>
            <w:r w:rsidRPr="00DC42F9">
              <w:instrText xml:space="preserve"> SEQ Figure \* ARABIC </w:instrText>
            </w:r>
            <w:r w:rsidRPr="00DC42F9">
              <w:fldChar w:fldCharType="separate"/>
            </w:r>
            <w:r w:rsidR="00087751">
              <w:rPr>
                <w:noProof/>
              </w:rPr>
              <w:t>20</w:t>
            </w:r>
            <w:r w:rsidRPr="00DC42F9">
              <w:fldChar w:fldCharType="end"/>
            </w:r>
            <w:bookmarkEnd w:id="203"/>
            <w:r w:rsidRPr="00DC42F9">
              <w:t>: Automatically generated hierarchy for HR-1024 files</w:t>
            </w:r>
          </w:p>
        </w:tc>
      </w:tr>
    </w:tbl>
    <w:p w14:paraId="35E757FB" w14:textId="77777777" w:rsidR="00365EF0" w:rsidRPr="00B350A0" w:rsidRDefault="00365EF0" w:rsidP="00365EF0">
      <w:pPr>
        <w:pStyle w:val="Note"/>
      </w:pPr>
      <w:r w:rsidRPr="00B350A0">
        <w:lastRenderedPageBreak/>
        <w:t>Note</w:t>
      </w:r>
      <w:r w:rsidRPr="00B350A0">
        <w:tab/>
        <w:t>For SPECCCHIO version pre 3.1: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r w:rsidRPr="00B350A0">
        <w:rPr>
          <w:u w:val="single"/>
          <w:lang w:val="fr-CH"/>
        </w:rPr>
        <w:t>Example files</w:t>
      </w:r>
    </w:p>
    <w:p w14:paraId="7E9DFC5C" w14:textId="77777777" w:rsidR="00365EF0" w:rsidRPr="00B350A0" w:rsidRDefault="00365EF0" w:rsidP="00365EF0">
      <w:pPr>
        <w:pStyle w:val="Code"/>
        <w:rPr>
          <w:lang w:val="fr-CH"/>
        </w:rPr>
      </w:pPr>
      <w:r w:rsidRPr="00B350A0">
        <w:rPr>
          <w:lang w:val="fr-CH"/>
        </w:rPr>
        <w:t>/*** Spectra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longitude= 11121.2335,W, 11121.2324,W</w:t>
      </w:r>
    </w:p>
    <w:p w14:paraId="786235F7" w14:textId="77777777" w:rsidR="00365EF0" w:rsidRPr="00B350A0" w:rsidRDefault="00365EF0" w:rsidP="00365EF0">
      <w:pPr>
        <w:pStyle w:val="Code"/>
      </w:pPr>
      <w:r w:rsidRPr="00B350A0">
        <w:t>latitude= 5330.5955,N, 5330.5964,N</w:t>
      </w:r>
    </w:p>
    <w:p w14:paraId="6ABD2FBA" w14:textId="77777777" w:rsidR="00365EF0" w:rsidRPr="00B350A0" w:rsidRDefault="00365EF0" w:rsidP="00365EF0">
      <w:pPr>
        <w:pStyle w:val="Code"/>
      </w:pPr>
      <w:r w:rsidRPr="00B350A0">
        <w:t>gpstime= 154336.000, 154356.000</w:t>
      </w:r>
    </w:p>
    <w:p w14:paraId="76DCDB18" w14:textId="77777777" w:rsidR="00365EF0" w:rsidRPr="00B350A0" w:rsidRDefault="00365EF0" w:rsidP="00365EF0">
      <w:pPr>
        <w:pStyle w:val="Code"/>
      </w:pPr>
      <w:r w:rsidRPr="00B350A0">
        <w:t xml:space="preserve">comm=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Spectra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r w:rsidRPr="00B350A0">
        <w:rPr>
          <w:lang w:val="it-IT"/>
        </w:rPr>
        <w:t>scan settings=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lastRenderedPageBreak/>
        <w:t>external data mask= 0</w:t>
      </w:r>
    </w:p>
    <w:p w14:paraId="46BD599E" w14:textId="77777777" w:rsidR="00365EF0" w:rsidRPr="00B350A0" w:rsidRDefault="00365EF0" w:rsidP="00365EF0">
      <w:pPr>
        <w:pStyle w:val="Code"/>
      </w:pPr>
      <w:r w:rsidRPr="00B350A0">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r w:rsidRPr="00B350A0">
        <w:rPr>
          <w:lang w:val="it-IT"/>
        </w:rPr>
        <w:t>longitude= 01116.9879,E, 01116.9933,E</w:t>
      </w:r>
    </w:p>
    <w:p w14:paraId="165D6668" w14:textId="77777777" w:rsidR="00365EF0" w:rsidRPr="00B350A0" w:rsidRDefault="00365EF0" w:rsidP="00365EF0">
      <w:pPr>
        <w:pStyle w:val="Code"/>
        <w:rPr>
          <w:lang w:val="it-IT"/>
        </w:rPr>
      </w:pPr>
      <w:r w:rsidRPr="00B350A0">
        <w:rPr>
          <w:lang w:val="it-IT"/>
        </w:rPr>
        <w:t>latitude= 4806.4988,N, 4806.5075,N</w:t>
      </w:r>
    </w:p>
    <w:p w14:paraId="182E6E56" w14:textId="77777777" w:rsidR="00365EF0" w:rsidRPr="00B350A0" w:rsidRDefault="00365EF0" w:rsidP="00365EF0">
      <w:pPr>
        <w:pStyle w:val="Code"/>
        <w:rPr>
          <w:lang w:val="fr-CH"/>
        </w:rPr>
      </w:pPr>
      <w:r w:rsidRPr="00B350A0">
        <w:rPr>
          <w:lang w:val="fr-CH"/>
        </w:rPr>
        <w:t>gpstime= 084748.000, 085034.000</w:t>
      </w:r>
    </w:p>
    <w:p w14:paraId="484BA8D1" w14:textId="77777777" w:rsidR="00365EF0" w:rsidRPr="00B350A0" w:rsidRDefault="00365EF0" w:rsidP="00365EF0">
      <w:pPr>
        <w:pStyle w:val="Code"/>
        <w:rPr>
          <w:lang w:val="fr-CH"/>
        </w:rPr>
      </w:pPr>
      <w:r w:rsidRPr="00B350A0">
        <w:rPr>
          <w:lang w:val="fr-CH"/>
        </w:rPr>
        <w:t xml:space="preserve">comm=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204" w:name="_Toc355280374"/>
      <w:bookmarkStart w:id="205" w:name="_Toc398023880"/>
      <w:bookmarkStart w:id="206" w:name="_Toc155280458"/>
      <w:r w:rsidRPr="00A8518D">
        <w:t>Apogee Files</w:t>
      </w:r>
      <w:bookmarkEnd w:id="204"/>
      <w:bookmarkEnd w:id="205"/>
      <w:bookmarkEnd w:id="206"/>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xml:space="preserve">" TRANS-&gt;  Wave:733.53nm  Pix:1050  Val: 25.767  Time:23ms  Avg:7  Sm:0  Sg:0  Tc:on  Xt:1  Ch:1 </w:t>
      </w:r>
    </w:p>
    <w:p w14:paraId="5399DD8F" w14:textId="77777777" w:rsidR="00365EF0" w:rsidRPr="00B350A0" w:rsidRDefault="00365EF0" w:rsidP="00365EF0">
      <w:pPr>
        <w:pStyle w:val="Code"/>
        <w:rPr>
          <w:lang w:val="it-IT"/>
        </w:rPr>
      </w:pPr>
      <w:r w:rsidRPr="00B350A0">
        <w:t xml:space="preserve"> </w:t>
      </w:r>
      <w:r w:rsidRPr="00B350A0">
        <w:rPr>
          <w:lang w:val="it-IT"/>
        </w:rPr>
        <w:t>400.00  1.102E+000</w:t>
      </w:r>
    </w:p>
    <w:p w14:paraId="50D58FAA" w14:textId="77777777" w:rsidR="00365EF0" w:rsidRPr="00B350A0" w:rsidRDefault="00365EF0" w:rsidP="00365EF0">
      <w:pPr>
        <w:pStyle w:val="Code"/>
        <w:rPr>
          <w:lang w:val="it-IT"/>
        </w:rPr>
      </w:pPr>
      <w:r w:rsidRPr="00B350A0">
        <w:rPr>
          <w:lang w:val="it-IT"/>
        </w:rPr>
        <w:t xml:space="preserve"> 400.50  1.131E+000</w:t>
      </w:r>
    </w:p>
    <w:p w14:paraId="2BF548FF" w14:textId="77777777" w:rsidR="00365EF0" w:rsidRPr="00B350A0" w:rsidRDefault="00365EF0" w:rsidP="00365EF0">
      <w:pPr>
        <w:pStyle w:val="Code"/>
        <w:rPr>
          <w:lang w:val="it-IT"/>
        </w:rPr>
      </w:pPr>
      <w:r w:rsidRPr="00B350A0">
        <w:rPr>
          <w:lang w:val="it-IT"/>
        </w:rPr>
        <w:t xml:space="preserve"> 401.00  1.205E+000</w:t>
      </w:r>
    </w:p>
    <w:p w14:paraId="7BFE291D" w14:textId="77777777" w:rsidR="00365EF0" w:rsidRPr="00B350A0" w:rsidRDefault="00365EF0" w:rsidP="00365EF0">
      <w:pPr>
        <w:pStyle w:val="Code"/>
        <w:rPr>
          <w:lang w:val="it-IT"/>
        </w:rPr>
      </w:pPr>
      <w:r w:rsidRPr="00B350A0">
        <w:rPr>
          <w:lang w:val="it-IT"/>
        </w:rPr>
        <w:t xml:space="preserve"> 401.50  1.257E+000</w:t>
      </w:r>
    </w:p>
    <w:p w14:paraId="607C2C81" w14:textId="77777777" w:rsidR="00365EF0" w:rsidRPr="00B350A0" w:rsidRDefault="00365EF0" w:rsidP="00365EF0">
      <w:pPr>
        <w:pStyle w:val="Code"/>
        <w:rPr>
          <w:lang w:val="it-IT"/>
        </w:rPr>
      </w:pPr>
      <w:r w:rsidRPr="00B350A0">
        <w:rPr>
          <w:lang w:val="it-IT"/>
        </w:rPr>
        <w:t xml:space="preserve"> 402.00  1.260E+000</w:t>
      </w:r>
    </w:p>
    <w:p w14:paraId="16C42B28" w14:textId="77777777" w:rsidR="00365EF0" w:rsidRPr="00B350A0" w:rsidRDefault="00365EF0" w:rsidP="00365EF0">
      <w:pPr>
        <w:pStyle w:val="Code"/>
        <w:rPr>
          <w:lang w:val="it-IT"/>
        </w:rPr>
      </w:pPr>
      <w:r w:rsidRPr="00B350A0">
        <w:rPr>
          <w:lang w:val="it-IT"/>
        </w:rPr>
        <w:t xml:space="preserve"> 402.50  1.336E+000</w:t>
      </w:r>
    </w:p>
    <w:p w14:paraId="7EB84C48" w14:textId="77777777" w:rsidR="00365EF0" w:rsidRPr="00B350A0" w:rsidRDefault="00365EF0" w:rsidP="00365EF0">
      <w:pPr>
        <w:pStyle w:val="Code"/>
        <w:rPr>
          <w:lang w:val="it-IT"/>
        </w:rPr>
      </w:pPr>
      <w:r w:rsidRPr="00B350A0">
        <w:rPr>
          <w:lang w:val="it-IT"/>
        </w:rPr>
        <w:t xml:space="preserve"> 403.00  1.341E+000</w:t>
      </w:r>
    </w:p>
    <w:p w14:paraId="7F53738B" w14:textId="77777777" w:rsidR="00365EF0" w:rsidRPr="00B350A0" w:rsidRDefault="00365EF0" w:rsidP="00365EF0">
      <w:pPr>
        <w:pStyle w:val="Code"/>
        <w:rPr>
          <w:lang w:val="it-IT"/>
        </w:rPr>
      </w:pPr>
      <w:r w:rsidRPr="00B350A0">
        <w:rPr>
          <w:lang w:val="it-IT"/>
        </w:rPr>
        <w:t xml:space="preserve"> 403.50  1.418E+000</w:t>
      </w:r>
    </w:p>
    <w:p w14:paraId="3F849268" w14:textId="77777777" w:rsidR="00365EF0" w:rsidRPr="00B350A0" w:rsidRDefault="00365EF0" w:rsidP="00365EF0">
      <w:pPr>
        <w:pStyle w:val="Code"/>
        <w:rPr>
          <w:lang w:val="it-IT"/>
        </w:rPr>
      </w:pPr>
      <w:r w:rsidRPr="00B350A0">
        <w:rPr>
          <w:lang w:val="it-IT"/>
        </w:rPr>
        <w:t xml:space="preserve"> 404.00  1.451E+000</w:t>
      </w:r>
    </w:p>
    <w:p w14:paraId="5BF183CF" w14:textId="77777777" w:rsidR="00365EF0" w:rsidRPr="00B350A0" w:rsidRDefault="00365EF0" w:rsidP="00365EF0">
      <w:pPr>
        <w:pStyle w:val="Code"/>
        <w:rPr>
          <w:lang w:val="it-IT"/>
        </w:rPr>
      </w:pPr>
      <w:r w:rsidRPr="00B350A0">
        <w:rPr>
          <w:lang w:val="it-IT"/>
        </w:rPr>
        <w:t xml:space="preserve"> 404.50  1.444E+000</w:t>
      </w:r>
    </w:p>
    <w:p w14:paraId="5B5A88D8" w14:textId="77777777" w:rsidR="00365EF0" w:rsidRPr="00B350A0" w:rsidRDefault="00365EF0" w:rsidP="00365EF0">
      <w:pPr>
        <w:pStyle w:val="Code"/>
      </w:pPr>
      <w:r w:rsidRPr="00B350A0">
        <w:rPr>
          <w:lang w:val="it-IT"/>
        </w:rPr>
        <w:t xml:space="preserve"> </w:t>
      </w:r>
      <w:r w:rsidRPr="00B350A0">
        <w:t>405.00  1.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7" w:name="_Ref355167308"/>
      <w:bookmarkStart w:id="208" w:name="_Ref355167311"/>
      <w:bookmarkStart w:id="209" w:name="_Toc355280375"/>
      <w:bookmarkStart w:id="210" w:name="_Toc398023881"/>
    </w:p>
    <w:p w14:paraId="4939FCB1" w14:textId="77777777" w:rsidR="00365EF0" w:rsidRPr="00A8518D" w:rsidRDefault="00365EF0" w:rsidP="00365EF0">
      <w:pPr>
        <w:pStyle w:val="Heading3"/>
      </w:pPr>
      <w:bookmarkStart w:id="211" w:name="_Ref499981312"/>
      <w:bookmarkStart w:id="212" w:name="_Toc155280459"/>
      <w:r w:rsidRPr="00A8518D">
        <w:lastRenderedPageBreak/>
        <w:t>ENVI Spectral Library Files</w:t>
      </w:r>
      <w:bookmarkEnd w:id="207"/>
      <w:bookmarkEnd w:id="208"/>
      <w:bookmarkEnd w:id="209"/>
      <w:bookmarkEnd w:id="210"/>
      <w:bookmarkEnd w:id="211"/>
      <w:bookmarkEnd w:id="212"/>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r w:rsidRPr="00DC42F9">
              <w:rPr>
                <w:sz w:val="22"/>
                <w:szCs w:val="22"/>
              </w:rPr>
              <w:t>Exelis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hdr</w:t>
            </w:r>
            <w:r w:rsidRPr="00DC42F9">
              <w:rPr>
                <w:sz w:val="22"/>
                <w:szCs w:val="22"/>
              </w:rPr>
              <w:t xml:space="preserve"> file in the folder. Each </w:t>
            </w:r>
            <w:r w:rsidRPr="00DC42F9">
              <w:rPr>
                <w:rStyle w:val="Codeintext"/>
                <w:sz w:val="22"/>
                <w:szCs w:val="22"/>
                <w:u w:val="single"/>
              </w:rPr>
              <w:t>.hdr</w:t>
            </w:r>
            <w:r w:rsidRPr="00DC42F9">
              <w:rPr>
                <w:sz w:val="22"/>
                <w:szCs w:val="22"/>
              </w:rPr>
              <w:t xml:space="preserve"> file refers to either an </w:t>
            </w:r>
            <w:r w:rsidRPr="00DC42F9">
              <w:rPr>
                <w:rStyle w:val="Codeintext"/>
                <w:sz w:val="22"/>
                <w:szCs w:val="22"/>
                <w:u w:val="single"/>
              </w:rPr>
              <w:t>.slb</w:t>
            </w:r>
            <w:r w:rsidRPr="00DC42F9">
              <w:rPr>
                <w:sz w:val="22"/>
                <w:szCs w:val="22"/>
              </w:rPr>
              <w:t xml:space="preserve"> or </w:t>
            </w:r>
            <w:r w:rsidRPr="00DC42F9">
              <w:rPr>
                <w:rStyle w:val="Codeintext"/>
                <w:sz w:val="22"/>
                <w:szCs w:val="22"/>
                <w:u w:val="single"/>
              </w:rPr>
              <w:t>.sli</w:t>
            </w:r>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r w:rsidRPr="00DC42F9">
              <w:rPr>
                <w:sz w:val="22"/>
                <w:szCs w:val="22"/>
              </w:rPr>
              <w:t>my_spectra.hdr</w:t>
            </w:r>
          </w:p>
          <w:p w14:paraId="12D4C5D3" w14:textId="77777777" w:rsidR="00365EF0" w:rsidRPr="00DC42F9" w:rsidRDefault="00365EF0" w:rsidP="00A559D8">
            <w:pPr>
              <w:pStyle w:val="CodeinTable"/>
              <w:rPr>
                <w:sz w:val="22"/>
                <w:szCs w:val="22"/>
              </w:rPr>
            </w:pPr>
            <w:r w:rsidRPr="00DC42F9">
              <w:rPr>
                <w:sz w:val="22"/>
                <w:szCs w:val="22"/>
              </w:rPr>
              <w:t>my_spectra.slb</w:t>
            </w:r>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r w:rsidRPr="00DC42F9">
              <w:rPr>
                <w:sz w:val="22"/>
                <w:szCs w:val="22"/>
              </w:rPr>
              <w:t>my_spectra.hdr</w:t>
            </w:r>
          </w:p>
          <w:p w14:paraId="349D1724" w14:textId="77777777" w:rsidR="00365EF0" w:rsidRPr="00DC42F9" w:rsidRDefault="00365EF0" w:rsidP="00A559D8">
            <w:pPr>
              <w:pStyle w:val="CodeinTable"/>
              <w:rPr>
                <w:sz w:val="22"/>
                <w:szCs w:val="22"/>
              </w:rPr>
            </w:pPr>
            <w:r w:rsidRPr="00DC42F9">
              <w:rPr>
                <w:sz w:val="22"/>
                <w:szCs w:val="22"/>
              </w:rPr>
              <w:t>my_spectra.sli</w:t>
            </w:r>
          </w:p>
          <w:p w14:paraId="098D956D" w14:textId="77777777" w:rsidR="00365EF0" w:rsidRPr="00DC42F9" w:rsidRDefault="00365EF0" w:rsidP="00A559D8">
            <w:pPr>
              <w:pStyle w:val="TableText"/>
              <w:rPr>
                <w:sz w:val="22"/>
                <w:szCs w:val="22"/>
              </w:rPr>
            </w:pPr>
            <w:r w:rsidRPr="00DC42F9">
              <w:rPr>
                <w:sz w:val="22"/>
                <w:szCs w:val="22"/>
              </w:rPr>
              <w:t xml:space="preserve">Both </w:t>
            </w:r>
            <w:r w:rsidRPr="00DC42F9">
              <w:rPr>
                <w:rStyle w:val="Codeintext"/>
                <w:sz w:val="22"/>
                <w:szCs w:val="22"/>
                <w:u w:val="single"/>
              </w:rPr>
              <w:t>.slb</w:t>
            </w:r>
            <w:r w:rsidRPr="00DC42F9">
              <w:rPr>
                <w:sz w:val="22"/>
                <w:szCs w:val="22"/>
              </w:rPr>
              <w:t xml:space="preserve"> and </w:t>
            </w:r>
            <w:r w:rsidRPr="00DC42F9">
              <w:rPr>
                <w:rStyle w:val="Codeintext"/>
                <w:sz w:val="22"/>
                <w:szCs w:val="22"/>
                <w:u w:val="single"/>
              </w:rPr>
              <w:t>.sli</w:t>
            </w:r>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ENVI Hdr</w:t>
            </w:r>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 xml:space="preserve">The Sensor definition (i.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13" w:name="_Toc355280376"/>
      <w:bookmarkStart w:id="214" w:name="_Ref356813987"/>
      <w:bookmarkStart w:id="215" w:name="_Ref356813989"/>
      <w:bookmarkStart w:id="216" w:name="_Toc398023882"/>
      <w:bookmarkStart w:id="217" w:name="_Ref413327559"/>
      <w:bookmarkStart w:id="218" w:name="_Ref500010080"/>
      <w:bookmarkStart w:id="219" w:name="_Ref500010081"/>
      <w:bookmarkStart w:id="220" w:name="_Toc155280460"/>
      <w:r w:rsidRPr="00A8518D">
        <w:t>Ocean Optics SpectraSuite Data Files</w:t>
      </w:r>
      <w:bookmarkEnd w:id="213"/>
      <w:bookmarkEnd w:id="214"/>
      <w:bookmarkEnd w:id="215"/>
      <w:bookmarkEnd w:id="216"/>
      <w:bookmarkEnd w:id="217"/>
      <w:bookmarkEnd w:id="218"/>
      <w:bookmarkEnd w:id="219"/>
      <w:bookmarkEnd w:id="220"/>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r w:rsidRPr="00B350A0">
        <w:t>SpectraSuit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User: telerilevamento</w:t>
      </w:r>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usec):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21" w:name="_Toc293145197"/>
      <w:bookmarkStart w:id="222" w:name="_Toc355280377"/>
      <w:bookmarkStart w:id="223" w:name="_Toc398023883"/>
      <w:bookmarkStart w:id="224" w:name="_Toc155280461"/>
      <w:r w:rsidRPr="00A8518D">
        <w:t>Ocean Optics Ocean View Data Files</w:t>
      </w:r>
      <w:bookmarkEnd w:id="221"/>
      <w:bookmarkEnd w:id="224"/>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User: amacarth</w:t>
      </w:r>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r w:rsidRPr="00B350A0">
        <w:t>Autoset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Electric dark correction enabled: true</w:t>
      </w:r>
    </w:p>
    <w:p w14:paraId="70AAFC78" w14:textId="77777777" w:rsidR="00365EF0" w:rsidRPr="00B350A0" w:rsidRDefault="00365EF0" w:rsidP="00365EF0">
      <w:pPr>
        <w:pStyle w:val="Code"/>
      </w:pPr>
      <w:r w:rsidRPr="00B350A0">
        <w:t>Nonlinearity correction enabled: true</w:t>
      </w:r>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r w:rsidRPr="00B350A0">
        <w:t>XAxis mode: Wavelengths</w:t>
      </w:r>
    </w:p>
    <w:p w14:paraId="76B9BDAB" w14:textId="77777777" w:rsidR="00365EF0" w:rsidRPr="00B350A0" w:rsidRDefault="00365EF0" w:rsidP="00365EF0">
      <w:pPr>
        <w:pStyle w:val="Code"/>
      </w:pPr>
      <w:r w:rsidRPr="00B350A0">
        <w:t>Stop averaging: false</w:t>
      </w:r>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5" w:name="_Toc155280462"/>
      <w:r w:rsidRPr="00A8518D">
        <w:t>HDF5 Files containing FGI goniometer measurements</w:t>
      </w:r>
      <w:bookmarkEnd w:id="222"/>
      <w:bookmarkEnd w:id="223"/>
      <w:bookmarkEnd w:id="225"/>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HDF5 files and XML files containing measurement data from FGI (Finish Geodetic Institute) goniometer measurements</w:t>
            </w:r>
          </w:p>
          <w:p w14:paraId="103A982C" w14:textId="77777777" w:rsidR="00365EF0" w:rsidRPr="00DC42F9" w:rsidRDefault="00365EF0" w:rsidP="00A559D8">
            <w:pPr>
              <w:pStyle w:val="Body"/>
              <w:ind w:left="0"/>
              <w:rPr>
                <w:sz w:val="22"/>
                <w:szCs w:val="22"/>
              </w:rPr>
            </w:pPr>
            <w:r w:rsidRPr="00DC42F9">
              <w:rPr>
                <w:sz w:val="22"/>
                <w:szCs w:val="22"/>
              </w:rPr>
              <w:t>The newest data structure version (with a coupled xml-file, containing all the Metadata) is still experimental and is not yet not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093F38B4" w14:textId="77777777" w:rsidR="00365EF0" w:rsidRPr="00A8518D" w:rsidRDefault="00365EF0" w:rsidP="00365EF0">
      <w:pPr>
        <w:pStyle w:val="Heading3"/>
      </w:pPr>
      <w:bookmarkStart w:id="226" w:name="_Toc398023884"/>
      <w:bookmarkStart w:id="227" w:name="_Toc355280378"/>
      <w:bookmarkStart w:id="228" w:name="_Toc155280463"/>
      <w:r w:rsidRPr="00A8518D">
        <w:t>UniSpec Single Channel</w:t>
      </w:r>
      <w:bookmarkEnd w:id="226"/>
      <w:bookmarkEnd w:id="228"/>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r w:rsidRPr="00DC42F9">
              <w:rPr>
                <w:sz w:val="22"/>
                <w:szCs w:val="22"/>
              </w:rPr>
              <w:t>UniSpec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r w:rsidRPr="00DC42F9">
              <w:rPr>
                <w:sz w:val="22"/>
                <w:szCs w:val="22"/>
              </w:rPr>
              <w:t>UniSpec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9" w:name="_Toc398023885"/>
      <w:bookmarkStart w:id="230" w:name="_Toc155280464"/>
      <w:r w:rsidRPr="00A8518D">
        <w:t>UniSpec Double Channel SPU</w:t>
      </w:r>
      <w:bookmarkEnd w:id="229"/>
      <w:bookmarkEnd w:id="230"/>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r w:rsidRPr="00DC42F9">
              <w:rPr>
                <w:sz w:val="22"/>
                <w:szCs w:val="22"/>
              </w:rPr>
              <w:t>UniSpec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r w:rsidRPr="00DC42F9">
              <w:rPr>
                <w:sz w:val="22"/>
                <w:szCs w:val="22"/>
              </w:rPr>
              <w:t>UniSpec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31" w:name="_Toc398023886"/>
      <w:bookmarkStart w:id="232" w:name="_Toc155280465"/>
      <w:r w:rsidRPr="00A8518D">
        <w:t>SPECPR</w:t>
      </w:r>
      <w:bookmarkEnd w:id="231"/>
      <w:bookmarkEnd w:id="232"/>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33" w:name="_Toc398023887"/>
      <w:bookmarkStart w:id="234" w:name="_Toc155280466"/>
      <w:r w:rsidRPr="00A8518D">
        <w:lastRenderedPageBreak/>
        <w:t>Modtran Albedo File</w:t>
      </w:r>
      <w:bookmarkEnd w:id="233"/>
      <w:bookmarkEnd w:id="234"/>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r w:rsidRPr="003A3104">
              <w:rPr>
                <w:sz w:val="22"/>
                <w:szCs w:val="22"/>
              </w:rPr>
              <w:t>Modtran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Modtran web site at </w:t>
            </w:r>
            <w:hyperlink r:id="rId56" w:history="1">
              <w:r w:rsidRPr="003A3104">
                <w:rPr>
                  <w:rStyle w:val="Hyperlink"/>
                  <w:sz w:val="22"/>
                  <w:szCs w:val="22"/>
                </w:rPr>
                <w:t>http://www.Modtran5.com</w:t>
              </w:r>
            </w:hyperlink>
            <w:r w:rsidRPr="003A3104">
              <w:rPr>
                <w:sz w:val="22"/>
                <w:szCs w:val="22"/>
              </w:rPr>
              <w:t>.</w:t>
            </w:r>
          </w:p>
        </w:tc>
      </w:tr>
    </w:tbl>
    <w:p w14:paraId="293C7FA6" w14:textId="10550087" w:rsidR="00C20EA1" w:rsidRDefault="00C20EA1" w:rsidP="00365EF0">
      <w:pPr>
        <w:pStyle w:val="Heading3"/>
      </w:pPr>
      <w:bookmarkStart w:id="235" w:name="_Toc398023888"/>
      <w:bookmarkStart w:id="236" w:name="_Toc155280467"/>
      <w:r>
        <w:t>FloX and RoX Files</w:t>
      </w:r>
      <w:bookmarkEnd w:id="236"/>
    </w:p>
    <w:p w14:paraId="63174FC2" w14:textId="77221703" w:rsidR="00C20EA1" w:rsidRDefault="00C20EA1" w:rsidP="00C20EA1"/>
    <w:tbl>
      <w:tblPr>
        <w:tblStyle w:val="TableGrid"/>
        <w:tblW w:w="0" w:type="auto"/>
        <w:tblInd w:w="709" w:type="dxa"/>
        <w:tblLook w:val="04A0" w:firstRow="1" w:lastRow="0" w:firstColumn="1" w:lastColumn="0" w:noHBand="0" w:noVBand="1"/>
      </w:tblPr>
      <w:tblGrid>
        <w:gridCol w:w="1644"/>
        <w:gridCol w:w="6827"/>
      </w:tblGrid>
      <w:tr w:rsidR="00C20EA1" w:rsidRPr="00B52CED" w14:paraId="4CB2E2E5" w14:textId="77777777" w:rsidTr="00C20EA1">
        <w:tc>
          <w:tcPr>
            <w:tcW w:w="1644" w:type="dxa"/>
          </w:tcPr>
          <w:p w14:paraId="01F3D32D" w14:textId="77777777" w:rsidR="00C20EA1" w:rsidRPr="00B52CED" w:rsidRDefault="00C20EA1" w:rsidP="00E3689F">
            <w:pPr>
              <w:pStyle w:val="Body"/>
              <w:ind w:left="0"/>
              <w:rPr>
                <w:sz w:val="22"/>
                <w:szCs w:val="22"/>
              </w:rPr>
            </w:pPr>
            <w:r w:rsidRPr="00B52CED">
              <w:rPr>
                <w:sz w:val="22"/>
                <w:szCs w:val="22"/>
              </w:rPr>
              <w:t>Standard or Format Owner</w:t>
            </w:r>
          </w:p>
        </w:tc>
        <w:tc>
          <w:tcPr>
            <w:tcW w:w="6827" w:type="dxa"/>
          </w:tcPr>
          <w:p w14:paraId="01F91BF9" w14:textId="25145FDF" w:rsidR="00C20EA1" w:rsidRPr="00B52CED" w:rsidRDefault="00C20EA1" w:rsidP="00E3689F">
            <w:pPr>
              <w:pStyle w:val="Body"/>
              <w:ind w:left="0"/>
              <w:rPr>
                <w:sz w:val="22"/>
                <w:szCs w:val="22"/>
              </w:rPr>
            </w:pPr>
            <w:r w:rsidRPr="00B52CED">
              <w:rPr>
                <w:sz w:val="22"/>
                <w:szCs w:val="22"/>
              </w:rPr>
              <w:t xml:space="preserve">JB Hyperspectral, </w:t>
            </w:r>
            <w:hyperlink r:id="rId57" w:history="1">
              <w:r w:rsidRPr="00B52CED">
                <w:rPr>
                  <w:rStyle w:val="Hyperlink"/>
                  <w:sz w:val="22"/>
                  <w:szCs w:val="22"/>
                </w:rPr>
                <w:t>https://www.jb-hyperspectral.com</w:t>
              </w:r>
            </w:hyperlink>
            <w:r w:rsidRPr="00B52CED">
              <w:rPr>
                <w:sz w:val="22"/>
                <w:szCs w:val="22"/>
              </w:rPr>
              <w:t xml:space="preserve"> </w:t>
            </w:r>
          </w:p>
        </w:tc>
      </w:tr>
      <w:tr w:rsidR="00C20EA1" w:rsidRPr="00B52CED" w14:paraId="0F7DD94D" w14:textId="77777777" w:rsidTr="00C20EA1">
        <w:tc>
          <w:tcPr>
            <w:tcW w:w="1644" w:type="dxa"/>
          </w:tcPr>
          <w:p w14:paraId="05B747F4" w14:textId="77777777" w:rsidR="00C20EA1" w:rsidRPr="00B52CED" w:rsidRDefault="00C20EA1" w:rsidP="00E3689F">
            <w:pPr>
              <w:pStyle w:val="Body"/>
              <w:ind w:left="0"/>
              <w:rPr>
                <w:sz w:val="22"/>
                <w:szCs w:val="22"/>
              </w:rPr>
            </w:pPr>
            <w:r w:rsidRPr="00B52CED">
              <w:rPr>
                <w:sz w:val="22"/>
                <w:szCs w:val="22"/>
              </w:rPr>
              <w:t>Devices</w:t>
            </w:r>
          </w:p>
        </w:tc>
        <w:tc>
          <w:tcPr>
            <w:tcW w:w="6827" w:type="dxa"/>
          </w:tcPr>
          <w:p w14:paraId="63500287" w14:textId="71480AD2" w:rsidR="00C20EA1" w:rsidRPr="00B52CED" w:rsidRDefault="00C20EA1" w:rsidP="00E3689F">
            <w:pPr>
              <w:pStyle w:val="Body"/>
              <w:ind w:left="0"/>
              <w:rPr>
                <w:sz w:val="22"/>
                <w:szCs w:val="22"/>
              </w:rPr>
            </w:pPr>
            <w:r w:rsidRPr="00B52CED">
              <w:rPr>
                <w:sz w:val="22"/>
                <w:szCs w:val="22"/>
              </w:rPr>
              <w:t>FloX &amp; RoX</w:t>
            </w:r>
          </w:p>
        </w:tc>
      </w:tr>
      <w:tr w:rsidR="00C20EA1" w:rsidRPr="00B52CED" w14:paraId="53F86233" w14:textId="77777777" w:rsidTr="00C20EA1">
        <w:tc>
          <w:tcPr>
            <w:tcW w:w="1644" w:type="dxa"/>
          </w:tcPr>
          <w:p w14:paraId="6A0613CB" w14:textId="77777777" w:rsidR="00C20EA1" w:rsidRPr="00B52CED" w:rsidRDefault="00C20EA1" w:rsidP="00E3689F">
            <w:pPr>
              <w:pStyle w:val="Body"/>
              <w:ind w:left="0"/>
              <w:rPr>
                <w:sz w:val="22"/>
                <w:szCs w:val="22"/>
              </w:rPr>
            </w:pPr>
            <w:r w:rsidRPr="00B52CED">
              <w:rPr>
                <w:sz w:val="22"/>
                <w:szCs w:val="22"/>
              </w:rPr>
              <w:t>Supported Formats</w:t>
            </w:r>
          </w:p>
        </w:tc>
        <w:tc>
          <w:tcPr>
            <w:tcW w:w="6827" w:type="dxa"/>
          </w:tcPr>
          <w:p w14:paraId="06325520" w14:textId="0E3D0957" w:rsidR="00C20EA1" w:rsidRPr="00B52CED" w:rsidRDefault="00C20EA1" w:rsidP="00E3689F">
            <w:pPr>
              <w:pStyle w:val="Body"/>
              <w:ind w:left="0"/>
              <w:rPr>
                <w:sz w:val="22"/>
                <w:szCs w:val="22"/>
              </w:rPr>
            </w:pPr>
            <w:r w:rsidRPr="00B52CED">
              <w:rPr>
                <w:sz w:val="22"/>
                <w:szCs w:val="22"/>
              </w:rPr>
              <w:t>FloX &amp; RoX</w:t>
            </w:r>
          </w:p>
        </w:tc>
      </w:tr>
      <w:tr w:rsidR="00C20EA1" w:rsidRPr="00B52CED" w14:paraId="4EE231DC" w14:textId="77777777" w:rsidTr="00C20EA1">
        <w:tc>
          <w:tcPr>
            <w:tcW w:w="1644" w:type="dxa"/>
          </w:tcPr>
          <w:p w14:paraId="7ADC137E" w14:textId="77777777" w:rsidR="00C20EA1" w:rsidRPr="00B52CED" w:rsidRDefault="00C20EA1" w:rsidP="00E3689F">
            <w:pPr>
              <w:pStyle w:val="Body"/>
              <w:ind w:left="0"/>
              <w:rPr>
                <w:sz w:val="22"/>
                <w:szCs w:val="22"/>
              </w:rPr>
            </w:pPr>
            <w:r w:rsidRPr="00B52CED">
              <w:rPr>
                <w:sz w:val="22"/>
                <w:szCs w:val="22"/>
              </w:rPr>
              <w:t>Comments</w:t>
            </w:r>
          </w:p>
        </w:tc>
        <w:tc>
          <w:tcPr>
            <w:tcW w:w="6827" w:type="dxa"/>
          </w:tcPr>
          <w:p w14:paraId="67E4C839" w14:textId="0958C4CB" w:rsidR="00C20EA1" w:rsidRPr="00B52CED" w:rsidRDefault="00B52CED" w:rsidP="00E3689F">
            <w:pPr>
              <w:pStyle w:val="TableText"/>
              <w:rPr>
                <w:sz w:val="22"/>
                <w:szCs w:val="22"/>
              </w:rPr>
            </w:pPr>
            <w:r w:rsidRPr="00B52CED">
              <w:rPr>
                <w:sz w:val="22"/>
                <w:szCs w:val="22"/>
              </w:rPr>
              <w:t>A calibration file should be stored alongside the spectral data. Alternatively, if the calibration remains the same for all the data you are handling, then the calibration file location can be set in the SPECCHIO preferences.</w:t>
            </w:r>
          </w:p>
        </w:tc>
      </w:tr>
    </w:tbl>
    <w:p w14:paraId="71D9D3FC" w14:textId="77777777" w:rsidR="00C20EA1" w:rsidRPr="00C20EA1" w:rsidRDefault="00C20EA1" w:rsidP="00C20EA1"/>
    <w:p w14:paraId="61E7AE76" w14:textId="1D21801C" w:rsidR="00365EF0" w:rsidRPr="00A8518D" w:rsidRDefault="00365EF0" w:rsidP="00365EF0">
      <w:pPr>
        <w:pStyle w:val="Heading3"/>
      </w:pPr>
      <w:bookmarkStart w:id="237" w:name="_Toc155280468"/>
      <w:r w:rsidRPr="00A8518D">
        <w:t>Excel files</w:t>
      </w:r>
      <w:bookmarkEnd w:id="227"/>
      <w:bookmarkEnd w:id="235"/>
      <w:bookmarkEnd w:id="237"/>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XLS files only - .CSV, .XLSX etc are not supported</w:t>
            </w:r>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SpectraSuit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The Spectra’s File nam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lastRenderedPageBreak/>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24862B78" w:rsidR="00365EF0" w:rsidRPr="00DA48C2" w:rsidRDefault="00365EF0"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1</w:t>
      </w:r>
      <w:r w:rsidR="002E2E38">
        <w:rPr>
          <w:noProof/>
        </w:rPr>
        <w:fldChar w:fldCharType="end"/>
      </w:r>
      <w:r w:rsidRPr="00DA48C2">
        <w:t>: Top-left corner of example Spectrum spreadsheet</w:t>
      </w:r>
    </w:p>
    <w:p w14:paraId="728E40F7" w14:textId="77777777" w:rsidR="00365EF0" w:rsidRPr="00A8518D" w:rsidRDefault="00365EF0" w:rsidP="00365EF0">
      <w:pPr>
        <w:pStyle w:val="Heading3"/>
      </w:pPr>
      <w:bookmarkStart w:id="238" w:name="_Toc355280379"/>
      <w:bookmarkStart w:id="239" w:name="_Toc398023889"/>
      <w:bookmarkStart w:id="240" w:name="_Toc155280469"/>
      <w:r w:rsidRPr="00A8518D">
        <w:t>TXT Space Formatted Text Files</w:t>
      </w:r>
      <w:bookmarkEnd w:id="238"/>
      <w:bookmarkEnd w:id="239"/>
      <w:bookmarkEnd w:id="240"/>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vl”.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vl              mean_090499              mean_020599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41" w:name="_Toc398023890"/>
      <w:bookmarkStart w:id="242" w:name="_Ref356491633"/>
      <w:bookmarkStart w:id="243" w:name="_Toc155280470"/>
      <w:r w:rsidRPr="00B350A0">
        <w:t>Supported Output Spectrum File Formats</w:t>
      </w:r>
      <w:bookmarkEnd w:id="241"/>
      <w:bookmarkEnd w:id="243"/>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packages</w:t>
      </w:r>
    </w:p>
    <w:p w14:paraId="48868075" w14:textId="77777777" w:rsidR="00365EF0" w:rsidRPr="00B350A0" w:rsidRDefault="00365EF0" w:rsidP="00365EF0">
      <w:pPr>
        <w:pStyle w:val="Bullet"/>
      </w:pPr>
      <w:r w:rsidRPr="00B350A0">
        <w:t>ENVI Spectral Library (SLB)</w:t>
      </w:r>
    </w:p>
    <w:bookmarkEnd w:id="242"/>
    <w:p w14:paraId="417841C2" w14:textId="77777777" w:rsidR="00365EF0" w:rsidRPr="00365EF0" w:rsidRDefault="00365EF0" w:rsidP="00365EF0"/>
    <w:p w14:paraId="77C5E18D" w14:textId="6E29AEE2" w:rsidR="00C00955" w:rsidRDefault="00C00955" w:rsidP="00C00955">
      <w:pPr>
        <w:pStyle w:val="Heading1"/>
      </w:pPr>
      <w:bookmarkStart w:id="244" w:name="_Toc155280471"/>
      <w:r>
        <w:lastRenderedPageBreak/>
        <w:t>Metadata</w:t>
      </w:r>
      <w:bookmarkEnd w:id="244"/>
    </w:p>
    <w:p w14:paraId="6BC76B21" w14:textId="3BE3F80A" w:rsidR="00DC6E0E" w:rsidRPr="00B350A0" w:rsidRDefault="00DC6E0E" w:rsidP="00941E8C">
      <w:pPr>
        <w:pStyle w:val="Heading2"/>
      </w:pPr>
      <w:bookmarkStart w:id="245" w:name="_Ref358394245"/>
      <w:bookmarkStart w:id="246" w:name="_Toc398023870"/>
      <w:bookmarkStart w:id="247" w:name="_Toc155280472"/>
      <w:r w:rsidRPr="00B350A0">
        <w:t xml:space="preserve">Research Groups and Accessing SPECCHIO </w:t>
      </w:r>
      <w:bookmarkEnd w:id="151"/>
      <w:r w:rsidRPr="00B350A0">
        <w:t>Campaigns</w:t>
      </w:r>
      <w:bookmarkEnd w:id="245"/>
      <w:bookmarkEnd w:id="246"/>
      <w:bookmarkEnd w:id="247"/>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889000"/>
                    </a:xfrm>
                    <a:prstGeom prst="rect">
                      <a:avLst/>
                    </a:prstGeom>
                  </pic:spPr>
                </pic:pic>
              </a:graphicData>
            </a:graphic>
          </wp:inline>
        </w:drawing>
      </w:r>
    </w:p>
    <w:p w14:paraId="56FA675E" w14:textId="77777777" w:rsidR="000C7C57" w:rsidRDefault="000C7C57" w:rsidP="003078EE">
      <w:pPr>
        <w:pStyle w:val="Caption"/>
      </w:pPr>
      <w:r>
        <w:t xml:space="preserve">Figure </w:t>
      </w:r>
      <w:r>
        <w:rPr>
          <w:noProof/>
        </w:rPr>
        <w:t>32</w:t>
      </w:r>
      <w:r>
        <w:t>: Dragging of a KML file onto a Spatial Position metadata field</w:t>
      </w:r>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When you add another SPECCHIO User to the Research Group for your Campaign, that User gets all the rights that you have for that Campaign. That is, they can modify the data, add to it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8" w:name="_Ref506299045"/>
      <w:bookmarkStart w:id="249" w:name="_Toc355280344"/>
      <w:bookmarkStart w:id="250" w:name="_Toc398023871"/>
      <w:bookmarkStart w:id="251" w:name="_Toc155280473"/>
      <w:r>
        <w:t>Non-Redundant Storage</w:t>
      </w:r>
      <w:bookmarkEnd w:id="248"/>
      <w:bookmarkEnd w:id="251"/>
    </w:p>
    <w:p w14:paraId="3CA2B933" w14:textId="77949DCB" w:rsidR="00BF36D2" w:rsidRDefault="00747DA7" w:rsidP="00BF36D2">
      <w:pPr>
        <w:pStyle w:val="Body"/>
      </w:pPr>
      <w:r>
        <w:t>Many metaparameters constituting the spectral metadata are highly redundant, in particular as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i.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52" w:name="_Ref506299126"/>
      <w:bookmarkStart w:id="253" w:name="_Toc155280474"/>
      <w:r>
        <w:t>Metadata Storage Levels</w:t>
      </w:r>
      <w:bookmarkEnd w:id="252"/>
      <w:bookmarkEnd w:id="253"/>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Spectrum Level: metadata values are linked to individual spectra</w:t>
      </w:r>
    </w:p>
    <w:p w14:paraId="2289D87C" w14:textId="35853D7B" w:rsidR="00501C04" w:rsidRDefault="00501C04" w:rsidP="007E778A">
      <w:pPr>
        <w:pStyle w:val="Body"/>
        <w:numPr>
          <w:ilvl w:val="0"/>
          <w:numId w:val="17"/>
        </w:numPr>
      </w:pPr>
      <w:r>
        <w:t>Hierarchy Level: metadata values are linked to hierarchies</w:t>
      </w:r>
    </w:p>
    <w:p w14:paraId="56E54B43" w14:textId="77777777" w:rsidR="00501C04" w:rsidRDefault="00501C04" w:rsidP="00501C04">
      <w:pPr>
        <w:pStyle w:val="Body"/>
      </w:pPr>
    </w:p>
    <w:p w14:paraId="0AEFEAA0" w14:textId="3FBCD9B8" w:rsidR="00501C04" w:rsidRPr="00BF36D2" w:rsidRDefault="00501C04" w:rsidP="00501C04">
      <w:pPr>
        <w:pStyle w:val="Body"/>
      </w:pPr>
      <w:r>
        <w:t>Storage at hierarchy level results in a virtual inheritance of metaparam</w:t>
      </w:r>
      <w:r w:rsidR="00066C53">
        <w:t>e</w:t>
      </w:r>
      <w:r>
        <w:t xml:space="preserve">ters set for a hierarchy to all spectra beneath this hierarchy. The significance of this can be appreciated by looking at an example. Consider a large campaign comprising 100’000 spectra. Some metadata, like and experimental design description, will apply to all spectra. If </w:t>
      </w:r>
      <w:r w:rsidR="00066C53">
        <w:t>stored on a the top hierarchy level, a reduction in metadata storage of factor 100’000 will be achieved, thus also considerably improving search speeds in the database.</w:t>
      </w:r>
    </w:p>
    <w:p w14:paraId="484E85CF" w14:textId="3521AA87" w:rsidR="00DC6E0E" w:rsidRPr="00B350A0" w:rsidRDefault="00DC6E0E" w:rsidP="00941E8C">
      <w:pPr>
        <w:pStyle w:val="Heading2"/>
      </w:pPr>
      <w:bookmarkStart w:id="254" w:name="_Toc155280475"/>
      <w:r w:rsidRPr="00B350A0">
        <w:t>Time Data</w:t>
      </w:r>
      <w:bookmarkEnd w:id="249"/>
      <w:bookmarkEnd w:id="250"/>
      <w:bookmarkEnd w:id="254"/>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55" w:name="_Ref153677830"/>
      <w:bookmarkStart w:id="256" w:name="_Toc355280345"/>
      <w:bookmarkStart w:id="257" w:name="_Toc398023872"/>
      <w:bookmarkStart w:id="258" w:name="_Toc155280476"/>
      <w:r w:rsidRPr="00B350A0">
        <w:t>Data Links</w:t>
      </w:r>
      <w:bookmarkEnd w:id="255"/>
      <w:bookmarkEnd w:id="256"/>
      <w:bookmarkEnd w:id="257"/>
      <w:bookmarkEnd w:id="258"/>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lastRenderedPageBreak/>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A manufacturer of spectroradiometric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w:t>
            </w:r>
            <w:r w:rsidRPr="00DC42F9">
              <w:rPr>
                <w:sz w:val="22"/>
                <w:szCs w:val="22"/>
              </w:rPr>
              <w:lastRenderedPageBreak/>
              <w:t>each time the Instrument is sent for calibration. Calibration Numbers are unique for an Instrument. An Instrument Calibration defines an updated set of average wavelengths 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lastRenderedPageBreak/>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The linked Spectrum is the Radiance Spectrum of a white Reference Panel, such as a Spectralon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In some cases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Data links do not make sense for Target Spectra with Measurement Units other than Radiance and for Reference Spectra other than Radiance or Irradiance. In other cases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e.g.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9" w:name="_Ref153696358"/>
      <w:bookmarkStart w:id="260" w:name="_Toc355280346"/>
      <w:bookmarkStart w:id="261" w:name="_Toc398023873"/>
      <w:bookmarkStart w:id="262" w:name="_Toc155280477"/>
      <w:r w:rsidRPr="00B350A0">
        <w:t>Manufacturers, Sensors, Instruments</w:t>
      </w:r>
      <w:bookmarkEnd w:id="259"/>
      <w:bookmarkEnd w:id="260"/>
      <w:r w:rsidRPr="00B350A0">
        <w:t xml:space="preserve"> and Calibrations</w:t>
      </w:r>
      <w:bookmarkEnd w:id="261"/>
      <w:bookmarkEnd w:id="262"/>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252C44" w:rsidP="00DC6E0E">
      <w:pPr>
        <w:pStyle w:val="Figure"/>
        <w:rPr>
          <w:u w:val="single"/>
        </w:rPr>
      </w:pPr>
      <w:r>
        <w:rPr>
          <w:u w:val="single"/>
          <w:lang w:val="en-US" w:eastAsia="en-US"/>
        </w:rPr>
      </w:r>
      <w:r>
        <w:rPr>
          <w:u w:val="single"/>
          <w:lang w:val="en-US" w:eastAsia="en-US"/>
        </w:rPr>
        <w:pict w14:anchorId="54C83423">
          <v:group id="Canvas 62" o:spid="_x0000_s2081" alt="" style="width:435.95pt;height:154.3pt;mso-position-horizontal-relative:char;mso-position-vertical-relative:line" coordsize="55365,19596">
            <v:rect id="AutoShape 406" o:spid="_x0000_s2082" alt="" style="position:absolute;width:55365;height:19596;visibility:visible" fillcolor="#f2f2f2 [3052]" stroked="f">
              <o:lock v:ext="edit" aspectratio="t"/>
            </v:rect>
            <v:rect id="Rectangle 68" o:spid="_x0000_s2083" alt="" style="position:absolute;left:41973;top:4540;width:11265;height:9074;visibility:visible;mso-wrap-style:square;v-text-anchor:top">
              <v:textbox style="mso-next-textbox:#Rectangle 68">
                <w:txbxContent>
                  <w:p w14:paraId="7B2EB4A8" w14:textId="77777777" w:rsidR="00E3689F" w:rsidRPr="00F650F0" w:rsidRDefault="00E3689F" w:rsidP="00DC6E0E">
                    <w:pPr>
                      <w:rPr>
                        <w:rStyle w:val="Strong"/>
                        <w:sz w:val="20"/>
                      </w:rPr>
                    </w:pPr>
                    <w:r w:rsidRPr="00F650F0">
                      <w:rPr>
                        <w:rStyle w:val="Strong"/>
                        <w:sz w:val="20"/>
                      </w:rPr>
                      <w:t>Calibration 1</w:t>
                    </w:r>
                  </w:p>
                </w:txbxContent>
              </v:textbox>
            </v:rect>
            <v:rect id="Rectangle 67" o:spid="_x0000_s2084" alt="" style="position:absolute;left:41351;top:6038;width:11258;height:9068;visibility:visible;mso-wrap-style:square;v-text-anchor:top">
              <v:textbox style="mso-next-textbox:#Rectangle 67">
                <w:txbxContent>
                  <w:p w14:paraId="20E1002B" w14:textId="77777777" w:rsidR="00E3689F" w:rsidRPr="00F650F0" w:rsidRDefault="00E3689F" w:rsidP="00DC6E0E">
                    <w:pPr>
                      <w:rPr>
                        <w:rStyle w:val="Strong"/>
                        <w:sz w:val="20"/>
                      </w:rPr>
                    </w:pPr>
                    <w:r w:rsidRPr="00F650F0">
                      <w:rPr>
                        <w:rStyle w:val="Strong"/>
                        <w:sz w:val="20"/>
                      </w:rPr>
                      <w:t>Calibration 2</w:t>
                    </w:r>
                  </w:p>
                </w:txbxContent>
              </v:textbox>
            </v:rect>
            <v:rect id="Rectangle 63" o:spid="_x0000_s2085" alt="" style="position:absolute;left:27165;top:787;width:10255;height:13183;visibility:visible;mso-wrap-style:square;v-text-anchor:top">
              <v:textbox style="mso-next-textbox:#Rectangle 63">
                <w:txbxContent>
                  <w:p w14:paraId="373195FC" w14:textId="77777777" w:rsidR="00E3689F" w:rsidRPr="00F650F0" w:rsidRDefault="00E3689F" w:rsidP="00DC6E0E">
                    <w:pPr>
                      <w:rPr>
                        <w:rStyle w:val="Strong"/>
                        <w:sz w:val="20"/>
                      </w:rPr>
                    </w:pPr>
                    <w:r w:rsidRPr="00F650F0">
                      <w:rPr>
                        <w:rStyle w:val="Strong"/>
                        <w:sz w:val="20"/>
                      </w:rPr>
                      <w:t>Instrument “Joe’s GER 3700”</w:t>
                    </w:r>
                  </w:p>
                  <w:p w14:paraId="0453C6A2" w14:textId="77777777" w:rsidR="00E3689F" w:rsidRPr="00F650F0" w:rsidRDefault="00E3689F" w:rsidP="00DC6E0E">
                    <w:pPr>
                      <w:rPr>
                        <w:sz w:val="14"/>
                        <w:szCs w:val="18"/>
                        <w:lang w:val="en-AU"/>
                      </w:rPr>
                    </w:pPr>
                  </w:p>
                  <w:p w14:paraId="1CF7DF6A" w14:textId="77777777" w:rsidR="00E3689F" w:rsidRDefault="00E3689F" w:rsidP="00DC6E0E">
                    <w:pPr>
                      <w:rPr>
                        <w:sz w:val="14"/>
                        <w:szCs w:val="18"/>
                        <w:lang w:val="en-AU"/>
                      </w:rPr>
                    </w:pPr>
                    <w:r>
                      <w:rPr>
                        <w:sz w:val="14"/>
                        <w:szCs w:val="18"/>
                        <w:lang w:val="en-AU"/>
                      </w:rPr>
                      <w:t>Instrument Number,</w:t>
                    </w:r>
                  </w:p>
                  <w:p w14:paraId="6C429F93" w14:textId="77777777" w:rsidR="00E3689F" w:rsidRPr="00F650F0" w:rsidRDefault="00E3689F" w:rsidP="00DC6E0E">
                    <w:pPr>
                      <w:rPr>
                        <w:sz w:val="14"/>
                        <w:szCs w:val="18"/>
                        <w:lang w:val="en-AU"/>
                      </w:rPr>
                    </w:pPr>
                    <w:r w:rsidRPr="00F650F0">
                      <w:rPr>
                        <w:sz w:val="14"/>
                        <w:szCs w:val="18"/>
                        <w:lang w:val="en-AU"/>
                      </w:rPr>
                      <w:t>Name,</w:t>
                    </w:r>
                  </w:p>
                  <w:p w14:paraId="52F0C1D6" w14:textId="77777777" w:rsidR="00E3689F" w:rsidRPr="00F650F0" w:rsidRDefault="00E3689F"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2086" alt="" style="position:absolute;left:15151;top:3835;width:9550;height:13849;visibility:visible;mso-wrap-style:square;v-text-anchor:top">
              <v:textbox style="mso-next-textbox:#Rectangle 64">
                <w:txbxContent>
                  <w:p w14:paraId="04F46A1C" w14:textId="77777777" w:rsidR="00E3689F" w:rsidRPr="007024F8" w:rsidRDefault="00E3689F" w:rsidP="00DC6E0E">
                    <w:pPr>
                      <w:rPr>
                        <w:rStyle w:val="Strong"/>
                        <w:sz w:val="20"/>
                        <w:lang w:val="de-CH"/>
                      </w:rPr>
                    </w:pPr>
                    <w:r w:rsidRPr="007024F8">
                      <w:rPr>
                        <w:rStyle w:val="Strong"/>
                        <w:sz w:val="20"/>
                        <w:lang w:val="de-CH"/>
                      </w:rPr>
                      <w:t>Sensor “GER 3700”</w:t>
                    </w:r>
                  </w:p>
                  <w:p w14:paraId="2F9774D6" w14:textId="77777777" w:rsidR="00E3689F" w:rsidRPr="007024F8" w:rsidRDefault="00E3689F" w:rsidP="00DC6E0E">
                    <w:pPr>
                      <w:rPr>
                        <w:sz w:val="14"/>
                        <w:szCs w:val="18"/>
                        <w:lang w:val="de-CH"/>
                      </w:rPr>
                    </w:pPr>
                  </w:p>
                  <w:p w14:paraId="606A0637" w14:textId="77777777" w:rsidR="00E3689F" w:rsidRPr="007024F8" w:rsidRDefault="00E3689F"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E3689F" w:rsidRPr="00F650F0" w:rsidRDefault="00E3689F" w:rsidP="00DC6E0E">
                    <w:pPr>
                      <w:rPr>
                        <w:sz w:val="14"/>
                        <w:szCs w:val="18"/>
                        <w:lang w:val="en-AU"/>
                      </w:rPr>
                    </w:pPr>
                    <w:r w:rsidRPr="00F650F0">
                      <w:rPr>
                        <w:sz w:val="14"/>
                        <w:szCs w:val="18"/>
                        <w:lang w:val="en-AU"/>
                      </w:rPr>
                      <w:t>Description,</w:t>
                    </w:r>
                  </w:p>
                  <w:p w14:paraId="07651588" w14:textId="77777777" w:rsidR="00E3689F" w:rsidRPr="00F650F0" w:rsidRDefault="00E3689F" w:rsidP="00DC6E0E">
                    <w:pPr>
                      <w:rPr>
                        <w:sz w:val="14"/>
                        <w:szCs w:val="18"/>
                        <w:lang w:val="en-AU"/>
                      </w:rPr>
                    </w:pPr>
                    <w:r w:rsidRPr="00F650F0">
                      <w:rPr>
                        <w:sz w:val="14"/>
                        <w:szCs w:val="18"/>
                        <w:lang w:val="en-AU"/>
                      </w:rPr>
                      <w:t>Manufacturer ID,</w:t>
                    </w:r>
                  </w:p>
                  <w:p w14:paraId="4BF7C82A" w14:textId="77777777" w:rsidR="00E3689F" w:rsidRPr="00F650F0" w:rsidRDefault="00E3689F" w:rsidP="00DC6E0E">
                    <w:pPr>
                      <w:rPr>
                        <w:sz w:val="14"/>
                        <w:szCs w:val="18"/>
                        <w:lang w:val="en-AU"/>
                      </w:rPr>
                    </w:pPr>
                    <w:r w:rsidRPr="00F650F0">
                      <w:rPr>
                        <w:sz w:val="14"/>
                        <w:szCs w:val="18"/>
                        <w:lang w:val="en-AU"/>
                      </w:rPr>
                      <w:t>Type No,</w:t>
                    </w:r>
                  </w:p>
                  <w:p w14:paraId="7BC6D137" w14:textId="77777777" w:rsidR="00E3689F" w:rsidRPr="00F650F0" w:rsidRDefault="00E3689F" w:rsidP="00DC6E0E">
                    <w:pPr>
                      <w:rPr>
                        <w:sz w:val="14"/>
                        <w:szCs w:val="18"/>
                        <w:lang w:val="en-AU"/>
                      </w:rPr>
                    </w:pPr>
                    <w:r w:rsidRPr="00F650F0">
                      <w:rPr>
                        <w:sz w:val="14"/>
                        <w:szCs w:val="18"/>
                        <w:lang w:val="en-AU"/>
                      </w:rPr>
                      <w:t>No of Bands,</w:t>
                    </w:r>
                  </w:p>
                  <w:p w14:paraId="155522A5" w14:textId="77777777" w:rsidR="00E3689F" w:rsidRPr="00F650F0" w:rsidRDefault="00E3689F" w:rsidP="00DC6E0E">
                    <w:pPr>
                      <w:rPr>
                        <w:sz w:val="14"/>
                        <w:szCs w:val="18"/>
                        <w:lang w:val="en-AU"/>
                      </w:rPr>
                    </w:pPr>
                    <w:r w:rsidRPr="00F650F0">
                      <w:rPr>
                        <w:sz w:val="14"/>
                        <w:szCs w:val="18"/>
                        <w:lang w:val="en-AU"/>
                      </w:rPr>
                      <w:t>Wavelength at each band</w:t>
                    </w:r>
                  </w:p>
                </w:txbxContent>
              </v:textbox>
            </v:rect>
            <v:rect id="Rectangle 66" o:spid="_x0000_s2087" alt="" style="position:absolute;left:40532;top:7327;width:11264;height:9075;visibility:visible;mso-wrap-style:square;v-text-anchor:top">
              <v:textbox style="mso-next-textbox:#Rectangle 66">
                <w:txbxContent>
                  <w:p w14:paraId="7E4DE01C" w14:textId="77777777" w:rsidR="00E3689F" w:rsidRPr="00F650F0" w:rsidRDefault="00E3689F" w:rsidP="00DC6E0E">
                    <w:pPr>
                      <w:rPr>
                        <w:rStyle w:val="Strong"/>
                        <w:sz w:val="20"/>
                      </w:rPr>
                    </w:pPr>
                    <w:r w:rsidRPr="00F650F0">
                      <w:rPr>
                        <w:rStyle w:val="Strong"/>
                        <w:sz w:val="20"/>
                      </w:rPr>
                      <w:t>Calibration 3</w:t>
                    </w:r>
                  </w:p>
                  <w:p w14:paraId="0C9B7E4C" w14:textId="77777777" w:rsidR="00E3689F" w:rsidRPr="00F650F0" w:rsidRDefault="00E3689F" w:rsidP="00DC6E0E">
                    <w:pPr>
                      <w:rPr>
                        <w:sz w:val="14"/>
                        <w:szCs w:val="18"/>
                        <w:lang w:val="en-AU"/>
                      </w:rPr>
                    </w:pPr>
                  </w:p>
                  <w:p w14:paraId="4448E148" w14:textId="77777777" w:rsidR="00E3689F" w:rsidRPr="00F650F0" w:rsidRDefault="00E3689F" w:rsidP="00DC6E0E">
                    <w:pPr>
                      <w:rPr>
                        <w:sz w:val="14"/>
                        <w:szCs w:val="18"/>
                        <w:lang w:val="en-AU"/>
                      </w:rPr>
                    </w:pPr>
                    <w:r w:rsidRPr="00F650F0">
                      <w:rPr>
                        <w:sz w:val="14"/>
                        <w:szCs w:val="18"/>
                        <w:lang w:val="en-AU"/>
                      </w:rPr>
                      <w:t>Date,</w:t>
                    </w:r>
                  </w:p>
                  <w:p w14:paraId="3AF75F6C" w14:textId="77777777" w:rsidR="00E3689F" w:rsidRPr="00F650F0" w:rsidRDefault="00E3689F" w:rsidP="00DC6E0E">
                    <w:pPr>
                      <w:rPr>
                        <w:sz w:val="14"/>
                        <w:szCs w:val="18"/>
                        <w:lang w:val="en-AU"/>
                      </w:rPr>
                    </w:pPr>
                    <w:r w:rsidRPr="00F650F0">
                      <w:rPr>
                        <w:sz w:val="14"/>
                        <w:szCs w:val="18"/>
                        <w:lang w:val="en-AU"/>
                      </w:rPr>
                      <w:t>Calibration Number, Comments,</w:t>
                    </w:r>
                  </w:p>
                  <w:p w14:paraId="3F148B06" w14:textId="77777777" w:rsidR="00E3689F" w:rsidRPr="00F650F0" w:rsidRDefault="00E3689F" w:rsidP="00DC6E0E">
                    <w:pPr>
                      <w:rPr>
                        <w:sz w:val="14"/>
                        <w:szCs w:val="18"/>
                        <w:lang w:val="en-AU"/>
                      </w:rPr>
                    </w:pPr>
                    <w:r w:rsidRPr="00F650F0">
                      <w:rPr>
                        <w:sz w:val="14"/>
                        <w:szCs w:val="18"/>
                        <w:lang w:val="en-AU"/>
                      </w:rPr>
                      <w:t>Measured wavelength at each band</w:t>
                    </w:r>
                  </w:p>
                </w:txbxContent>
              </v:textbox>
            </v:rect>
            <v:rect id="Rectangle 69" o:spid="_x0000_s2088" alt="" style="position:absolute;left:39579;top:3835;width:14459;height:13373;visibility:visible" filled="f">
              <v:stroke dashstyle="dash"/>
            </v:rect>
            <v:shapetype id="_x0000_t32" coordsize="21600,21600" o:spt="32" o:oned="t" path="m,l21600,21600e" filled="f">
              <v:path arrowok="t" fillok="f" o:connecttype="none"/>
              <o:lock v:ext="edit" shapetype="t"/>
            </v:shapetype>
            <v:shape id="AutoShape 70" o:spid="_x0000_s2089" type="#_x0000_t32" alt="" style="position:absolute;left:37420;top:7378;width:2159;height:3143;visibility:visible" o:connectortype="straight">
              <v:stroke endarrow="block"/>
            </v:shape>
            <v:shapetype id="_x0000_t202" coordsize="21600,21600" o:spt="202" path="m,l,21600r21600,l21600,xe">
              <v:stroke joinstyle="miter"/>
              <v:path gradientshapeok="t" o:connecttype="rect"/>
            </v:shapetype>
            <v:shape id="Text Box 71" o:spid="_x0000_s2090" type="#_x0000_t202" alt="" style="position:absolute;left:38893;top:1873;width:14808;height:2667;visibility:visible;mso-wrap-style:square;v-text-anchor:top" filled="f" stroked="f">
              <v:textbox style="mso-next-textbox:#Text Box 71">
                <w:txbxContent>
                  <w:p w14:paraId="61B3C452" w14:textId="77777777" w:rsidR="00E3689F" w:rsidRPr="006B7D47" w:rsidRDefault="00E3689F"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2091" alt="" style="position:absolute;left:1365;top:9226;width:10846;height:9481;visibility:visible;mso-wrap-style:square;v-text-anchor:top">
              <v:textbox style="mso-next-textbox:#Rectangle 74">
                <w:txbxContent>
                  <w:p w14:paraId="5B8A880B" w14:textId="77777777" w:rsidR="00E3689F" w:rsidRPr="00F650F0" w:rsidRDefault="00E3689F" w:rsidP="00DC6E0E">
                    <w:pPr>
                      <w:rPr>
                        <w:rStyle w:val="Strong"/>
                        <w:sz w:val="20"/>
                      </w:rPr>
                    </w:pPr>
                    <w:r>
                      <w:rPr>
                        <w:rStyle w:val="Strong"/>
                        <w:sz w:val="20"/>
                      </w:rPr>
                      <w:t>Manufacturer</w:t>
                    </w:r>
                    <w:r w:rsidRPr="00F650F0">
                      <w:rPr>
                        <w:rStyle w:val="Strong"/>
                        <w:sz w:val="20"/>
                      </w:rPr>
                      <w:t xml:space="preserve"> “GER”</w:t>
                    </w:r>
                  </w:p>
                  <w:p w14:paraId="6C91EDE7" w14:textId="77777777" w:rsidR="00E3689F" w:rsidRPr="00F650F0" w:rsidRDefault="00E3689F" w:rsidP="00DC6E0E">
                    <w:pPr>
                      <w:rPr>
                        <w:sz w:val="14"/>
                        <w:szCs w:val="18"/>
                        <w:lang w:val="en-AU"/>
                      </w:rPr>
                    </w:pPr>
                  </w:p>
                  <w:p w14:paraId="3560A3F1" w14:textId="77777777" w:rsidR="00E3689F" w:rsidRPr="00F650F0" w:rsidRDefault="00E3689F" w:rsidP="00DC6E0E">
                    <w:pPr>
                      <w:rPr>
                        <w:sz w:val="14"/>
                        <w:szCs w:val="18"/>
                        <w:lang w:val="en-AU"/>
                      </w:rPr>
                    </w:pPr>
                    <w:r w:rsidRPr="00F650F0">
                      <w:rPr>
                        <w:sz w:val="14"/>
                        <w:szCs w:val="18"/>
                        <w:lang w:val="en-AU"/>
                      </w:rPr>
                      <w:t>Manufacturer ID,</w:t>
                    </w:r>
                  </w:p>
                  <w:p w14:paraId="577E131D" w14:textId="77777777" w:rsidR="00E3689F" w:rsidRDefault="00E3689F" w:rsidP="00DC6E0E">
                    <w:pPr>
                      <w:rPr>
                        <w:sz w:val="14"/>
                        <w:szCs w:val="18"/>
                        <w:lang w:val="en-AU"/>
                      </w:rPr>
                    </w:pPr>
                    <w:r w:rsidRPr="00F650F0">
                      <w:rPr>
                        <w:sz w:val="14"/>
                        <w:szCs w:val="18"/>
                        <w:lang w:val="en-AU"/>
                      </w:rPr>
                      <w:t>Name,</w:t>
                    </w:r>
                    <w:r>
                      <w:rPr>
                        <w:sz w:val="14"/>
                        <w:szCs w:val="18"/>
                        <w:lang w:val="en-AU"/>
                      </w:rPr>
                      <w:br/>
                      <w:t>URL,</w:t>
                    </w:r>
                  </w:p>
                  <w:p w14:paraId="1AB03314" w14:textId="77777777" w:rsidR="00E3689F" w:rsidRPr="00F650F0" w:rsidRDefault="00E3689F" w:rsidP="00DC6E0E">
                    <w:pPr>
                      <w:rPr>
                        <w:sz w:val="14"/>
                        <w:szCs w:val="18"/>
                        <w:lang w:val="en-AU"/>
                      </w:rPr>
                    </w:pPr>
                    <w:r>
                      <w:rPr>
                        <w:sz w:val="14"/>
                        <w:szCs w:val="18"/>
                        <w:lang w:val="en-AU"/>
                      </w:rPr>
                      <w:t>Short Name</w:t>
                    </w:r>
                  </w:p>
                </w:txbxContent>
              </v:textbox>
            </v:rect>
            <v:shape id="Freeform 213" o:spid="_x0000_s2092" alt="" style="position:absolute;left:24701;top:11868;width:3213;height:476;visibility:visible;mso-wrap-style:square;v-text-anchor:top" coordsize="506,1" path="m,c,,253,,506,e" filled="f">
              <v:stroke startarrow="block"/>
              <v:path arrowok="t" o:connecttype="custom" o:connectlocs="0,0;2040255,0" o:connectangles="0,0"/>
            </v:shape>
            <v:shape id="Freeform 214" o:spid="_x0000_s2093" alt="" style="position:absolute;left:12211;top:12344;width:3759;height:1626;visibility:visible;mso-wrap-style:square;v-text-anchor:top" coordsize="592,256" path="m,256c,256,296,128,592,e" filled="f">
              <v:stroke startarrow="block"/>
              <v:path arrowok="t" o:connecttype="custom" o:connectlocs="0,1032510;2386965,0" o:connectangles="0,0"/>
            </v:shape>
            <w10:anchorlock/>
          </v:group>
        </w:pict>
      </w:r>
    </w:p>
    <w:p w14:paraId="50A07D59" w14:textId="2396106D" w:rsidR="00DC6E0E" w:rsidRPr="00DA48C2" w:rsidRDefault="00BE7C6E"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2</w:t>
      </w:r>
      <w:r w:rsidR="002E2E38">
        <w:rPr>
          <w:noProof/>
        </w:rPr>
        <w:fldChar w:fldCharType="end"/>
      </w:r>
      <w:r w:rsidR="00DC6E0E" w:rsidRPr="00DA48C2">
        <w:t>: Relationship between an Instrument, its Calibrations, Sensor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r w:rsidRPr="00B350A0">
        <w:t>As long as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Hueni &amp; Kneubuehler,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63" w:name="_Ref357586090"/>
      <w:bookmarkStart w:id="264" w:name="_Toc398023891"/>
      <w:bookmarkStart w:id="265" w:name="_Toc155280478"/>
      <w:r w:rsidRPr="00B350A0">
        <w:t>Campaign-related Metadata</w:t>
      </w:r>
      <w:bookmarkEnd w:id="263"/>
      <w:bookmarkEnd w:id="264"/>
      <w:bookmarkEnd w:id="265"/>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i.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6" w:name="_Ref354084522"/>
      <w:bookmarkStart w:id="267" w:name="_Ref354084526"/>
      <w:bookmarkStart w:id="268" w:name="_Toc355280349"/>
      <w:bookmarkStart w:id="269" w:name="_Toc398023892"/>
      <w:bookmarkStart w:id="270" w:name="_Toc155280479"/>
      <w:r w:rsidRPr="00B350A0">
        <w:t>Metadata</w:t>
      </w:r>
      <w:bookmarkEnd w:id="266"/>
      <w:bookmarkEnd w:id="267"/>
      <w:bookmarkEnd w:id="268"/>
      <w:bookmarkEnd w:id="269"/>
      <w:r w:rsidR="00C00955">
        <w:t xml:space="preserve"> Attributes</w:t>
      </w:r>
      <w:bookmarkEnd w:id="270"/>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71" w:name="_Ref354084379"/>
      <w:bookmarkStart w:id="272" w:name="_Ref354084382"/>
      <w:bookmarkStart w:id="273" w:name="_Toc355280348"/>
    </w:p>
    <w:bookmarkEnd w:id="271"/>
    <w:bookmarkEnd w:id="272"/>
    <w:bookmarkEnd w:id="273"/>
    <w:p w14:paraId="0F34ABF7" w14:textId="77777777" w:rsidR="00DC6E0E" w:rsidRPr="00B350A0" w:rsidRDefault="00DC6E0E" w:rsidP="004A51AA">
      <w:pPr>
        <w:pStyle w:val="Body"/>
      </w:pPr>
      <w:r w:rsidRPr="00B350A0">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machine readable list of Spectrum-related Metadata Attributes.</w:t>
      </w:r>
    </w:p>
    <w:p w14:paraId="2C1519D4" w14:textId="0F12E292" w:rsidR="00D92100" w:rsidRPr="00B350A0" w:rsidRDefault="00D92100" w:rsidP="00D92100">
      <w:pPr>
        <w:pStyle w:val="Note"/>
      </w:pPr>
      <w:r w:rsidRPr="00B350A0">
        <w:t xml:space="preserve">Note </w:t>
      </w:r>
      <w:r w:rsidRPr="00B350A0">
        <w:tab/>
      </w:r>
      <w:r>
        <w:t>It is in the nature of the development of SPECCHIO that the metaparameters listed in this guide are always lagging behind the implementation. In all cases, the actually available metaparameters on a given SPECCHIO server are readily found via the metadata editor by clicking the menu mouse button in a metadata group.</w:t>
      </w:r>
    </w:p>
    <w:p w14:paraId="779652B5" w14:textId="77777777" w:rsidR="00DC6E0E" w:rsidRPr="00B350A0" w:rsidRDefault="00DC6E0E" w:rsidP="004A51AA">
      <w:pPr>
        <w:pStyle w:val="Body"/>
      </w:pPr>
      <w:r w:rsidRPr="00B350A0">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74" w:name="_Toc155280480"/>
      <w:r w:rsidRPr="00A8518D">
        <w:t>Associated Campaigns Group</w:t>
      </w:r>
      <w:bookmarkEnd w:id="274"/>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Alpha string] Mission ID of an airborne mission that is associated with this spectrum</w:t>
            </w:r>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75" w:name="_Toc499761917"/>
      <w:bookmarkStart w:id="276" w:name="_Toc500009914"/>
      <w:bookmarkStart w:id="277" w:name="_Toc500010359"/>
      <w:bookmarkStart w:id="278" w:name="_Toc504555956"/>
      <w:bookmarkStart w:id="279" w:name="_Toc398023893"/>
      <w:bookmarkStart w:id="280" w:name="_Toc155280481"/>
      <w:bookmarkEnd w:id="275"/>
      <w:bookmarkEnd w:id="276"/>
      <w:bookmarkEnd w:id="277"/>
      <w:bookmarkEnd w:id="278"/>
      <w:r w:rsidRPr="00A8518D">
        <w:lastRenderedPageBreak/>
        <w:t>Campaign Details Group</w:t>
      </w:r>
      <w:bookmarkEnd w:id="279"/>
      <w:bookmarkEnd w:id="280"/>
    </w:p>
    <w:p w14:paraId="5F7552F6" w14:textId="65EB08F4" w:rsidR="00DC6E0E" w:rsidRPr="00B350A0" w:rsidRDefault="00DC6E0E" w:rsidP="004A51AA">
      <w:pPr>
        <w:pStyle w:val="Body"/>
      </w:pPr>
      <w:r w:rsidRPr="00B350A0">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Alpha string] Agency identifier of entity involved in the sample collection</w:t>
            </w:r>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Alpha string] Further specification of a particular Campaign. Mainly used where a SPECCHIO Campaign comprises several original sampling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Alpha string] Any project identification applying to this Campaign</w:t>
            </w:r>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81" w:name="_Toc293145209"/>
      <w:bookmarkStart w:id="282" w:name="_Toc398023894"/>
      <w:bookmarkStart w:id="283" w:name="_Toc155280482"/>
      <w:r w:rsidRPr="00A8518D">
        <w:t>Data Link Group</w:t>
      </w:r>
      <w:bookmarkEnd w:id="281"/>
      <w:bookmarkEnd w:id="283"/>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provenanc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Integer] Points to a spectrum used in calculating the current spectrum</w:t>
            </w:r>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Integer]  Points to an other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84" w:name="_Toc499761920"/>
      <w:bookmarkStart w:id="285" w:name="_Toc500009917"/>
      <w:bookmarkStart w:id="286" w:name="_Toc500010362"/>
      <w:bookmarkStart w:id="287" w:name="_Toc504555959"/>
      <w:bookmarkStart w:id="288" w:name="_Toc506191049"/>
      <w:bookmarkStart w:id="289" w:name="_Toc506191266"/>
      <w:bookmarkStart w:id="290" w:name="_Toc506191480"/>
      <w:bookmarkStart w:id="291" w:name="_Toc506191694"/>
      <w:bookmarkStart w:id="292" w:name="_Toc155280483"/>
      <w:bookmarkEnd w:id="284"/>
      <w:bookmarkEnd w:id="285"/>
      <w:bookmarkEnd w:id="286"/>
      <w:bookmarkEnd w:id="287"/>
      <w:bookmarkEnd w:id="288"/>
      <w:bookmarkEnd w:id="289"/>
      <w:bookmarkEnd w:id="290"/>
      <w:bookmarkEnd w:id="291"/>
      <w:r w:rsidRPr="00A8518D">
        <w:lastRenderedPageBreak/>
        <w:t>Data Portal Group</w:t>
      </w:r>
      <w:bookmarkEnd w:id="282"/>
      <w:bookmarkEnd w:id="292"/>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Alpha string] String that defines the usage policy, for example “Please cite XXX et al” or “Inform the principal investigator”</w:t>
            </w:r>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3F05C89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924802">
              <w:instrText xml:space="preserve"> ADDIN EN.CITE &lt;EndNote&gt;&lt;Cite&gt;&lt;Author&gt;Australian Research 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60"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93" w:name="_Toc398023895"/>
      <w:bookmarkStart w:id="294" w:name="_Toc155280484"/>
      <w:r w:rsidRPr="00A8518D">
        <w:lastRenderedPageBreak/>
        <w:t>Environmental Conditions Group</w:t>
      </w:r>
      <w:bookmarkEnd w:id="293"/>
      <w:bookmarkEnd w:id="294"/>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t>Air Pressure</w:t>
            </w:r>
          </w:p>
        </w:tc>
        <w:tc>
          <w:tcPr>
            <w:tcW w:w="0" w:type="auto"/>
          </w:tcPr>
          <w:p w14:paraId="238AC547" w14:textId="77777777" w:rsidR="00DC6E0E" w:rsidRPr="00B350A0" w:rsidRDefault="00DC6E0E" w:rsidP="004A51AA">
            <w:pPr>
              <w:pStyle w:val="TableText"/>
            </w:pPr>
            <w:r w:rsidRPr="00B350A0">
              <w:t>[hPa]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Centimeter]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Dropdown list] Describes where data were spectrally acquired, i.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Degrees] Direction where wind is coming from</w:t>
            </w:r>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95" w:name="_Toc398023896"/>
      <w:bookmarkStart w:id="296" w:name="_Toc155280485"/>
      <w:r w:rsidRPr="00A8518D">
        <w:t>General Group</w:t>
      </w:r>
      <w:bookmarkEnd w:id="295"/>
      <w:bookmarkEnd w:id="296"/>
    </w:p>
    <w:p w14:paraId="194D2F61" w14:textId="77777777" w:rsidR="00BF480B" w:rsidRPr="00B350A0" w:rsidRDefault="00DC6E0E" w:rsidP="004A51AA">
      <w:pPr>
        <w:pStyle w:val="Body"/>
      </w:pPr>
      <w:r w:rsidRPr="00B350A0">
        <w:t>This Metadata Group collects together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r w:rsidR="003E1E10" w:rsidRPr="00B350A0">
              <w:t xml:space="preserve">set </w:t>
            </w:r>
            <w:r w:rsidRPr="00B350A0">
              <w:t xml:space="preserve"> th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lastRenderedPageBreak/>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Date/Time 24h] The system time when the Spectrum was loaded into database</w:t>
            </w:r>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lastRenderedPageBreak/>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7" w:name="_Toc398023897"/>
      <w:bookmarkStart w:id="298" w:name="_Toc155280486"/>
      <w:r w:rsidRPr="00A8518D">
        <w:t>Generic Target Properties Group</w:t>
      </w:r>
      <w:bookmarkEnd w:id="297"/>
      <w:bookmarkEnd w:id="298"/>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In this context, a Sample is regarded as a sample taken from the Target and measured. Multiple Samples can be taken from any Target and measured 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lastRenderedPageBreak/>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Alpha string] Identification of the sample as collected</w:t>
            </w:r>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e.g.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9" w:name="_Toc293145214"/>
      <w:bookmarkStart w:id="300" w:name="_Toc398023898"/>
      <w:bookmarkStart w:id="301" w:name="_Toc155280487"/>
      <w:r w:rsidRPr="00A8518D">
        <w:t>Geochemistry</w:t>
      </w:r>
      <w:bookmarkEnd w:id="299"/>
      <w:bookmarkEnd w:id="301"/>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302" w:name="_Toc155280488"/>
      <w:r w:rsidRPr="00A8518D">
        <w:t>Illumination Group</w:t>
      </w:r>
      <w:bookmarkEnd w:id="300"/>
      <w:bookmarkEnd w:id="302"/>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303" w:name="_Toc398023899"/>
      <w:bookmarkStart w:id="304" w:name="_Toc155280489"/>
      <w:r w:rsidRPr="00A8518D">
        <w:t>Instrument Group</w:t>
      </w:r>
      <w:bookmarkEnd w:id="303"/>
      <w:bookmarkEnd w:id="304"/>
    </w:p>
    <w:p w14:paraId="63DFE259" w14:textId="57225210" w:rsidR="00DC6E0E" w:rsidRPr="00B350A0" w:rsidRDefault="00DC6E0E" w:rsidP="004A51AA">
      <w:pPr>
        <w:pStyle w:val="Body"/>
      </w:pPr>
      <w:r w:rsidRPr="00B350A0">
        <w:t xml:space="preserve">This Group of Attributes describes the specific </w:t>
      </w:r>
      <w:r w:rsidR="00D86006">
        <w:rPr>
          <w:rStyle w:val="Strong"/>
          <w:u w:val="single"/>
        </w:rPr>
        <w:t>spectroradiometric</w:t>
      </w:r>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Instrument used to take these measurements</w:t>
            </w:r>
          </w:p>
          <w:p w14:paraId="16689353" w14:textId="77777777" w:rsidR="00DC6E0E" w:rsidRPr="00B350A0" w:rsidRDefault="00DC6E0E" w:rsidP="004A51AA">
            <w:pPr>
              <w:pStyle w:val="TableText"/>
            </w:pPr>
            <w:r w:rsidRPr="00B350A0">
              <w:t xml:space="preserve">The drop down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This Attribute is generally set when Spectra are loaded, but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lastRenderedPageBreak/>
              <w:t>Sensor</w:t>
            </w:r>
          </w:p>
        </w:tc>
        <w:tc>
          <w:tcPr>
            <w:tcW w:w="0" w:type="auto"/>
          </w:tcPr>
          <w:p w14:paraId="6D2D7040" w14:textId="77777777" w:rsidR="00DC6E0E" w:rsidRPr="00B350A0" w:rsidRDefault="00DC6E0E" w:rsidP="004A51AA">
            <w:pPr>
              <w:pStyle w:val="TableText"/>
            </w:pPr>
            <w:r w:rsidRPr="00B350A0">
              <w:t>[Dropdown list] The name of the Sensor used in the specific Instrument used to take these measurements</w:t>
            </w:r>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If the Instrument Attribute above is set, this Sensor Attribute is ignored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This Attribute is generally set when Spectra are loaded, but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Integer] Calibration number of the most recent calibration for the Instrument at the time the measurements were taken</w:t>
            </w:r>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305" w:name="_Toc398023900"/>
      <w:bookmarkStart w:id="306" w:name="_Toc155280490"/>
      <w:r w:rsidRPr="00A8518D">
        <w:t>Instrument Settings Group</w:t>
      </w:r>
      <w:bookmarkEnd w:id="305"/>
      <w:bookmarkEnd w:id="306"/>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1"/>
        <w:gridCol w:w="5994"/>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Alpha string] Indicates if Dark current has been compensated for by the Instrument</w:t>
            </w:r>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lastRenderedPageBreak/>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Alpha string] Channel designation for multi-channel instruments, e.g.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ms]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52BED93E" w:rsidR="007833F4" w:rsidRPr="008223E4" w:rsidRDefault="007833F4" w:rsidP="004A51AA">
            <w:pPr>
              <w:pStyle w:val="TableText"/>
              <w:rPr>
                <w:sz w:val="22"/>
                <w:szCs w:val="22"/>
              </w:rPr>
            </w:pPr>
            <w:r>
              <w:rPr>
                <w:sz w:val="22"/>
                <w:szCs w:val="22"/>
              </w:rPr>
              <w:t>Filled for ASD files if the option is selected in the SPECCHIO preferences.</w:t>
            </w:r>
          </w:p>
        </w:tc>
      </w:tr>
      <w:tr w:rsidR="007833F4" w:rsidRPr="008223E4" w14:paraId="2C0BFC81" w14:textId="77777777" w:rsidTr="00DC6E0E">
        <w:trPr>
          <w:cantSplit/>
        </w:trPr>
        <w:tc>
          <w:tcPr>
            <w:tcW w:w="0" w:type="auto"/>
          </w:tcPr>
          <w:p w14:paraId="0768A456" w14:textId="00A59F9B" w:rsidR="007833F4" w:rsidRPr="008223E4" w:rsidRDefault="007833F4" w:rsidP="004A51AA">
            <w:pPr>
              <w:pStyle w:val="TableText"/>
              <w:rPr>
                <w:rStyle w:val="GUIWord"/>
                <w:u w:val="single"/>
              </w:rPr>
            </w:pPr>
            <w:r w:rsidRPr="008223E4">
              <w:rPr>
                <w:rStyle w:val="GUIWord"/>
                <w:u w:val="single"/>
              </w:rPr>
              <w:t xml:space="preserve">Time since last </w:t>
            </w:r>
            <w:r>
              <w:rPr>
                <w:rStyle w:val="GUIWord"/>
                <w:u w:val="single"/>
              </w:rPr>
              <w:t>WR</w:t>
            </w:r>
          </w:p>
        </w:tc>
        <w:tc>
          <w:tcPr>
            <w:tcW w:w="0" w:type="auto"/>
          </w:tcPr>
          <w:p w14:paraId="56869D90" w14:textId="3D78E34A" w:rsidR="007833F4" w:rsidRPr="008223E4" w:rsidRDefault="007833F4" w:rsidP="007833F4">
            <w:pPr>
              <w:pStyle w:val="TableText"/>
              <w:rPr>
                <w:sz w:val="22"/>
                <w:szCs w:val="22"/>
              </w:rPr>
            </w:pPr>
            <w:r w:rsidRPr="008223E4">
              <w:rPr>
                <w:sz w:val="22"/>
                <w:szCs w:val="22"/>
              </w:rPr>
              <w:t xml:space="preserve">[Integer] Seconds since last </w:t>
            </w:r>
            <w:r>
              <w:rPr>
                <w:sz w:val="22"/>
                <w:szCs w:val="22"/>
              </w:rPr>
              <w:t>w</w:t>
            </w:r>
            <w:r>
              <w:t>hite reference</w:t>
            </w:r>
            <w:r w:rsidRPr="008223E4">
              <w:rPr>
                <w:sz w:val="22"/>
                <w:szCs w:val="22"/>
              </w:rPr>
              <w:t xml:space="preserve"> measurement</w:t>
            </w:r>
            <w:r>
              <w:rPr>
                <w:sz w:val="22"/>
                <w:szCs w:val="22"/>
              </w:rPr>
              <w:t>.</w:t>
            </w:r>
          </w:p>
          <w:p w14:paraId="54751DFB" w14:textId="0557865E" w:rsidR="007833F4" w:rsidRPr="008223E4" w:rsidRDefault="007833F4" w:rsidP="007833F4">
            <w:pPr>
              <w:pStyle w:val="TableText"/>
              <w:rPr>
                <w:szCs w:val="22"/>
              </w:rPr>
            </w:pPr>
            <w:r>
              <w:rPr>
                <w:sz w:val="22"/>
                <w:szCs w:val="22"/>
              </w:rPr>
              <w:t>Filled for ASD files if the option is selected in the SPECCHIO preferences.</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r w:rsidRPr="008223E4">
              <w:rPr>
                <w:rStyle w:val="GUIWord"/>
                <w:u w:val="single"/>
              </w:rPr>
              <w:t>UniSpec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Alpha string] UniSpec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7" w:name="_Toc398023901"/>
      <w:bookmarkStart w:id="308" w:name="_Toc155280491"/>
      <w:r w:rsidRPr="00A8518D">
        <w:t>Instrumentation Group</w:t>
      </w:r>
      <w:bookmarkEnd w:id="307"/>
      <w:bookmarkEnd w:id="308"/>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lastRenderedPageBreak/>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Dropdown list] Illumination source name, e.g.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Boolean] Indicates if the reference panel was mounted on a stable support and carefully levelled</w:t>
            </w:r>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box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If the reference panel was levelled, add this attribute and check the box</w:t>
            </w:r>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9" w:name="_Toc398023902"/>
      <w:bookmarkStart w:id="310" w:name="_Toc155280492"/>
      <w:r w:rsidRPr="00A8518D">
        <w:t>Keywords Group</w:t>
      </w:r>
      <w:bookmarkEnd w:id="309"/>
      <w:bookmarkEnd w:id="310"/>
    </w:p>
    <w:p w14:paraId="38C599EC" w14:textId="77777777" w:rsidR="00DC6E0E" w:rsidRPr="00B350A0" w:rsidRDefault="00DC6E0E" w:rsidP="004A51AA">
      <w:pPr>
        <w:pStyle w:val="Body"/>
      </w:pPr>
      <w:r w:rsidRPr="00B350A0">
        <w:t>Keywords can be used to search for particular Spectra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Alpha string] Freely chosen keyword that describes a Spectrum or a Spectral collection</w:t>
            </w:r>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11" w:name="_Toc398023903"/>
      <w:bookmarkStart w:id="312" w:name="_Toc155280493"/>
      <w:r w:rsidRPr="00A8518D">
        <w:t>Location Group</w:t>
      </w:r>
      <w:bookmarkEnd w:id="311"/>
      <w:bookmarkEnd w:id="312"/>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lastRenderedPageBreak/>
        <w:t xml:space="preserve">With Release 3.3.0.0, spatial geometries support based on </w:t>
      </w:r>
      <w:r w:rsidR="00FA5A2C" w:rsidRPr="00B350A0">
        <w:t xml:space="preserve">the </w:t>
      </w:r>
      <w:r w:rsidRPr="00B350A0">
        <w:t xml:space="preserve">MySQL Spatial Extension was introduced, enabling spatial queries and new geometry types: point, polylin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start and end point of e.g.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Northern hemisphere coordinates are positive, southern hemisphere coordinates are negative. Coordinates are entered as floating point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Coordinates are entered as floating point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To avoid confusion in searching later, it is suggested to use the standard abbreviation for the state – for example, in Australia use NSW, Qld, Vic. Do not use periods, leading, embedded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lastRenderedPageBreak/>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13" w:name="_Toc398023904"/>
      <w:bookmarkStart w:id="314" w:name="_Toc155280494"/>
      <w:r w:rsidRPr="00A8518D">
        <w:t>Names Group</w:t>
      </w:r>
      <w:bookmarkEnd w:id="313"/>
      <w:bookmarkEnd w:id="314"/>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ENVI Header</w:t>
            </w:r>
          </w:p>
        </w:tc>
        <w:tc>
          <w:tcPr>
            <w:tcW w:w="0" w:type="auto"/>
          </w:tcPr>
          <w:p w14:paraId="7D2C9F87" w14:textId="77777777" w:rsidR="00DC6E0E" w:rsidRPr="00F74ED2" w:rsidRDefault="00DC6E0E" w:rsidP="00FA5A2C">
            <w:pPr>
              <w:pStyle w:val="Absatz"/>
              <w:rPr>
                <w:sz w:val="22"/>
              </w:rPr>
            </w:pPr>
            <w:r w:rsidRPr="00F74ED2">
              <w:rPr>
                <w:sz w:val="22"/>
              </w:rPr>
              <w:t>[Alpha string] Name extracted from ENVI header</w:t>
            </w:r>
          </w:p>
          <w:p w14:paraId="33F107D6" w14:textId="21E6AC31" w:rsidR="00DC6E0E" w:rsidRPr="00F74ED2" w:rsidRDefault="00DC6E0E" w:rsidP="00FA5A2C">
            <w:pPr>
              <w:pStyle w:val="Absatz"/>
              <w:rPr>
                <w:sz w:val="22"/>
              </w:rPr>
            </w:pPr>
            <w:r w:rsidRPr="00F74ED2">
              <w:rPr>
                <w:sz w:val="22"/>
              </w:rPr>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15" w:name="_Toc398023905"/>
      <w:bookmarkStart w:id="316" w:name="_Toc155280495"/>
      <w:r w:rsidRPr="00A8518D">
        <w:t>Optics Group</w:t>
      </w:r>
      <w:bookmarkEnd w:id="315"/>
      <w:bookmarkEnd w:id="316"/>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Integer degrees] Field of view of the Instrument used for the sampling. This may vary as a result of using a special foreoptic</w:t>
            </w:r>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7" w:name="_Toc398023906"/>
      <w:bookmarkStart w:id="318" w:name="_Toc155280496"/>
      <w:r w:rsidRPr="00A8518D">
        <w:t>PDFs Group</w:t>
      </w:r>
      <w:bookmarkEnd w:id="317"/>
      <w:bookmarkEnd w:id="318"/>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9" w:name="_Toc398023907"/>
      <w:bookmarkStart w:id="320" w:name="_Toc155280497"/>
      <w:r w:rsidRPr="00A8518D">
        <w:t>Personnel Group</w:t>
      </w:r>
      <w:bookmarkEnd w:id="319"/>
      <w:bookmarkEnd w:id="320"/>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 xml:space="preserve">Multiple </w:t>
            </w:r>
            <w:r w:rsidRPr="00F74ED2">
              <w:rPr>
                <w:sz w:val="22"/>
                <w:szCs w:val="22"/>
              </w:rPr>
              <w:lastRenderedPageBreak/>
              <w:t>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lastRenderedPageBreak/>
              <w:t>[Alpha string] Investigator’s name</w:t>
            </w:r>
          </w:p>
          <w:p w14:paraId="30ABBFAD" w14:textId="77777777" w:rsidR="00DC6E0E" w:rsidRPr="00F74ED2" w:rsidRDefault="00DC6E0E" w:rsidP="004A51AA">
            <w:pPr>
              <w:pStyle w:val="TableText"/>
              <w:rPr>
                <w:sz w:val="22"/>
                <w:szCs w:val="22"/>
              </w:rPr>
            </w:pPr>
            <w:r w:rsidRPr="00F74ED2">
              <w:rPr>
                <w:sz w:val="22"/>
                <w:szCs w:val="22"/>
              </w:rPr>
              <w:t xml:space="preserve">It is not necessarily related to any SPECCHIO User’s name and is not checked against the list of Users’ names. Nor is this field </w:t>
            </w:r>
            <w:r w:rsidRPr="00F74ED2">
              <w:rPr>
                <w:sz w:val="22"/>
                <w:szCs w:val="22"/>
              </w:rPr>
              <w:lastRenderedPageBreak/>
              <w:t>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21" w:name="_Toc398023908"/>
      <w:bookmarkStart w:id="322" w:name="_Toc155280498"/>
      <w:r w:rsidRPr="00A8518D">
        <w:lastRenderedPageBreak/>
        <w:t>Pictures Group</w:t>
      </w:r>
      <w:bookmarkEnd w:id="321"/>
      <w:bookmarkEnd w:id="322"/>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uploadable image formats may vary between PC, Linux and Mac. JPEG is supported on all operating systems. GIF, PNG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Uploaded image file] Picture of the sky, ideally taken hemispherically</w:t>
            </w:r>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Uploaded image file] Picture showing the target</w:t>
            </w:r>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23" w:name="_Toc398023909"/>
      <w:bookmarkStart w:id="324" w:name="_Toc155280499"/>
      <w:r w:rsidRPr="00A8518D">
        <w:t>Processing Group</w:t>
      </w:r>
      <w:bookmarkEnd w:id="323"/>
      <w:bookmarkEnd w:id="324"/>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lastRenderedPageBreak/>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Alpha string] Notes produced by the data ingestion module during data loading into SPECCHIO</w:t>
            </w:r>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Integer] Designates this Spectrum as a dark current Spectrum</w:t>
            </w:r>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Integer] Designates this Spectrum is not intended for inclusion in the main experimental evaluation</w:t>
            </w:r>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Alpha string] Description of processing algorithm applied to Spectrum</w:t>
            </w:r>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DN: Digital numbers</w:t>
            </w:r>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Radiance Spectra, as provided by the instrument</w:t>
            </w:r>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1.x   Radiance Spectra, corrected</w:t>
            </w:r>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2.0   Reflectance Spectra, as provided by the instrument</w:t>
            </w:r>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Alpha string] Name of processing module applied to Spectrum</w:t>
            </w:r>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Alpha string] Name of file that provided the original data</w:t>
            </w:r>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25" w:name="_Toc398023910"/>
      <w:bookmarkStart w:id="326" w:name="_Toc155280500"/>
      <w:r w:rsidRPr="00A8518D">
        <w:rPr>
          <w:lang w:val="de-CH"/>
        </w:rPr>
        <w:t>Sampling</w:t>
      </w:r>
      <w:bookmarkEnd w:id="325"/>
      <w:bookmarkEnd w:id="326"/>
    </w:p>
    <w:p w14:paraId="20F143F4" w14:textId="77777777" w:rsidR="00DC6E0E" w:rsidRPr="00B350A0" w:rsidRDefault="00DC6E0E" w:rsidP="004A51AA">
      <w:pPr>
        <w:pStyle w:val="Body"/>
      </w:pPr>
      <w:r w:rsidRPr="00B350A0">
        <w:t>Numbers in this Group can all be entered as floating point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6"/>
        <w:gridCol w:w="26"/>
        <w:gridCol w:w="3001"/>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 xml:space="preserve">(Schaepman-Strub et al., 2006, Schaepman-Strub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lastRenderedPageBreak/>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252C44" w:rsidP="004A51AA">
            <w:pPr>
              <w:pStyle w:val="TableText"/>
              <w:rPr>
                <w:sz w:val="22"/>
                <w:szCs w:val="22"/>
              </w:rPr>
            </w:pPr>
            <w:r>
              <w:rPr>
                <w:noProof/>
                <w:sz w:val="22"/>
                <w:szCs w:val="22"/>
                <w:lang w:val="en-US"/>
              </w:rPr>
            </w:r>
            <w:r>
              <w:rPr>
                <w:noProof/>
                <w:sz w:val="22"/>
                <w:szCs w:val="22"/>
                <w:lang w:val="en-US"/>
              </w:rPr>
              <w:pict w14:anchorId="355C5FA0">
                <v:group id="_x0000_s2071" alt="" style="width:119.65pt;height:110.75pt;mso-position-horizontal-relative:char;mso-position-vertical-relative:line" coordsize="16579,15328">
                  <v:rect id="AutoShape 396" o:spid="_x0000_s2072" alt="" style="position:absolute;width:16579;height:15328;visibility:visible"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2073" type="#_x0000_t59" alt="" style="position:absolute;left:13055;top:692;width:2254;height:2387;visibility:visible" fillcolor="yellow" strokecolor="#f79646 [3209]"/>
                  <v:polyline id="Tree" o:spid="_x0000_s2074" alt="" style="position:absolute;visibility:visible" points="" coordsize="20000,20000" fillcolor="green">
                    <v:stroke joinstyle="miter"/>
                    <v:shadow on="t" opacity="49150f" offset="6pt,6pt"/>
                    <v:path o:connecttype="custom" o:connectlocs="33159,0;18947,14106;9475,28211;0,42317;47371,14106;56843,28211;66318,42317" o:connectangles="270,180,180,180,0,0,0" textboxrect="@1,@1,@1,@1"/>
                    <o:lock v:ext="edit" verticies="t"/>
                  </v:polyline>
                  <v:shape id="Freeform 251" o:spid="_x0000_s2075" alt="" style="position:absolute;left:8382;top:1847;width:5829;height:9697;visibility:visible;mso-wrap-style:square;v-text-anchor:top" coordsize="1030,1701" path="m1030,c1030,,515,850,,1701e" filled="f" strokecolor="#f79646 [3209]">
                    <v:stroke endarrow="open"/>
                    <v:path arrowok="t" o:connecttype="custom" o:connectlocs="3298931,0;0,5527718" o:connectangles="0,0"/>
                  </v:shape>
                  <v:shape id="Freeform 252" o:spid="_x0000_s2076" alt="" style="position:absolute;left:14211;top:1847;width:6;height:10484;visibility:visible;mso-wrap-style:square;v-text-anchor:top" coordsize="1,1651" path="m,c,,,825,,1651e" filled="f">
                    <v:path arrowok="t" o:connecttype="custom" o:connectlocs="0,0;0,6657340" o:connectangles="0,0"/>
                  </v:shape>
                  <v:shape id="Freeform 254" o:spid="_x0000_s2077" alt="" style="position:absolute;left:11137;top:6813;width:3074;height:1118;visibility:visible;mso-wrap-style:square;v-text-anchor:top" coordsize="484,176" path="m,c77,61,155,122,236,149v81,27,164,20,248,13e" filled="f">
                    <v:stroke startarrow="open"/>
                    <v:path arrowok="t" o:connecttype="custom" o:connectlocs="0,0;951797,601020;1951990,653458" o:connectangles="0,0,0"/>
                  </v:shape>
                  <v:shape id="Text Box 255" o:spid="_x0000_s2078" type="#_x0000_t202" alt="" style="position:absolute;left:11137;top:5378;width:3309;height:2553;visibility:visible;mso-wrap-style:square;v-text-anchor:top" filled="f" stroked="f">
                    <v:textbox style="mso-next-textbox:#Text Box 255">
                      <w:txbxContent>
                        <w:p w14:paraId="5BCC39BF" w14:textId="77777777" w:rsidR="00E3689F" w:rsidRDefault="00E3689F" w:rsidP="004E3A37">
                          <w:r>
                            <w:rPr>
                              <w:rFonts w:cs="Tahoma"/>
                            </w:rPr>
                            <w:t>θ</w:t>
                          </w:r>
                        </w:p>
                      </w:txbxContent>
                    </v:textbox>
                  </v:shape>
                  <v:rect id="Rectangle 266" o:spid="_x0000_s2079" alt="" style="position:absolute;left:3479;top:3587;width:2255;height:1670;rotation:-1199890fd;visibility:visible" fillcolor="#ddd8c2 [2894]" strokecolor="#f79646 [3209]"/>
                  <v:rect id="Rectangle 267" o:spid="_x0000_s2080" alt="" style="position:absolute;left:4806;top:5175;width:566;height:616;rotation:-1199890fd;visibility:visible" fillcolor="#ddd8c2 [2894]" strokecolor="#f79646 [3209]"/>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Square metres] Area of the measurement support, i.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Metres] Radius of the measurement support, i.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Metres] Major axis of the measurement support, i.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Metres] Minor axis of the measurement support, i.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252C44" w:rsidP="004A51AA">
            <w:pPr>
              <w:pStyle w:val="TableText"/>
              <w:rPr>
                <w:sz w:val="22"/>
                <w:szCs w:val="22"/>
              </w:rPr>
            </w:pPr>
            <w:r>
              <w:rPr>
                <w:noProof/>
                <w:sz w:val="22"/>
                <w:szCs w:val="22"/>
                <w:lang w:val="en-US"/>
              </w:rPr>
            </w:r>
            <w:r>
              <w:rPr>
                <w:noProof/>
                <w:sz w:val="22"/>
                <w:szCs w:val="22"/>
                <w:lang w:val="en-US"/>
              </w:rPr>
              <w:pict w14:anchorId="67A9C468">
                <v:group id="Canvas 305" o:spid="_x0000_s2060" alt="" style="width:130.55pt;height:102.6pt;mso-position-horizontal-relative:char;mso-position-vertical-relative:line" coordsize="16579,13030">
                  <v:rect id="AutoShape 385" o:spid="_x0000_s2061" alt="" style="position:absolute;width:16579;height:13030;visibility:visible"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2062" type="#_x0000_t60" alt="" style="position:absolute;left:7778;top:3270;width:3207;height:3003;visibility:visible" fillcolor="#00863d"/>
                  <v:shape id="AutoShape 307" o:spid="_x0000_s2063" type="#_x0000_t59" alt="" style="position:absolute;left:336;top:3956;width:2254;height:2387;visibility:visible" fillcolor="yellow" strokecolor="#f79646 [3209]"/>
                  <v:group id="Group 310" o:spid="_x0000_s2064" alt="" style="position:absolute;left:5524;top:9848;width:2254;height:2204;rotation:-8967235fd" coordorigin="4061,5858" coordsize="976,954">
                    <v:rect id="Rectangle 308" o:spid="_x0000_s2065" alt="" style="position:absolute;left:4061;top:5858;width:976;height:723;rotation:-1199890fd;visibility:visible" fillcolor="#ddd8c2 [2894]" strokecolor="#f79646 [3209]"/>
                    <v:rect id="Rectangle 309" o:spid="_x0000_s2066" alt="" style="position:absolute;left:4635;top:6545;width:245;height:267;rotation:-1199890fd;visibility:visible" fillcolor="#ddd8c2 [2894]" strokecolor="#f79646 [3209]"/>
                  </v:group>
                  <v:shape id="Freeform 311" o:spid="_x0000_s2067" alt="" style="position:absolute;left:1473;top:4737;width:8191;height:450;flip:x y;visibility:visible;mso-wrap-style:square;v-text-anchor:top" coordsize="1030,1701" path="m1030,c1030,,515,850,,1701e" filled="f" strokecolor="#f79646 [3209]">
                    <v:stroke endarrow="open"/>
                    <v:path arrowok="t" o:connecttype="custom" o:connectlocs="6514231,0;0,11927" o:connectangles="0,0"/>
                  </v:shape>
                  <v:shape id="AutoShape 312" o:spid="_x0000_s2068" type="#_x0000_t32" alt="" style="position:absolute;left:6972;top:4743;width:2692;height:5016;flip:y;visibility:visible" o:connectortype="straight">
                    <v:stroke endarrow="block"/>
                  </v:shape>
                  <v:shape id="Arc 313" o:spid="_x0000_s2069" alt="" style="position:absolute;left:4921;top:386;width:9322;height:9595;rotation:-5683609fd;visibility:visible" coordsize="43200,43200" o:spt="100" adj="0,,0" path="m21599,nfc33529,,43200,9670,43200,21600v,11929,-9671,21600,-21600,21600c9670,43200,,33529,,21600,-1,18258,775,14963,2264,11972em21599,nsc33529,,43200,9670,43200,21600v,11929,-9671,21600,-21600,21600c9670,43200,,33529,,21600,-1,18258,775,14963,2264,11972r19336,9628l21599,xe" filled="f">
                    <v:stroke endarrow="open" joinstyle="round"/>
                    <v:formulas/>
                    <v:path arrowok="t" o:extrusionok="f" o:connecttype="custom" o:connectlocs="100576,0;10542,59059;100576,106554" o:connectangles="0,0,0"/>
                  </v:shape>
                  <v:shape id="Text Box 314" o:spid="_x0000_s2070" type="#_x0000_t202" alt="" style="position:absolute;left:10902;top:6972;width:3309;height:2553;visibility:visible;mso-wrap-style:square;v-text-anchor:top" filled="f" stroked="f">
                    <v:textbox style="mso-next-textbox:#Text Box 314">
                      <w:txbxContent>
                        <w:p w14:paraId="7350F799" w14:textId="77777777" w:rsidR="00E3689F" w:rsidRDefault="00E3689F"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lastRenderedPageBreak/>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Degrees] Sensor zenith angle measured from nadir</w:t>
            </w:r>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252C44" w:rsidP="004A51AA">
            <w:pPr>
              <w:pStyle w:val="TableText"/>
              <w:rPr>
                <w:sz w:val="22"/>
                <w:szCs w:val="22"/>
              </w:rPr>
            </w:pPr>
            <w:r>
              <w:rPr>
                <w:noProof/>
                <w:sz w:val="22"/>
                <w:szCs w:val="22"/>
                <w:lang w:val="en-US"/>
              </w:rPr>
            </w:r>
            <w:r>
              <w:rPr>
                <w:noProof/>
                <w:sz w:val="22"/>
                <w:szCs w:val="22"/>
                <w:lang w:val="en-US"/>
              </w:rPr>
              <w:pict w14:anchorId="5B1F62EA">
                <v:group id="Canvas 256" o:spid="_x0000_s2050" alt="" style="width:115.3pt;height:120.7pt;mso-position-horizontal-relative:char;mso-position-vertical-relative:line" coordsize="14643,15328">
                  <v:rect id="AutoShape 375" o:spid="_x0000_s2051" alt="" style="position:absolute;width:14643;height:15328;visibility:visible" filled="f" stroked="f">
                    <o:lock v:ext="edit" aspectratio="t"/>
                  </v:rect>
                  <v:polyline id="Tree" o:spid="_x0000_s2052" alt="" style="position:absolute;visibility:visible" points="" coordsize="20000,20000" fillcolor="green">
                    <v:stroke joinstyle="miter"/>
                    <v:shadow on="t" opacity="49150f" offset="6pt,6pt"/>
                    <v:path o:connecttype="custom" o:connectlocs="33159,0;18947,14106;9475,28211;0,42317;47371,14106;56843,28211;66318,42317" o:connectangles="270,180,180,180,0,0,0" textboxrect="@1,@1,@1,@1"/>
                    <o:lock v:ext="edit" verticies="t"/>
                  </v:polyline>
                  <v:shape id="Freeform 260" o:spid="_x0000_s2053" alt="" style="position:absolute;left:4349;top:4267;width:2464;height:6566;flip:x;visibility:visible;mso-wrap-style:square;v-text-anchor:top" coordsize="1030,1701" path="m1030,c1030,,515,850,,1701e" filled="f" strokecolor="#f79646 [3209]">
                    <v:stroke endarrow="open"/>
                    <v:path arrowok="t" o:connecttype="custom" o:connectlocs="589398,0;0,2534491" o:connectangles="0,0"/>
                  </v:shape>
                  <v:shape id="Freeform 262" o:spid="_x0000_s2054" alt="" style="position:absolute;left:4146;top:7778;width:1645;height:1118;flip:x;visibility:visible;mso-wrap-style:square;v-text-anchor:top" coordsize="484,176" path="m,c77,61,155,122,236,149v81,27,164,20,248,13e" filled="f">
                    <v:stroke startarrow="open"/>
                    <v:path arrowok="t" o:connecttype="custom" o:connectlocs="0,0;272560,601020;558977,653458" o:connectangles="0,0,0"/>
                  </v:shape>
                  <v:shape id="AutoShape 265" o:spid="_x0000_s2055" type="#_x0000_t59" alt="" style="position:absolute;left:11537;top:539;width:2255;height:2388;visibility:visible" fillcolor="yellow" strokecolor="#f79646 [3209]"/>
                  <v:shape id="Text Box 263" o:spid="_x0000_s2056" type="#_x0000_t202" alt="" style="position:absolute;left:3390;top:6534;width:2248;height:2552;visibility:visible;mso-wrap-style:square;v-text-anchor:top" filled="f" stroked="f">
                    <v:textbox style="mso-next-textbox:#Text Box 263">
                      <w:txbxContent>
                        <w:p w14:paraId="667DBAE3" w14:textId="77777777" w:rsidR="00E3689F" w:rsidRDefault="00E3689F" w:rsidP="00DC6E0E">
                          <w:r>
                            <w:rPr>
                              <w:rFonts w:cs="Tahoma"/>
                            </w:rPr>
                            <w:t>θ</w:t>
                          </w:r>
                        </w:p>
                      </w:txbxContent>
                    </v:textbox>
                  </v:shape>
                  <v:rect id="Rectangle 268" o:spid="_x0000_s2057" alt="" style="position:absolute;left:2609;top:1949;width:2255;height:1670;rotation:-1199890fd;visibility:visible" fillcolor="#ddd8c2 [2894]" strokecolor="#f79646 [3209]"/>
                  <v:rect id="Rectangle 269" o:spid="_x0000_s2058" alt="" style="position:absolute;left:3937;top:3536;width:565;height:616;rotation:-1199890fd;visibility:visible" fillcolor="#ddd8c2 [2894]" strokecolor="#f79646 [3209]"/>
                  <v:shape id="Freeform 270" o:spid="_x0000_s2059" alt="" style="position:absolute;left:4121;top:4191;width:705;height:7067;visibility:visible;mso-wrap-style:square;v-text-anchor:top" coordsize="1,1651" path="m,c,,,825,,1651e" filled="f">
                    <v:path arrowok="t" o:connecttype="custom" o:connectlocs="0,0;0,3025220" o:connectangles="0,0"/>
                  </v:shape>
                  <w10:wrap type="none"/>
                  <w10:anchorlock/>
                </v:group>
              </w:pict>
            </w:r>
          </w:p>
        </w:tc>
      </w:tr>
    </w:tbl>
    <w:p w14:paraId="009195AA" w14:textId="77777777" w:rsidR="00DC6E0E" w:rsidRDefault="00DC6E0E" w:rsidP="00DC6E0E">
      <w:pPr>
        <w:pStyle w:val="Figure"/>
        <w:rPr>
          <w:u w:val="single"/>
        </w:rPr>
      </w:pPr>
      <w:r w:rsidRPr="006C760E">
        <w:rPr>
          <w:lang w:val="en-GB" w:eastAsia="en-GB"/>
        </w:rPr>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1222DC67" w:rsidR="006C760E" w:rsidRPr="00B350A0" w:rsidRDefault="006C760E" w:rsidP="003078EE">
      <w:pPr>
        <w:pStyle w:val="Caption"/>
        <w:rPr>
          <w:u w:val="single"/>
        </w:rPr>
      </w:pPr>
      <w:bookmarkStart w:id="327" w:name="_Ref506278509"/>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3</w:t>
      </w:r>
      <w:r w:rsidR="002E2E38">
        <w:rPr>
          <w:noProof/>
        </w:rPr>
        <w:fldChar w:fldCharType="end"/>
      </w:r>
      <w:bookmarkEnd w:id="327"/>
      <w:r>
        <w:t xml:space="preserve">: </w:t>
      </w:r>
      <w:r w:rsidRPr="00DA48C2">
        <w:t>The nine beam geometry cases</w:t>
      </w:r>
    </w:p>
    <w:p w14:paraId="3CC2D085" w14:textId="629A0484" w:rsidR="00155CDB" w:rsidRPr="00A8518D" w:rsidRDefault="00155CDB" w:rsidP="00155CDB">
      <w:pPr>
        <w:pStyle w:val="Heading3"/>
      </w:pPr>
      <w:bookmarkStart w:id="328" w:name="_Ref500006181"/>
      <w:bookmarkStart w:id="329" w:name="_Toc398023911"/>
      <w:bookmarkStart w:id="330" w:name="_Toc155280501"/>
      <w:r w:rsidRPr="00A8518D">
        <w:t xml:space="preserve">Sampling </w:t>
      </w:r>
      <w:r w:rsidR="004740AA" w:rsidRPr="00A8518D">
        <w:t>Design</w:t>
      </w:r>
      <w:r w:rsidRPr="00A8518D">
        <w:t xml:space="preserve"> Group</w:t>
      </w:r>
      <w:bookmarkEnd w:id="328"/>
      <w:bookmarkEnd w:id="330"/>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62">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lastRenderedPageBreak/>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Stand: Measurements at stand scale, i.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31" w:name="_Toc155280502"/>
      <w:r w:rsidRPr="00A8518D">
        <w:t>Scientific References Group</w:t>
      </w:r>
      <w:bookmarkEnd w:id="329"/>
      <w:bookmarkEnd w:id="331"/>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t>[Alpha string] Publication relevant to these Spectral data</w:t>
            </w:r>
          </w:p>
        </w:tc>
      </w:tr>
    </w:tbl>
    <w:p w14:paraId="7EE73641" w14:textId="77777777" w:rsidR="00155CDB" w:rsidRPr="00A8518D" w:rsidRDefault="00155CDB" w:rsidP="00155CDB">
      <w:pPr>
        <w:pStyle w:val="Heading3"/>
      </w:pPr>
      <w:bookmarkStart w:id="332" w:name="_Toc398023912"/>
      <w:bookmarkStart w:id="333" w:name="_Toc155280503"/>
      <w:r w:rsidRPr="00A8518D">
        <w:t>Soil Parameters Group</w:t>
      </w:r>
      <w:bookmarkEnd w:id="333"/>
    </w:p>
    <w:bookmarkEnd w:id="332"/>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Each of the following measurements has two Metadata Attributes – the measurement itself and a description field which holds an alpha string describing the method used to determine that measurement. The table below lists the expected measurement unit, and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g/g] Water content of air dried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34" w:name="_Toc398023913"/>
      <w:bookmarkStart w:id="335" w:name="_Toc155280504"/>
      <w:r w:rsidRPr="00A8518D">
        <w:lastRenderedPageBreak/>
        <w:t>Vegetation Biophysical Variables</w:t>
      </w:r>
      <w:bookmarkEnd w:id="334"/>
      <w:bookmarkEnd w:id="335"/>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ugrams/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ugrams/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ugrams/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 xml:space="preserve">[ugrams/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gram] Calculated by: LeafArea[cm2]/DryMass[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ugrams/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6" w:name="_Ref413327320"/>
      <w:bookmarkStart w:id="337" w:name="_Toc155280505"/>
      <w:r w:rsidRPr="00043BFA">
        <w:lastRenderedPageBreak/>
        <w:t>Data Input</w:t>
      </w:r>
      <w:bookmarkEnd w:id="336"/>
      <w:bookmarkEnd w:id="337"/>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8" w:name="_Ref358105086"/>
      <w:bookmarkStart w:id="339" w:name="_Ref358105089"/>
      <w:bookmarkStart w:id="340" w:name="_Ref359578676"/>
      <w:bookmarkStart w:id="341" w:name="_Toc398023925"/>
      <w:bookmarkStart w:id="342" w:name="_Toc155280506"/>
      <w:r w:rsidRPr="00B350A0">
        <w:t>Overview of SPECCHIO</w:t>
      </w:r>
      <w:bookmarkEnd w:id="338"/>
      <w:bookmarkEnd w:id="339"/>
      <w:r w:rsidRPr="00B350A0">
        <w:t xml:space="preserve"> Data Loading</w:t>
      </w:r>
      <w:bookmarkEnd w:id="340"/>
      <w:bookmarkEnd w:id="341"/>
      <w:bookmarkEnd w:id="342"/>
    </w:p>
    <w:p w14:paraId="793D9DF1" w14:textId="12F5B5D8" w:rsidR="003373D9" w:rsidRPr="00B350A0" w:rsidRDefault="003373D9" w:rsidP="004A51AA">
      <w:pPr>
        <w:pStyle w:val="Body"/>
      </w:pPr>
      <w:r w:rsidRPr="00B350A0">
        <w:t>The process of loading data into SPECCHIO involves a number of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43" w:name="_Creating_a_new"/>
      <w:bookmarkStart w:id="344" w:name="_Toc355280368"/>
      <w:bookmarkStart w:id="345" w:name="_Ref356551522"/>
      <w:bookmarkStart w:id="346" w:name="_Ref356551524"/>
      <w:bookmarkStart w:id="347" w:name="_Ref359334186"/>
      <w:bookmarkStart w:id="348" w:name="_Ref359334189"/>
      <w:bookmarkStart w:id="349" w:name="_Toc398023926"/>
      <w:bookmarkStart w:id="350" w:name="_Ref413326881"/>
      <w:bookmarkStart w:id="351" w:name="_Ref413327350"/>
      <w:bookmarkStart w:id="352" w:name="_Ref413328019"/>
      <w:bookmarkStart w:id="353" w:name="_Toc155280507"/>
      <w:bookmarkEnd w:id="343"/>
      <w:r w:rsidRPr="00B350A0">
        <w:t>Creating a new Campaign</w:t>
      </w:r>
      <w:bookmarkEnd w:id="344"/>
      <w:bookmarkEnd w:id="345"/>
      <w:bookmarkEnd w:id="346"/>
      <w:bookmarkEnd w:id="347"/>
      <w:bookmarkEnd w:id="348"/>
      <w:bookmarkEnd w:id="349"/>
      <w:bookmarkEnd w:id="350"/>
      <w:bookmarkEnd w:id="351"/>
      <w:bookmarkEnd w:id="352"/>
      <w:bookmarkEnd w:id="353"/>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21D9D43B" w:rsidR="003373D9" w:rsidRPr="00DA48C2" w:rsidRDefault="003373D9" w:rsidP="003078EE">
            <w:pPr>
              <w:pStyle w:val="Caption"/>
            </w:pPr>
            <w:bookmarkStart w:id="354"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4</w:t>
            </w:r>
            <w:r w:rsidR="00397B59" w:rsidRPr="00DA48C2">
              <w:fldChar w:fldCharType="end"/>
            </w:r>
            <w:bookmarkEnd w:id="354"/>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It is not advisable to have two Campaigns with the same name. There is no check for the existence of a Campaign of the same name, so please check the names of the existing Campaigns before you create your own in order to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55" w:name="_Toc356807293"/>
      <w:bookmarkStart w:id="356" w:name="_Toc357580481"/>
      <w:bookmarkStart w:id="357" w:name="_Toc357598064"/>
      <w:bookmarkStart w:id="358" w:name="_Toc357782283"/>
      <w:bookmarkStart w:id="359" w:name="_Toc358385794"/>
      <w:bookmarkStart w:id="360" w:name="_Toc358395261"/>
      <w:bookmarkStart w:id="361" w:name="_Toc358992597"/>
      <w:bookmarkStart w:id="362" w:name="_Toc359336813"/>
      <w:bookmarkStart w:id="363" w:name="_Toc359396424"/>
      <w:bookmarkStart w:id="364" w:name="_Toc359416742"/>
      <w:bookmarkStart w:id="365" w:name="_Toc359571753"/>
      <w:bookmarkStart w:id="366" w:name="_Toc359579921"/>
      <w:bookmarkStart w:id="367" w:name="_Ref153794251"/>
      <w:bookmarkStart w:id="368" w:name="_Toc355280369"/>
      <w:bookmarkStart w:id="369" w:name="_Ref356551550"/>
      <w:bookmarkStart w:id="370" w:name="_Ref356551553"/>
      <w:bookmarkStart w:id="371" w:name="_Ref358983057"/>
      <w:bookmarkStart w:id="372" w:name="_Ref358983060"/>
      <w:bookmarkStart w:id="373" w:name="_Toc398023927"/>
      <w:bookmarkStart w:id="374" w:name="_Ref130607984"/>
      <w:bookmarkStart w:id="375" w:name="_Toc155280508"/>
      <w:bookmarkEnd w:id="355"/>
      <w:bookmarkEnd w:id="356"/>
      <w:bookmarkEnd w:id="357"/>
      <w:bookmarkEnd w:id="358"/>
      <w:bookmarkEnd w:id="359"/>
      <w:bookmarkEnd w:id="360"/>
      <w:bookmarkEnd w:id="361"/>
      <w:bookmarkEnd w:id="362"/>
      <w:bookmarkEnd w:id="363"/>
      <w:bookmarkEnd w:id="364"/>
      <w:bookmarkEnd w:id="365"/>
      <w:bookmarkEnd w:id="366"/>
      <w:r w:rsidRPr="00B350A0">
        <w:t>Loading Campaign Spectral Data</w:t>
      </w:r>
      <w:bookmarkEnd w:id="367"/>
      <w:bookmarkEnd w:id="368"/>
      <w:bookmarkEnd w:id="369"/>
      <w:bookmarkEnd w:id="370"/>
      <w:bookmarkEnd w:id="371"/>
      <w:bookmarkEnd w:id="372"/>
      <w:bookmarkEnd w:id="373"/>
      <w:bookmarkEnd w:id="375"/>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7"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223FC896"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The dialog box closes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6" w:name="_Toc155280509"/>
      <w:r w:rsidRPr="00A8518D">
        <w:t>Instrument and Sensor selection</w:t>
      </w:r>
      <w:bookmarkEnd w:id="376"/>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7" w:name="_Toc155280510"/>
      <w:r w:rsidRPr="00A8518D">
        <w:t>Reference Panel selection</w:t>
      </w:r>
      <w:bookmarkEnd w:id="377"/>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8" w:name="_Toc155280511"/>
      <w:r w:rsidRPr="00A8518D">
        <w:t>Handling Spectrum upload errors</w:t>
      </w:r>
      <w:bookmarkEnd w:id="378"/>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You should check the cause of the problem, rectify it and attempt the upload again. Spectra which successfully uploaded the first time will not be uploaded again.</w:t>
      </w:r>
    </w:p>
    <w:p w14:paraId="7585E45A" w14:textId="3E94B420" w:rsidR="003373D9" w:rsidRPr="00B350A0" w:rsidRDefault="003373D9" w:rsidP="00941E8C">
      <w:pPr>
        <w:pStyle w:val="Heading2"/>
      </w:pPr>
      <w:bookmarkStart w:id="379" w:name="_Toc398023928"/>
      <w:bookmarkStart w:id="380" w:name="_Toc155280512"/>
      <w:bookmarkEnd w:id="374"/>
      <w:r w:rsidRPr="00B350A0">
        <w:t>Loading Additional Spectral Data</w:t>
      </w:r>
      <w:bookmarkEnd w:id="379"/>
      <w:bookmarkEnd w:id="380"/>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There are a number of different scenarios which may apply.</w:t>
      </w:r>
    </w:p>
    <w:p w14:paraId="6225489D" w14:textId="261A4AE9" w:rsidR="003373D9" w:rsidRPr="00A8518D" w:rsidRDefault="003373D9" w:rsidP="003373D9">
      <w:pPr>
        <w:pStyle w:val="Heading3"/>
      </w:pPr>
      <w:bookmarkStart w:id="381" w:name="_Toc398023929"/>
      <w:bookmarkStart w:id="382" w:name="_Toc155280513"/>
      <w:r w:rsidRPr="00A8518D">
        <w:lastRenderedPageBreak/>
        <w:t>Uploading Additional Spectral Data from the Same Computer</w:t>
      </w:r>
      <w:bookmarkEnd w:id="381"/>
      <w:bookmarkEnd w:id="382"/>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83" w:name="_Toc398023930"/>
      <w:bookmarkStart w:id="384" w:name="_Toc155280514"/>
      <w:r w:rsidRPr="00A8518D">
        <w:t>Uploading Additional Spectral Data from a Second Computer</w:t>
      </w:r>
      <w:bookmarkEnd w:id="383"/>
      <w:bookmarkEnd w:id="384"/>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0C40113A"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6</w:t>
            </w:r>
            <w:r w:rsidR="00397B59" w:rsidRPr="00DA48C2">
              <w:fldChar w:fldCharType="end"/>
            </w:r>
            <w:r w:rsidRPr="00DA48C2">
              <w:t>: File upload dialog showing no paths</w:t>
            </w:r>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lastRenderedPageBreak/>
        <w:t>Warning</w:t>
      </w:r>
      <w:r w:rsidRPr="00B350A0">
        <w:tab/>
        <w:t>If you select the folder above or below the one selected when the Campaign was first loaded, it will not be recognised as the same folder and will cause all of the existing data to be duplicated in your SPECCHIO Campaign.</w:t>
      </w:r>
    </w:p>
    <w:p w14:paraId="59572CFD" w14:textId="179F8FBE" w:rsidR="003373D9" w:rsidRPr="00A8518D" w:rsidRDefault="003373D9" w:rsidP="003373D9">
      <w:pPr>
        <w:pStyle w:val="Heading3"/>
      </w:pPr>
      <w:bookmarkStart w:id="385" w:name="_Toc398023931"/>
      <w:bookmarkStart w:id="386" w:name="_Toc155280515"/>
      <w:r w:rsidRPr="00A8518D">
        <w:t>Uploading Additional Spectral Data in a New Data Hierarchy</w:t>
      </w:r>
      <w:bookmarkEnd w:id="385"/>
      <w:bookmarkEnd w:id="386"/>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0"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518C6187"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7</w:t>
      </w:r>
      <w:r w:rsidR="002E2E38">
        <w:rPr>
          <w:noProof/>
        </w:rPr>
        <w:fldChar w:fldCharType="end"/>
      </w:r>
      <w:r w:rsidRPr="00DA48C2">
        <w:t>: Data Hierarchy of GER example after initial load</w:t>
      </w:r>
    </w:p>
    <w:p w14:paraId="73C17A22" w14:textId="77777777" w:rsidR="003373D9" w:rsidRPr="00B350A0" w:rsidRDefault="003373D9" w:rsidP="004A51AA">
      <w:pPr>
        <w:pStyle w:val="Body"/>
      </w:pPr>
      <w:r w:rsidRPr="00B350A0">
        <w:t>In the above example, there is one sub-folder in the GER Example. If the user has performed a second largely independent part of the experiment, its results may be loaded as a new top level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E31307" id="Canvas 322" o:spid="_x0000_s1026" style="width:413.85pt;height:96.25pt;mso-position-horizontal-relative:char;mso-position-vertical-relative:line" coordsize="53613,139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">
                <v:rect id="AutoShape 420" o:spid="_x0000_s1027" style="position:absolute;width:53613;height:13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" filled="f" strokecolor="#4579b8 [3044]">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5" o:spid="_x0000_s1028" type="#_x0000_t75" style="position:absolute;left:11971;top:1509;width:15091;height:113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">
                  <v:imagedata r:id="rId72" o:title=""/>
                </v:shape>
                <v:roundrect id="AutoShape 324" o:spid="_x0000_s1029" style="position:absolute;left:30255;width:22359;height:625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" strokecolor="#0070c0">
                  <v:textbo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" strokecolor="#0070c0">
                  <v:textbo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" path="m1027,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" path="m585,229c585,229,292,114,,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" strokecolor="#0070c0">
                  <v:textbo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" path="m1027,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3078EE">
      <w:pPr>
        <w:pStyle w:val="Caption"/>
      </w:pPr>
    </w:p>
    <w:p w14:paraId="60EC1392" w14:textId="10A49A83" w:rsidR="003373D9" w:rsidRPr="00DA48C2" w:rsidRDefault="003373D9"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28</w:t>
      </w:r>
      <w:r w:rsidR="002E2E38">
        <w:rPr>
          <w:noProof/>
        </w:rPr>
        <w:fldChar w:fldCharType="end"/>
      </w:r>
      <w:r w:rsidRPr="00DA48C2">
        <w:t>: Data Hierarchy of GER example after loading second part</w:t>
      </w:r>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9274" cy="1336783"/>
                          </a:xfrm>
                          <a:prstGeom prst="rect">
                            <a:avLst/>
                          </a:prstGeom>
                        </pic:spPr>
                      </pic:pic>
                    </a:graphicData>
                  </a:graphic>
                </wp:inline>
              </w:drawing>
            </w:r>
          </w:p>
          <w:p w14:paraId="355F0499" w14:textId="7B4FDD32"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9</w:t>
            </w:r>
            <w:r w:rsidR="00397B59" w:rsidRPr="00DA48C2">
              <w:fldChar w:fldCharType="end"/>
            </w:r>
            <w:r w:rsidRPr="00DA48C2">
              <w:t>: File upload dialog showing multiple paths</w:t>
            </w:r>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7" w:name="_Toc155280516"/>
      <w:r w:rsidRPr="00B350A0">
        <w:lastRenderedPageBreak/>
        <w:t xml:space="preserve">Edit </w:t>
      </w:r>
      <w:r w:rsidR="00D80623" w:rsidRPr="00B350A0">
        <w:t>M</w:t>
      </w:r>
      <w:r w:rsidRPr="00B350A0">
        <w:t>etadata</w:t>
      </w:r>
      <w:bookmarkEnd w:id="387"/>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8" w:name="_Ref356553888"/>
      <w:bookmarkStart w:id="389" w:name="_Ref357586671"/>
      <w:bookmarkStart w:id="390" w:name="_Ref357586673"/>
      <w:bookmarkStart w:id="391" w:name="_Toc398023937"/>
      <w:bookmarkStart w:id="392" w:name="_Toc155280517"/>
      <w:r w:rsidRPr="00A8518D">
        <w:t>Metadata</w:t>
      </w:r>
      <w:bookmarkEnd w:id="388"/>
      <w:bookmarkEnd w:id="389"/>
      <w:bookmarkEnd w:id="390"/>
      <w:bookmarkEnd w:id="391"/>
      <w:r w:rsidR="009D3786" w:rsidRPr="00A8518D">
        <w:t xml:space="preserve"> Editor window</w:t>
      </w:r>
      <w:bookmarkEnd w:id="392"/>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Editor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93"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E223E63" w:rsidR="00463747"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0</w:t>
      </w:r>
      <w:r w:rsidR="002E2E38">
        <w:rPr>
          <w:noProof/>
        </w:rPr>
        <w:fldChar w:fldCharType="end"/>
      </w:r>
      <w:r w:rsidR="003373D9" w:rsidRPr="00DA48C2">
        <w:t>: Metadata editor dialog</w:t>
      </w:r>
      <w:bookmarkEnd w:id="393"/>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 xml:space="preserve">Shows the Campaigns present in the database and allows selecting of Campaigns, sub-trees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Click on these checkboxes to display or suppress the various Groups of Spectrum Metadata. Select All displays them all, and Select Non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76">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3F9DCCBC" w:rsidR="00106AF8" w:rsidRPr="00DA48C2" w:rsidRDefault="00106AF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1</w:t>
      </w:r>
      <w:r w:rsidR="002E2E38">
        <w:rPr>
          <w:noProof/>
        </w:rPr>
        <w:fldChar w:fldCharType="end"/>
      </w:r>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 </w:t>
            </w:r>
            <w:r w:rsidR="00106AF8" w:rsidRPr="00F563F6">
              <w:rPr>
                <w:sz w:val="22"/>
                <w:szCs w:val="22"/>
              </w:rPr>
              <w:t>or</w:t>
            </w:r>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processed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lastRenderedPageBreak/>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94" w:name="_Ref413327410"/>
      <w:bookmarkStart w:id="395" w:name="_Toc155280518"/>
      <w:r>
        <w:t>Drag</w:t>
      </w:r>
      <w:r w:rsidR="00415CFE">
        <w:t xml:space="preserve"> </w:t>
      </w:r>
      <w:r>
        <w:t>&amp;</w:t>
      </w:r>
      <w:r w:rsidR="00415CFE">
        <w:t xml:space="preserve"> </w:t>
      </w:r>
      <w:r>
        <w:t>Drop Options</w:t>
      </w:r>
      <w:bookmarkEnd w:id="395"/>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889000"/>
                    </a:xfrm>
                    <a:prstGeom prst="rect">
                      <a:avLst/>
                    </a:prstGeom>
                  </pic:spPr>
                </pic:pic>
              </a:graphicData>
            </a:graphic>
          </wp:inline>
        </w:drawing>
      </w:r>
    </w:p>
    <w:p w14:paraId="0B765DEF" w14:textId="32E5714A" w:rsidR="00FC723C" w:rsidRDefault="00FC723C" w:rsidP="003078EE">
      <w:pPr>
        <w:pStyle w:val="Caption"/>
      </w:pPr>
      <w:r>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2</w:t>
      </w:r>
      <w:r w:rsidR="002E2E38">
        <w:rPr>
          <w:noProof/>
        </w:rPr>
        <w:fldChar w:fldCharType="end"/>
      </w:r>
      <w:r>
        <w:t>: Dragging of a KML file onto a Spatial Position metadata field</w:t>
      </w:r>
    </w:p>
    <w:p w14:paraId="63137E8A" w14:textId="23789BB4" w:rsidR="00415CFE" w:rsidRPr="00B74AA1" w:rsidRDefault="00415CFE" w:rsidP="00B74AA1"/>
    <w:p w14:paraId="26169537" w14:textId="77777777" w:rsidR="003373D9" w:rsidRPr="00A8518D" w:rsidRDefault="003373D9" w:rsidP="003373D9">
      <w:pPr>
        <w:pStyle w:val="Heading3"/>
      </w:pPr>
      <w:bookmarkStart w:id="396" w:name="_Toc155280519"/>
      <w:r w:rsidRPr="00A8518D">
        <w:t>Displaying and Editing Campaign Metadata</w:t>
      </w:r>
      <w:bookmarkEnd w:id="394"/>
      <w:bookmarkEnd w:id="396"/>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7" w:name="_Toc355280383"/>
      <w:bookmarkStart w:id="398" w:name="_Toc398023939"/>
      <w:bookmarkStart w:id="399" w:name="_Ref499982411"/>
      <w:bookmarkStart w:id="400" w:name="_Toc155280520"/>
      <w:r w:rsidRPr="00A8518D">
        <w:lastRenderedPageBreak/>
        <w:t>Displaying and Editing Spectrum Metadata</w:t>
      </w:r>
      <w:bookmarkEnd w:id="397"/>
      <w:bookmarkEnd w:id="398"/>
      <w:bookmarkEnd w:id="399"/>
      <w:bookmarkEnd w:id="400"/>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r w:rsidRPr="00B350A0">
        <w:t xml:space="preserve">In order to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0E4E2F47" w:rsidR="003373D9" w:rsidRPr="00B350A0" w:rsidRDefault="00980823" w:rsidP="003078EE">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87751">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 xml:space="preserve">Select or de-select the check boxes for the Metadata Groups. The check boxes are displayed on the right in the Spectrum Metadata Group </w:t>
            </w:r>
            <w:r w:rsidRPr="00B350A0">
              <w:lastRenderedPageBreak/>
              <w:t>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3078EE">
      <w:pPr>
        <w:pStyle w:val="Caption"/>
      </w:pPr>
    </w:p>
    <w:p w14:paraId="587913A6" w14:textId="77777777" w:rsidR="003373D9" w:rsidRPr="00B350A0" w:rsidRDefault="003373D9" w:rsidP="004A51AA">
      <w:pPr>
        <w:pStyle w:val="Note"/>
      </w:pPr>
      <w:r w:rsidRPr="00B350A0">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8"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45CBFF31" w:rsidR="003373D9" w:rsidRPr="00DA48C2" w:rsidRDefault="00980823" w:rsidP="003078EE">
      <w:pPr>
        <w:pStyle w:val="Caption"/>
      </w:pPr>
      <w:bookmarkStart w:id="401" w:name="_Ref35406826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4</w:t>
      </w:r>
      <w:r w:rsidR="002E2E38">
        <w:rPr>
          <w:noProof/>
        </w:rPr>
        <w:fldChar w:fldCharType="end"/>
      </w:r>
      <w:r w:rsidR="003373D9" w:rsidRPr="00DA48C2">
        <w:t xml:space="preserve">: </w:t>
      </w:r>
      <w:bookmarkEnd w:id="401"/>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metadata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 xml:space="preserve">Ensure that the check box for the required Metadata Group is ticked and </w:t>
            </w:r>
            <w:r w:rsidRPr="00B350A0">
              <w:lastRenderedPageBreak/>
              <w:t>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lastRenderedPageBreak/>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lastRenderedPageBreak/>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Navigate to the correct Campaign hierarchy node and click on it to 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w:t>
            </w:r>
            <w:r w:rsidRPr="00B350A0">
              <w:lastRenderedPageBreak/>
              <w:t>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This step is 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lastRenderedPageBreak/>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402" w:name="_Ref499982850"/>
      <w:bookmarkStart w:id="403" w:name="_Toc355280385"/>
      <w:bookmarkStart w:id="404" w:name="_Ref356551623"/>
      <w:bookmarkStart w:id="405" w:name="_Ref356551635"/>
      <w:bookmarkStart w:id="406" w:name="_Ref357757289"/>
      <w:bookmarkStart w:id="407" w:name="_Ref357757292"/>
      <w:bookmarkStart w:id="408" w:name="_Toc398023940"/>
      <w:bookmarkStart w:id="409" w:name="_Ref413327090"/>
      <w:bookmarkStart w:id="410" w:name="_Ref413327603"/>
      <w:bookmarkStart w:id="411" w:name="_Ref413328150"/>
      <w:bookmarkStart w:id="412" w:name="_Toc155280521"/>
      <w:r w:rsidRPr="00B350A0">
        <w:t>Using the Metadata Editor functions</w:t>
      </w:r>
      <w:bookmarkEnd w:id="402"/>
      <w:bookmarkEnd w:id="412"/>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13" w:name="_Ref500014914"/>
      <w:bookmarkStart w:id="414" w:name="_Toc155280522"/>
      <w:r w:rsidRPr="00A8518D">
        <w:t>Compute measurement support</w:t>
      </w:r>
      <w:bookmarkEnd w:id="413"/>
      <w:bookmarkEnd w:id="414"/>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lastRenderedPageBreak/>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81">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61FA86CD" w:rsidR="00166B27" w:rsidRPr="00DA48C2" w:rsidRDefault="00166B27"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5</w:t>
      </w:r>
      <w:r w:rsidR="002E2E38">
        <w:rPr>
          <w:noProof/>
        </w:rPr>
        <w:fldChar w:fldCharType="end"/>
      </w:r>
      <w:r w:rsidRPr="00DA48C2">
        <w:t>: Example results of the measurement support calculation</w:t>
      </w:r>
    </w:p>
    <w:p w14:paraId="59E475AE" w14:textId="2D8D51A0" w:rsidR="00FD4CCF" w:rsidRPr="00A8518D" w:rsidRDefault="00FD4CCF" w:rsidP="00D56CD2">
      <w:pPr>
        <w:pStyle w:val="Heading3"/>
      </w:pPr>
      <w:bookmarkStart w:id="415" w:name="_Ref500005693"/>
      <w:bookmarkStart w:id="416" w:name="_Toc155280523"/>
      <w:r w:rsidRPr="00A8518D">
        <w:t>Augment Altitude</w:t>
      </w:r>
      <w:bookmarkEnd w:id="415"/>
      <w:bookmarkEnd w:id="416"/>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geonames” (</w:t>
      </w:r>
      <w:r w:rsidRPr="00B350A0">
        <w:rPr>
          <w:rStyle w:val="Hyperlink"/>
        </w:rPr>
        <w:t>api.geonames.org/astergdem</w:t>
      </w:r>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7" w:name="_Toc155280524"/>
      <w:r w:rsidRPr="00A8518D">
        <w:t>Switch Longitude E-W</w:t>
      </w:r>
      <w:bookmarkEnd w:id="417"/>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e.g.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83">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8" w:name="_Toc155280525"/>
      <w:r w:rsidRPr="00A8518D">
        <w:t>Visualisations</w:t>
      </w:r>
      <w:bookmarkEnd w:id="418"/>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9" w:name="_Ref499982463"/>
      <w:bookmarkStart w:id="420" w:name="_Toc155280526"/>
      <w:r w:rsidRPr="00B350A0">
        <w:lastRenderedPageBreak/>
        <w:t xml:space="preserve">Uploading Metadata from </w:t>
      </w:r>
      <w:r w:rsidR="00431B63" w:rsidRPr="00B350A0">
        <w:t>XLS (</w:t>
      </w:r>
      <w:r w:rsidRPr="00B350A0">
        <w:t>Excel</w:t>
      </w:r>
      <w:r w:rsidR="00431B63" w:rsidRPr="00B350A0">
        <w:t>)</w:t>
      </w:r>
      <w:r w:rsidRPr="00B350A0">
        <w:t xml:space="preserve"> files</w:t>
      </w:r>
      <w:bookmarkEnd w:id="403"/>
      <w:bookmarkEnd w:id="404"/>
      <w:bookmarkEnd w:id="405"/>
      <w:bookmarkEnd w:id="406"/>
      <w:bookmarkEnd w:id="407"/>
      <w:bookmarkEnd w:id="408"/>
      <w:bookmarkEnd w:id="409"/>
      <w:bookmarkEnd w:id="410"/>
      <w:bookmarkEnd w:id="411"/>
      <w:bookmarkEnd w:id="419"/>
      <w:bookmarkEnd w:id="420"/>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86">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E3689F" w:rsidRPr="008646FA" w:rsidRDefault="00E3689F"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E3689F" w:rsidRPr="00AF35D7" w:rsidRDefault="00E3689F"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80A375" id="Canvas 127" o:spid="_x0000_s1035" style="width:429.35pt;height:450pt;mso-position-horizontal-relative:char;mso-position-vertical-relative:line" coordsize="54527,571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">
                <v:rect id="AutoShape 546" o:spid="_x0000_s1036" style="position:absolute;width:54527;height:57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" filled="f" strokecolor="#4579b8 [3044]">
                  <o:lock v:ext="edit" aspectratio="t"/>
                </v:rect>
                <v:shape id="Picture 152" o:spid="_x0000_s1037" type="#_x0000_t75" style="position:absolute;left:9423;top:977;width:33655;height:19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">
                  <v:imagedata r:id="rId88" o:title=""/>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" adj="31347,8191,27811,3963,23053,3963" fillcolor="#dbe5f1 [660]" strokecolor="black [3213]">
                  <v:stroke startarrow="open"/>
                  <v:textbo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" filled="f" strokecolor="red" strokeweight="1.5pt"/>
                <v:roundrect id="AutoShape 130" o:spid="_x0000_s1040" style="position:absolute;left:9423;top:9283;width:33655;height:1715;visibility:visible;mso-wrap-style:square;v-text-anchor:top" arcsize="1626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" filled="f" strokecolor="red" strokeweight="1.5pt"/>
                <v:shape id="Picture 131" o:spid="_x0000_s1041" type="#_x0000_t75" style="position:absolute;left:14503;top:30187;width:13271;height:70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">
                  <v:imagedata r:id="rId89" o:title="" croptop="17046f" cropbottom="10798f" cropleft="5441f" cropright="9328f"/>
                </v:shape>
                <v:shape id="AutoShape 136" o:spid="_x0000_s1042" type="#_x0000_t45" style="position:absolute;left:1339;top:977;width:6922;height:4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" adj="30220,6761,26138,5049,23978,5049" fillcolor="#dbe5f1 [660]" strokecolor="black [3213]">
                  <v:stroke startarrow="open"/>
                  <v:textbo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" adj="-9135,7237,-7055,5049,-2378,5049" fillcolor="#dbe5f1 [660]" strokecolor="black [3213]">
                  <v:stroke startarrow="open"/>
                  <v:textbox>
                    <w:txbxContent>
                      <w:p w14:paraId="68E92D46" w14:textId="77777777" w:rsidR="00E3689F" w:rsidRPr="008646FA" w:rsidRDefault="00E3689F"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" adj="-7332,6341,-4731,3963,-2262,3963" fillcolor="#dbe5f1 [660]" strokecolor="black [3213]">
                  <v:stroke startarrow="open"/>
                  <v:textbo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">
                  <v:imagedata r:id="rId90" o:title=""/>
                </v:shape>
                <v:shape id="Freeform 134" o:spid="_x0000_s1046" style="position:absolute;left:14058;top:10560;width:13716;height:31305;visibility:visible;mso-wrap-style:square;v-text-anchor:top" coordsize="1860,3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" path="m,c70,815,140,1631,450,2240v310,609,860,1011,1410,141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" stroked="f">
                  <v:textbox inset=".1mm,.1mm,.1mm,.1mm">
                    <w:txbxContent>
                      <w:p w14:paraId="4FABC332" w14:textId="77777777" w:rsidR="00E3689F" w:rsidRPr="00AF35D7" w:rsidRDefault="00E3689F"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" path="m,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" path="m,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" path="m,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" path="m720,v876,597,1753,1194,1633,2235c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" path="m634,v610,564,1220,1128,1114,2246c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" filled="f"/>
                <w10:anchorlock/>
              </v:group>
            </w:pict>
          </mc:Fallback>
        </mc:AlternateContent>
      </w:r>
    </w:p>
    <w:p w14:paraId="015A5B9C" w14:textId="6F13A68B" w:rsidR="00CB09BE"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6</w:t>
      </w:r>
      <w:r w:rsidR="002E2E38">
        <w:rPr>
          <w:noProof/>
        </w:rPr>
        <w:fldChar w:fldCharType="end"/>
      </w:r>
      <w:r w:rsidR="00CB09BE" w:rsidRPr="00DA48C2">
        <w:t>: Uploading Metadat</w:t>
      </w:r>
      <w:r w:rsidR="00803042" w:rsidRPr="00DA48C2">
        <w:t>a</w:t>
      </w:r>
      <w:r w:rsidR="00CB09BE" w:rsidRPr="00DA48C2">
        <w:t xml:space="preserve"> from XLS process</w:t>
      </w:r>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Metadata Excel .XLS files must conform to the following conventions in order to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lastRenderedPageBreak/>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If a Spectrum is selected in the Matching Column in more than one row, all of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D22FE53" id="Canvas 142" o:spid="_x0000_s1054" style="width:428.4pt;height:234.2pt;mso-position-horizontal-relative:char;mso-position-vertical-relative:line" coordsize="54406,297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BDEVgD5XABZjNLFKF1gQGBAYEBgQGBAYEAQW0FsBbEVGBAY&#13;&#10;EBgQGBAYEBgQGDgXGBDEVgD5XABZjNLFKF1gQGBAYEBgQGBAYEAQW0FsBbEVGBAYEBgQGBAYEBgQ&#13;&#10;GDgXGBDEVgD5XABZjNLFKF1gQGBAYEBgQGBAYEAQW0FsBbEVGBAYEBgQGBAYEBgQGDgXGBDEVgD5&#13;&#10;XABZjNLFKF1gQGBAYEBgQGBAYEAQW0FsBbEV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">
                <v:rect id="AutoShape 531" o:spid="_x0000_s1055" style="position:absolute;width:54406;height:29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" filled="f" stroked="f">
                  <o:lock v:ext="edit" aspectratio="t"/>
                </v:rect>
                <v:shape id="Picture 161" o:spid="_x0000_s1056" type="#_x0000_t75" style="position:absolute;top:82;width:42799;height:29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">
                  <v:imagedata r:id="rId92" o:title=""/>
                </v:shape>
                <v:roundrect id="AutoShape 144" o:spid="_x0000_s1057" style="position:absolute;left:44958;top:1041;width:9448;height:504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" fillcolor="#dbe5f1 [660]" strokecolor="#0070c0">
                  <v:textbox inset="1mm">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" filled="f" strokecolor="red" strokeweight=".5pt"/>
                <v:roundrect id="AutoShape 146" o:spid="_x0000_s1059" style="position:absolute;left:19;top:6477;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" filled="f" strokecolor="red" strokeweight=".5pt"/>
                <v:roundrect id="AutoShape 147" o:spid="_x0000_s1060" style="position:absolute;left:19;top:7613;width:42735;height:953;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" filled="f" strokecolor="red" strokeweight=".5pt"/>
                <v:roundrect id="AutoShape 148" o:spid="_x0000_s1061" style="position:absolute;left:44958;top:6953;width:9448;height:391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" fillcolor="#dbe5f1 [660]" strokecolor="#0070c0">
                  <v:textbox inset="1mm">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" fillcolor="#dbe5f1 [660]" strokecolor="#0070c0">
                  <v:textbox inset="1mm">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" filled="f" strokecolor="red" strokeweight=".5pt"/>
                <v:roundrect id="AutoShape 151" o:spid="_x0000_s1064" style="position:absolute;left:14306;top:21990;width:9449;height:635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" fillcolor="#dbe5f1 [660]" strokecolor="#0070c0">
                  <v:textbox inset="1mm">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" strokecolor="#0070c0">
                  <v:stroke endarrow="block"/>
                </v:shape>
                <v:shape id="AutoShape 301" o:spid="_x0000_s1066" type="#_x0000_t32" style="position:absolute;left:42754;top:6953;width:2204;height:196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" strokecolor="#0070c0">
                  <v:stroke endarrow="block"/>
                </v:shape>
                <v:shape id="AutoShape 302" o:spid="_x0000_s1067" type="#_x0000_t32" style="position:absolute;left:42754;top:8089;width:2204;height:707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" strokecolor="#0070c0">
                  <v:stroke endarrow="block"/>
                </v:shape>
                <v:shape id="AutoShape 303" o:spid="_x0000_s1068" type="#_x0000_t32" style="position:absolute;left:19030;top:17957;width:2356;height:40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" strokecolor="#0070c0">
                  <v:stroke endarrow="block"/>
                </v:shape>
                <w10:anchorlock/>
              </v:group>
            </w:pict>
          </mc:Fallback>
        </mc:AlternateContent>
      </w:r>
    </w:p>
    <w:p w14:paraId="7AB20FA8" w14:textId="6B2920FC"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7</w:t>
      </w:r>
      <w:r w:rsidR="002E2E38">
        <w:rPr>
          <w:noProof/>
        </w:rPr>
        <w:fldChar w:fldCharType="end"/>
      </w:r>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In one of the columns only, select Matching Column from the drop down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93"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4"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lastRenderedPageBreak/>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5"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The number of columns in the .XLS file which remain unused</w:t>
            </w:r>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file</w:t>
            </w:r>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3078EE">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lastRenderedPageBreak/>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21" w:name="_Toc356807313"/>
      <w:bookmarkEnd w:id="421"/>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6"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E3689F" w:rsidRPr="007D716F" w:rsidRDefault="00E3689F"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E3689F" w:rsidRPr="007D716F" w:rsidRDefault="00E3689F"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w14:anchorId="577D4C81" id="Canvas 163" o:spid="_x0000_s1069" style="width:418.65pt;height:385.75pt;mso-position-horizontal-relative:char;mso-position-vertical-relative:line" coordsize="53168,489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">
                <v:rect id="AutoShape 511" o:spid="_x0000_s1070" style="position:absolute;width:53168;height:489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" filled="f" stroked="f">
                  <o:lock v:ext="edit" aspectratio="t"/>
                </v:rect>
                <v:shape id="Picture 167" o:spid="_x0000_s1071" type="#_x0000_t75" style="position:absolute;left:24923;top:958;width:27851;height:48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">
                  <v:imagedata r:id="rId98" o:title=""/>
                </v:shape>
                <v:shape id="Text Box 168" o:spid="_x0000_s1072" type="#_x0000_t202" style="position:absolute;left:2197;top:8426;width:689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">
                  <v:textbox inset=".5mm,.5mm,.5mm,.5mm">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">
                  <v:textbox inset=".5mm,.5mm,.5mm,.5mm">
                    <w:txbxContent>
                      <w:p w14:paraId="1D9E2C44" w14:textId="77777777" w:rsidR="00E3689F" w:rsidRPr="007D716F" w:rsidRDefault="00E3689F"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">
                  <v:textbox inset=".5mm,.5mm,.5mm,.5mm">
                    <w:txbxContent>
                      <w:p w14:paraId="34EBCABF" w14:textId="77777777" w:rsidR="00E3689F" w:rsidRPr="007D716F" w:rsidRDefault="00E3689F" w:rsidP="003373D9"/>
                    </w:txbxContent>
                  </v:textbox>
                </v:shape>
                <v:shape id="Text Box 171" o:spid="_x0000_s1075" type="#_x0000_t202" style="position:absolute;left:3721;top:17564;width:12522;height:1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">
                  <v:textbox inset=".5mm,.5mm,.5mm,.5mm">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">
                  <v:textbox inset=".5mm,.5mm,.5mm,.5mm">
                    <w:txbxContent>
                      <w:p w14:paraId="3E88CD3F" w14:textId="77777777" w:rsidR="00E3689F" w:rsidRPr="007D716F" w:rsidRDefault="00E3689F"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">
                  <v:textbox inset=".5mm,.5mm,.5mm,.5mm">
                    <w:txbxContent>
                      <w:p w14:paraId="4B9DF826" w14:textId="77777777" w:rsidR="00E3689F" w:rsidRPr="007D716F" w:rsidRDefault="00E3689F" w:rsidP="003373D9">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">
                  <v:textbox style="layout-flow:vertical-ideographic"/>
                </v:shape>
                <v:shape id="Freeform 176" o:spid="_x0000_s1080" style="position:absolute;left:9499;top:19481;width:19857;height:14866;visibility:visible;mso-wrap-style:square;v-text-anchor:top" coordsize="3127,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" path="m,c83,632,166,1265,687,1728v521,463,1480,758,2440,1053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" path="m3611,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" path="m461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" path="m5480,2139c3755,1645,2030,1151,1117,795,204,439,163,125,,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" fillcolor="#dbe5f1 [660]" stroked="f">
                  <v:textbo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" adj="25547,45663,24173,6426,22830,6426" fillcolor="#f4f3ec" strokecolor="#0070c0" strokeweight=".25pt">
                  <v:stroke startarrow="open"/>
                  <v:textbo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" adj="-1875,45271,-1547,6426,-1230,6426" fillcolor="#dbe5f1 [660]" strokecolor="#0070c0" strokeweight=".25pt">
                  <v:stroke startarrow="open"/>
                  <v:textbo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" path="m968,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" fillcolor="#b8cce4" stroked="f">
                  <v:fill opacity="43176f"/>
                  <v:textbo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3E983402"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8</w:t>
      </w:r>
      <w:r w:rsidR="002E2E38">
        <w:rPr>
          <w:noProof/>
        </w:rPr>
        <w:fldChar w:fldCharType="end"/>
      </w:r>
      <w:r w:rsidR="003373D9" w:rsidRPr="00DA48C2">
        <w:t>: Using Regular Expressions for selecting Spectra</w:t>
      </w:r>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 </w:t>
      </w:r>
      <w:r w:rsidRPr="00B350A0">
        <w:rPr>
          <w:rStyle w:val="Codeintext"/>
          <w:u w:val="single"/>
        </w:rPr>
        <w:t>.</w:t>
      </w:r>
      <w:r w:rsidRPr="00B350A0">
        <w:t xml:space="preserve"> is a special character so </w:t>
      </w:r>
      <w:r w:rsidRPr="00B350A0">
        <w:rPr>
          <w:rStyle w:val="Codeintext"/>
          <w:u w:val="single"/>
        </w:rPr>
        <w:t>\</w:t>
      </w:r>
      <w:r w:rsidRPr="00B350A0">
        <w:t xml:space="preserve"> must be used to escape it, so </w:t>
      </w:r>
      <w:r w:rsidRPr="00B350A0">
        <w:rPr>
          <w:rStyle w:val="Codeintext"/>
          <w:u w:val="single"/>
        </w:rPr>
        <w:t>\.</w:t>
      </w:r>
      <w:r w:rsidRPr="00B350A0">
        <w:t xml:space="preserve"> matches the </w:t>
      </w:r>
      <w:r w:rsidRPr="00B350A0">
        <w:rPr>
          <w:rStyle w:val="Codeintext"/>
          <w:u w:val="single"/>
        </w:rPr>
        <w:t>.</w:t>
      </w:r>
      <w:r w:rsidRPr="00B350A0">
        <w:t xml:space="preserve"> in the file nam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91">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99">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E3689F" w:rsidRPr="0019048D" w:rsidRDefault="00E3689F"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w14:anchorId="2434810A" id="Canvas 192" o:spid="_x0000_s1089" style="width:427.75pt;height:242.45pt;mso-position-horizontal-relative:char;mso-position-vertical-relative:line" coordsize="54324,307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EMRWAPlcAFmM0sUoXWBAYEBgQGBAYEBgQBBbQWwFsRUYEBgQGBAYEBgQGBAYOBcYEMRWAPlcAFmM&#13;&#10;0sUoXWBAYEBgQGBAYEBgQBBbQWwFsRUYEBgQGBAYEBgQGBAYOBcYEMRWAPlcAFmM0sUoXWBAYEBg&#13;&#10;QGBAYEBgQBBbQWwFsRUYEBgQGBAYEBgQGBAYOBcYEMRWAPlcAFmM0sUoXWBAYEBgQGBAYEBgQBBb&#13;&#10;QWwFsRU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">
                <v:rect id="AutoShape 497" o:spid="_x0000_s1090" style="position:absolute;width:54324;height:30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" filled="f" stroked="f">
                  <o:lock v:ext="edit" aspectratio="t"/>
                </v:rect>
                <v:shape id="Picture 193" o:spid="_x0000_s1091" type="#_x0000_t75" style="position:absolute;left:5632;top:819;width:42793;height:90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">
                  <v:imagedata r:id="rId92" o:title="" croptop="8768f" cropbottom="40039f"/>
                </v:shape>
                <v:shape id="Picture 194" o:spid="_x0000_s1092" type="#_x0000_t75" style="position:absolute;left:16725;top:18694;width:20879;height:116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">
                  <v:imagedata r:id="rId100" o:title="" croptop="18381f" cropbottom="12108f" cropleft="1480f" cropright="6808f"/>
                </v:shape>
                <v:roundrect id="AutoShape 195" o:spid="_x0000_s1093" style="position:absolute;left:3556;top:6413;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" filled="f" strokecolor="red" strokeweight="1.5pt"/>
                <v:roundrect id="AutoShape 196" o:spid="_x0000_s1094" style="position:absolute;left:18364;top:21697;width:7982;height:8325;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" filled="f" strokecolor="red" strokeweight="1.5pt"/>
                <v:roundrect id="AutoShape 197" o:spid="_x0000_s1095" style="position:absolute;left:6038;top:4838;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" filled="f" strokecolor="#00b0f0" strokeweight="1.5pt"/>
                <v:roundrect id="AutoShape 198" o:spid="_x0000_s1096" style="position:absolute;left:26892;top:21697;width:10236;height:8325;visibility:visible;mso-wrap-style:square;v-text-anchor:top" arcsize="50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" filled="f" strokecolor="#00b0f0" strokeweight="1.5pt"/>
                <v:roundrect id="AutoShape 199" o:spid="_x0000_s1097" style="position:absolute;left:18364;top:19989;width:19240;height:1499;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" filled="f" strokecolor="#00b050" strokeweight="1.5pt"/>
                <v:shape id="Freeform 204" o:spid="_x0000_s1098" style="position:absolute;left:4648;top:7505;width:13506;height:18422;visibility:visible;mso-wrap-style:square;v-text-anchor:top" coordsize="2127,2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" path="m,c91,806,183,1612,537,2095v354,483,972,644,1590,806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" path="m1999,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" adj="-6285,21527,-4020,4403,,4403" fillcolor="#f4f3ec" strokecolor="red">
                  <v:textbox inset=".5mm,.5mm,.5mm,.5mm">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" adj="29985,11791,26670,4403,23400,4403" fillcolor="#f4f3ec" strokecolor="#00b0f0">
                  <v:textbox inset=".5mm,.5mm,.5mm,.5mm">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" adj="-5325,32045,-3555,4403,,4403" fillcolor="#f4f3ec" strokecolor="#00b050">
                  <v:textbox inset=".5mm,.5mm,.5mm,.5mm">
                    <w:txbxContent>
                      <w:p w14:paraId="278C2D08" w14:textId="77777777" w:rsidR="00E3689F" w:rsidRPr="0019048D" w:rsidRDefault="00E3689F"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234308F3" w:rsidR="003373D9"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39</w:t>
      </w:r>
      <w:r w:rsidR="002E2E38">
        <w:rPr>
          <w:noProof/>
        </w:rPr>
        <w:fldChar w:fldCharType="end"/>
      </w:r>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Open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1"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drop down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22" w:name="_Ref505262059"/>
      <w:bookmarkStart w:id="423" w:name="_Toc155280527"/>
      <w:r w:rsidRPr="00B350A0">
        <w:lastRenderedPageBreak/>
        <w:t>Import campaign from XML file</w:t>
      </w:r>
      <w:bookmarkEnd w:id="422"/>
      <w:bookmarkEnd w:id="423"/>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03"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7D45CDE6" w:rsidR="00A46D7D" w:rsidRPr="00DA48C2" w:rsidRDefault="00A46D7D"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3078EE">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6F22C8E2" w:rsidR="00676BE5" w:rsidRPr="00DA48C2" w:rsidRDefault="00676BE5" w:rsidP="003078EE">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87751">
              <w:rPr>
                <w:noProof/>
              </w:rPr>
              <w:t>41</w:t>
            </w:r>
            <w:r w:rsidRPr="00DA48C2">
              <w:fldChar w:fldCharType="end"/>
            </w:r>
            <w:r w:rsidRPr="00DA48C2">
              <w:t>: Drag and drop of a SPECCHIO XML file</w:t>
            </w:r>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31510" cy="965835"/>
                    </a:xfrm>
                    <a:prstGeom prst="rect">
                      <a:avLst/>
                    </a:prstGeom>
                  </pic:spPr>
                </pic:pic>
              </a:graphicData>
            </a:graphic>
          </wp:inline>
        </w:drawing>
      </w:r>
    </w:p>
    <w:p w14:paraId="76FE0802" w14:textId="7A97D558" w:rsidR="00A4354F" w:rsidRPr="00DA48C2" w:rsidRDefault="00676BE5"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2</w:t>
      </w:r>
      <w:r w:rsidR="002E2E38">
        <w:rPr>
          <w:noProof/>
        </w:rPr>
        <w:fldChar w:fldCharType="end"/>
      </w:r>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t>The Import database version must identical to the Export database version where the XML file was created. SPECCHIO does not check this. If they are not the same, the new Campaign will not be readabl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24" w:name="_Toc500009968"/>
      <w:bookmarkStart w:id="425" w:name="_Toc500010413"/>
      <w:bookmarkStart w:id="426" w:name="_Toc504556010"/>
      <w:bookmarkStart w:id="427" w:name="_Ref413326779"/>
      <w:bookmarkStart w:id="428" w:name="_Ref413326813"/>
      <w:bookmarkStart w:id="429" w:name="_Ref413331610"/>
      <w:bookmarkStart w:id="430" w:name="_Toc155280528"/>
      <w:bookmarkEnd w:id="424"/>
      <w:bookmarkEnd w:id="425"/>
      <w:bookmarkEnd w:id="426"/>
      <w:r w:rsidRPr="00CB0456">
        <w:lastRenderedPageBreak/>
        <w:t xml:space="preserve">Data </w:t>
      </w:r>
      <w:r w:rsidR="007843E9" w:rsidRPr="00CB0456">
        <w:t xml:space="preserve">Selection </w:t>
      </w:r>
      <w:r w:rsidRPr="00CB0456">
        <w:t>&amp; Output</w:t>
      </w:r>
      <w:bookmarkEnd w:id="427"/>
      <w:bookmarkEnd w:id="428"/>
      <w:bookmarkEnd w:id="429"/>
      <w:bookmarkEnd w:id="430"/>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31" w:name="_Toc355280387"/>
      <w:bookmarkStart w:id="432" w:name="_Toc398023944"/>
      <w:bookmarkStart w:id="433" w:name="_Ref499973842"/>
      <w:bookmarkStart w:id="434" w:name="_Ref499973847"/>
      <w:bookmarkStart w:id="435" w:name="_Toc155280529"/>
      <w:r w:rsidRPr="00B350A0">
        <w:t>The Spectrum Browser</w:t>
      </w:r>
      <w:bookmarkEnd w:id="431"/>
      <w:bookmarkEnd w:id="432"/>
      <w:bookmarkEnd w:id="433"/>
      <w:bookmarkEnd w:id="434"/>
      <w:bookmarkEnd w:id="435"/>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547635" cy="3187778"/>
                          </a:xfrm>
                          <a:prstGeom prst="rect">
                            <a:avLst/>
                          </a:prstGeom>
                        </pic:spPr>
                      </pic:pic>
                    </a:graphicData>
                  </a:graphic>
                </wp:inline>
              </w:drawing>
            </w:r>
          </w:p>
          <w:p w14:paraId="7EE5B1FC" w14:textId="3C69BDE3" w:rsidR="002F14E5" w:rsidRPr="00CB0456" w:rsidRDefault="002F14E5"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43</w:t>
            </w:r>
            <w:r w:rsidRPr="00CB0456">
              <w:fldChar w:fldCharType="end"/>
            </w:r>
            <w:r w:rsidRPr="00CB0456">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Of these six action buttons, Show Report, File Export, Process, Spectral plot and Refl. calc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Click on the radio buttons to select one of the options: Split spaces by sensor, Split spaces by sensor and unit or Split spaces by sensor, instrument, calibration_no and units. This selection will affect the operation if you select the Process, Spectral plot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9"/>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0"/>
                    <a:srcRect l="5970" t="19850" r="74584" b="13670"/>
                    <a:stretch>
                      <a:fillRect/>
                    </a:stretch>
                  </pic:blipFill>
                  <pic:spPr>
                    <a:xfrm>
                      <a:off x="0" y="0"/>
                      <a:ext cx="1183469" cy="2479869"/>
                    </a:xfrm>
                    <a:prstGeom prst="rect">
                      <a:avLst/>
                    </a:prstGeom>
                  </pic:spPr>
                </pic:pic>
              </a:graphicData>
            </a:graphic>
          </wp:inline>
        </w:drawing>
      </w:r>
    </w:p>
    <w:p w14:paraId="1629074A" w14:textId="769AC277" w:rsidR="003A37CC" w:rsidRPr="00DA48C2" w:rsidRDefault="003A37C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4</w:t>
      </w:r>
      <w:r w:rsidR="002E2E38">
        <w:rPr>
          <w:noProof/>
        </w:rPr>
        <w:fldChar w:fldCharType="end"/>
      </w:r>
      <w:r w:rsidRPr="00DA48C2">
        <w:t>: Campaign Hierarchy browse controls for Windows and Mac</w:t>
      </w:r>
    </w:p>
    <w:p w14:paraId="3F0960AC" w14:textId="77777777" w:rsidR="003A37CC" w:rsidRPr="00B350A0" w:rsidRDefault="003A37CC" w:rsidP="004A51AA">
      <w:pPr>
        <w:pStyle w:val="Body"/>
      </w:pPr>
      <w:r w:rsidRPr="00B350A0">
        <w:t>This brows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9"/>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9"/>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0"/>
                    <a:srcRect l="6667" t="67283" r="91960" b="30501"/>
                    <a:stretch>
                      <a:fillRect/>
                    </a:stretch>
                  </pic:blipFill>
                  <pic:spPr>
                    <a:xfrm>
                      <a:off x="0" y="0"/>
                      <a:ext cx="117428" cy="117516"/>
                    </a:xfrm>
                    <a:prstGeom prst="rect">
                      <a:avLst/>
                    </a:prstGeom>
                  </pic:spPr>
                </pic:pic>
              </a:graphicData>
            </a:graphic>
          </wp:inline>
        </w:drawing>
      </w:r>
      <w:r w:rsidRPr="00B350A0">
        <w:t xml:space="preserve"> or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10"/>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Select a range of Spectra, by clicking on the first Spectrum to select it, holding the Shift key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6" w:name="_Toc155280530"/>
      <w:r w:rsidRPr="00A8518D">
        <w:t>Visualisations</w:t>
      </w:r>
      <w:bookmarkEnd w:id="436"/>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drop down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6B288FA0"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5</w:t>
      </w:r>
      <w:r w:rsidR="002E2E38">
        <w:rPr>
          <w:noProof/>
        </w:rPr>
        <w:fldChar w:fldCharType="end"/>
      </w:r>
      <w:r w:rsidRPr="00DA48C2">
        <w:t>: Visualization examples: spectral scattter plot (left) and spectral line plot</w:t>
      </w:r>
    </w:p>
    <w:p w14:paraId="6829F4AA" w14:textId="227A6E46" w:rsidR="004701AF" w:rsidRPr="00B350A0" w:rsidRDefault="00275B03" w:rsidP="004A51AA">
      <w:pPr>
        <w:pStyle w:val="Body"/>
      </w:pPr>
      <w:r w:rsidRPr="00275B03">
        <w:lastRenderedPageBreak/>
        <w:drawing>
          <wp:inline distT="0" distB="0" distL="0" distR="0" wp14:anchorId="4DE5390A" wp14:editId="0D75EB33">
            <wp:extent cx="4541633" cy="5135880"/>
            <wp:effectExtent l="0" t="0" r="0" b="0"/>
            <wp:docPr id="13462058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0580" name="Picture 1" descr="A screen shot of a graph&#10;&#10;Description automatically generated"/>
                    <pic:cNvPicPr/>
                  </pic:nvPicPr>
                  <pic:blipFill>
                    <a:blip r:embed="rId114"/>
                    <a:stretch>
                      <a:fillRect/>
                    </a:stretch>
                  </pic:blipFill>
                  <pic:spPr>
                    <a:xfrm>
                      <a:off x="0" y="0"/>
                      <a:ext cx="4549011" cy="5144224"/>
                    </a:xfrm>
                    <a:prstGeom prst="rect">
                      <a:avLst/>
                    </a:prstGeom>
                  </pic:spPr>
                </pic:pic>
              </a:graphicData>
            </a:graphic>
          </wp:inline>
        </w:drawing>
      </w:r>
    </w:p>
    <w:p w14:paraId="03C993B9" w14:textId="1399DFFD" w:rsidR="004701AF" w:rsidRPr="00DA48C2" w:rsidRDefault="004701A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6</w:t>
      </w:r>
      <w:r w:rsidR="002E2E38">
        <w:rPr>
          <w:noProof/>
        </w:rPr>
        <w:fldChar w:fldCharType="end"/>
      </w:r>
      <w:r w:rsidRPr="00DA48C2">
        <w:t xml:space="preserve">: Visualization example: Time lin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r w:rsidR="009B1E3A" w:rsidRPr="00B350A0">
        <w:t>S</w:t>
      </w:r>
      <w:r w:rsidRPr="00B350A0">
        <w:t>pectralon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3078EE">
      <w:pPr>
        <w:pStyle w:val="Caption"/>
      </w:pPr>
    </w:p>
    <w:p w14:paraId="5A656F93" w14:textId="21132DB3" w:rsidR="00D934DC" w:rsidRPr="00B350A0" w:rsidRDefault="00D934DC" w:rsidP="00941E8C">
      <w:pPr>
        <w:pStyle w:val="Heading2"/>
      </w:pPr>
      <w:bookmarkStart w:id="437" w:name="_Toc500009972"/>
      <w:bookmarkStart w:id="438" w:name="_Toc500010417"/>
      <w:bookmarkStart w:id="439" w:name="_Toc504556014"/>
      <w:bookmarkStart w:id="440" w:name="_Toc506191098"/>
      <w:bookmarkStart w:id="441" w:name="_Toc506191315"/>
      <w:bookmarkStart w:id="442" w:name="_Toc506191529"/>
      <w:bookmarkStart w:id="443" w:name="_Toc506191743"/>
      <w:bookmarkStart w:id="444" w:name="_Toc398023945"/>
      <w:bookmarkStart w:id="445" w:name="_Toc155280531"/>
      <w:bookmarkEnd w:id="437"/>
      <w:bookmarkEnd w:id="438"/>
      <w:bookmarkEnd w:id="439"/>
      <w:bookmarkEnd w:id="440"/>
      <w:bookmarkEnd w:id="441"/>
      <w:bookmarkEnd w:id="442"/>
      <w:bookmarkEnd w:id="443"/>
      <w:r w:rsidRPr="00B350A0">
        <w:t>Query Builder</w:t>
      </w:r>
      <w:bookmarkEnd w:id="444"/>
      <w:bookmarkEnd w:id="445"/>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all of these selected Spectra. The operations which can be performed on the selected Spectra are the same as for the Spectrum Browser, and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Builder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2F71C22E" w:rsidR="00076C44" w:rsidRPr="00B350A0" w:rsidRDefault="00E3689F" w:rsidP="00D934DC">
      <w:pPr>
        <w:pStyle w:val="Figure"/>
        <w:rPr>
          <w:u w:val="single"/>
        </w:rPr>
      </w:pPr>
      <w:r w:rsidRPr="00E3689F">
        <w:rPr>
          <w:u w:val="single"/>
        </w:rPr>
        <w:lastRenderedPageBreak/>
        <w:drawing>
          <wp:inline distT="0" distB="0" distL="0" distR="0" wp14:anchorId="3A332E83" wp14:editId="339DD627">
            <wp:extent cx="5731510" cy="313055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731510" cy="3130550"/>
                    </a:xfrm>
                    <a:prstGeom prst="rect">
                      <a:avLst/>
                    </a:prstGeom>
                  </pic:spPr>
                </pic:pic>
              </a:graphicData>
            </a:graphic>
          </wp:inline>
        </w:drawing>
      </w:r>
    </w:p>
    <w:p w14:paraId="055FB9DD" w14:textId="5C5792AD"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7</w:t>
      </w:r>
      <w:r w:rsidR="002E2E38">
        <w:rPr>
          <w:noProof/>
        </w:rPr>
        <w:fldChar w:fldCharType="end"/>
      </w:r>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This menu item displays a drop down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1E3790AC" w:rsidR="001A4DE7" w:rsidRPr="00CB0456" w:rsidRDefault="00087751" w:rsidP="00CB0456">
            <w:pPr>
              <w:rPr>
                <w:sz w:val="22"/>
                <w:szCs w:val="22"/>
              </w:rPr>
            </w:pPr>
            <w:r>
              <w:rPr>
                <w:sz w:val="22"/>
                <w:szCs w:val="22"/>
              </w:rPr>
              <w:t>A tick-list to select the categories that are shown in the Query conditions tab.</w:t>
            </w:r>
          </w:p>
        </w:tc>
      </w:tr>
      <w:tr w:rsidR="00087751" w:rsidRPr="00CB0456" w14:paraId="0E5DE05B" w14:textId="77777777" w:rsidTr="001A4DE7">
        <w:tc>
          <w:tcPr>
            <w:tcW w:w="1559" w:type="dxa"/>
          </w:tcPr>
          <w:p w14:paraId="4CCF3032" w14:textId="264D842E" w:rsidR="00087751" w:rsidRPr="00CB0456" w:rsidRDefault="00087751" w:rsidP="00CB0456">
            <w:pPr>
              <w:rPr>
                <w:rStyle w:val="GUIWord"/>
              </w:rPr>
            </w:pPr>
            <w:r>
              <w:rPr>
                <w:rStyle w:val="GUIWord"/>
              </w:rPr>
              <w:t>Browser Tab</w:t>
            </w:r>
          </w:p>
        </w:tc>
        <w:tc>
          <w:tcPr>
            <w:tcW w:w="6866" w:type="dxa"/>
          </w:tcPr>
          <w:p w14:paraId="4378DA5C" w14:textId="77EBFCA4" w:rsidR="00087751" w:rsidRPr="00CB0456" w:rsidRDefault="00087751" w:rsidP="00CB0456">
            <w:pPr>
              <w:rPr>
                <w:szCs w:val="22"/>
              </w:rPr>
            </w:pPr>
            <w:r>
              <w:rPr>
                <w:szCs w:val="22"/>
              </w:rPr>
              <w:t>A spectral data browser to select data by the hierarchical structure.</w:t>
            </w:r>
          </w:p>
        </w:tc>
      </w:tr>
      <w:tr w:rsidR="00087751" w:rsidRPr="00CB0456" w14:paraId="3078C79A" w14:textId="77777777" w:rsidTr="001A4DE7">
        <w:tc>
          <w:tcPr>
            <w:tcW w:w="1559" w:type="dxa"/>
          </w:tcPr>
          <w:p w14:paraId="70517BA6" w14:textId="00ADE844" w:rsidR="00087751" w:rsidRPr="00CB0456" w:rsidRDefault="00087751" w:rsidP="00CB0456">
            <w:pPr>
              <w:rPr>
                <w:rStyle w:val="GUIWord"/>
              </w:rPr>
            </w:pPr>
            <w:r>
              <w:rPr>
                <w:rStyle w:val="GUIWord"/>
              </w:rPr>
              <w:t>Query conditions Tab</w:t>
            </w:r>
          </w:p>
        </w:tc>
        <w:tc>
          <w:tcPr>
            <w:tcW w:w="6866" w:type="dxa"/>
          </w:tcPr>
          <w:p w14:paraId="7BC218E6" w14:textId="77777777" w:rsidR="00087751" w:rsidRDefault="00087751" w:rsidP="00CB0456">
            <w:r>
              <w:rPr>
                <w:szCs w:val="22"/>
              </w:rPr>
              <w:t>C</w:t>
            </w:r>
            <w:r>
              <w:t>onditions can be defined on all metadata attributes.</w:t>
            </w:r>
          </w:p>
          <w:p w14:paraId="01017882" w14:textId="287F5E48" w:rsidR="00087751" w:rsidRPr="00CB0456" w:rsidRDefault="00087751" w:rsidP="00CB0456">
            <w:pPr>
              <w:rPr>
                <w:szCs w:val="22"/>
              </w:rPr>
            </w:pPr>
            <w:r w:rsidRPr="00CB0456">
              <w:rPr>
                <w:sz w:val="22"/>
                <w:szCs w:val="22"/>
              </w:rPr>
              <w:t>There is one box for each SPECCHIO Spectrum-related Metadata Group and within each box, all of the Metadata Attributes for that Group are listed with a data entry box.</w:t>
            </w:r>
          </w:p>
        </w:tc>
      </w:tr>
      <w:tr w:rsidR="00087751" w:rsidRPr="00CB0456" w14:paraId="6CA9900F" w14:textId="77777777" w:rsidTr="001A4DE7">
        <w:tc>
          <w:tcPr>
            <w:tcW w:w="1559" w:type="dxa"/>
          </w:tcPr>
          <w:p w14:paraId="231AB90C" w14:textId="0A47B66B" w:rsidR="00087751" w:rsidRPr="00CB0456" w:rsidRDefault="00087751" w:rsidP="00CB0456">
            <w:pPr>
              <w:rPr>
                <w:rStyle w:val="GUIWord"/>
              </w:rPr>
            </w:pPr>
            <w:r>
              <w:rPr>
                <w:rStyle w:val="GUIWord"/>
              </w:rPr>
              <w:t>Run Query</w:t>
            </w:r>
          </w:p>
        </w:tc>
        <w:tc>
          <w:tcPr>
            <w:tcW w:w="6866" w:type="dxa"/>
          </w:tcPr>
          <w:p w14:paraId="5339D4E7" w14:textId="5FD067BC" w:rsidR="00087751" w:rsidRPr="00CB0456" w:rsidRDefault="00087751" w:rsidP="00CB0456">
            <w:pPr>
              <w:rPr>
                <w:szCs w:val="22"/>
              </w:rPr>
            </w:pPr>
            <w:r>
              <w:rPr>
                <w:szCs w:val="22"/>
              </w:rPr>
              <w:t>A button that will submit the current query.</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The six action buttons, Show Report, File export, Process, Spectral plot, Refl. calc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calibration_no and units. This selection will affect the operation</w:t>
            </w:r>
            <w:r w:rsidR="008F4C14" w:rsidRPr="00CB0456">
              <w:rPr>
                <w:sz w:val="22"/>
                <w:szCs w:val="22"/>
              </w:rPr>
              <w:t xml:space="preserve"> if you select the Process, Spectral plot or File export </w:t>
            </w:r>
            <w:r w:rsidR="008F4C14" w:rsidRPr="00CB0456">
              <w:rPr>
                <w:sz w:val="22"/>
                <w:szCs w:val="22"/>
              </w:rPr>
              <w:lastRenderedPageBreak/>
              <w:t>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22E3EF00" w:rsidR="00D934DC" w:rsidRDefault="00D934DC" w:rsidP="004A51AA">
      <w:pPr>
        <w:pStyle w:val="Body"/>
      </w:pPr>
      <w:r w:rsidRPr="00B350A0">
        <w:t xml:space="preserve">Queries are created by entering selection criteria into the Metadata Attribute controls in the </w:t>
      </w:r>
      <w:r w:rsidR="00087751">
        <w:t>centre</w:t>
      </w:r>
      <w:r w:rsidRPr="00B350A0">
        <w:t xml:space="preserve"> panel. A new query is performed </w:t>
      </w:r>
      <w:r w:rsidR="00076C44" w:rsidRPr="00B350A0">
        <w:t xml:space="preserve">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Initially, no query is active so the Matching Spectra box is empty.</w:t>
      </w:r>
    </w:p>
    <w:p w14:paraId="1D548F19" w14:textId="5CAF106B" w:rsidR="00087751" w:rsidRDefault="00087751" w:rsidP="004A51AA">
      <w:pPr>
        <w:pStyle w:val="Body"/>
      </w:pPr>
      <w:r>
        <w:t xml:space="preserve">Metadata restrictions can be combined with selections in the Spectral Data Browser. Clicking on hierarchies in the browser fill automatically trigger a new query. An example is given below. In </w:t>
      </w:r>
      <w:r w:rsidR="003078EE">
        <w:fldChar w:fldCharType="begin"/>
      </w:r>
      <w:r w:rsidR="003078EE">
        <w:instrText xml:space="preserve"> REF _Ref49457360 \h </w:instrText>
      </w:r>
      <w:r w:rsidR="003078EE">
        <w:fldChar w:fldCharType="separate"/>
      </w:r>
      <w:r w:rsidR="003078EE">
        <w:t xml:space="preserve">Figure </w:t>
      </w:r>
      <w:r w:rsidR="003078EE">
        <w:rPr>
          <w:noProof/>
        </w:rPr>
        <w:t>48</w:t>
      </w:r>
      <w:r w:rsidR="003078EE">
        <w:fldChar w:fldCharType="end"/>
      </w:r>
      <w:r w:rsidR="003078EE">
        <w:t xml:space="preserve"> a keyword is used to find spectral calibration data. There are however several instruments involved and we want to select a particular one; and potentially, this keyword has been already used in some other campaign and we want to select only some specific data having this keyword. One option to do this is to add a further constraint by selecting the hierarchy containing all the calibration data for one instrument (</w:t>
      </w:r>
      <w:r w:rsidR="003078EE">
        <w:fldChar w:fldCharType="begin"/>
      </w:r>
      <w:r w:rsidR="003078EE">
        <w:instrText xml:space="preserve"> REF _Ref49457648 \h </w:instrText>
      </w:r>
      <w:r w:rsidR="003078EE">
        <w:fldChar w:fldCharType="separate"/>
      </w:r>
      <w:r w:rsidR="003078EE">
        <w:t xml:space="preserve">Figure </w:t>
      </w:r>
      <w:r w:rsidR="003078EE">
        <w:rPr>
          <w:noProof/>
        </w:rPr>
        <w:t>49</w:t>
      </w:r>
      <w:r w:rsidR="003078EE">
        <w:fldChar w:fldCharType="end"/>
      </w:r>
      <w:r w:rsidR="003078EE">
        <w:t>).</w:t>
      </w:r>
    </w:p>
    <w:p w14:paraId="192FB3ED" w14:textId="5162D12B" w:rsidR="00087751" w:rsidRDefault="00087751" w:rsidP="004A51AA">
      <w:pPr>
        <w:pStyle w:val="Body"/>
      </w:pPr>
    </w:p>
    <w:p w14:paraId="56FF47E5" w14:textId="624CA47A" w:rsidR="00087751" w:rsidRDefault="00087751" w:rsidP="004A51AA">
      <w:pPr>
        <w:pStyle w:val="Body"/>
      </w:pPr>
      <w:r w:rsidRPr="00087751">
        <w:rPr>
          <w:noProof/>
        </w:rPr>
        <w:drawing>
          <wp:inline distT="0" distB="0" distL="0" distR="0" wp14:anchorId="188652B5" wp14:editId="2DA6CD0E">
            <wp:extent cx="5731510" cy="385127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851275"/>
                    </a:xfrm>
                    <a:prstGeom prst="rect">
                      <a:avLst/>
                    </a:prstGeom>
                  </pic:spPr>
                </pic:pic>
              </a:graphicData>
            </a:graphic>
          </wp:inline>
        </w:drawing>
      </w:r>
    </w:p>
    <w:p w14:paraId="314EBA95" w14:textId="63FD3E13" w:rsidR="00087751" w:rsidRPr="003078EE" w:rsidRDefault="00087751" w:rsidP="003078EE">
      <w:pPr>
        <w:pStyle w:val="Caption"/>
      </w:pPr>
      <w:bookmarkStart w:id="446" w:name="_Ref49457360"/>
      <w:r w:rsidRPr="003078EE">
        <w:t xml:space="preserve">Figure </w:t>
      </w:r>
      <w:r w:rsidR="002E2E38">
        <w:fldChar w:fldCharType="begin"/>
      </w:r>
      <w:r w:rsidR="002E2E38">
        <w:instrText xml:space="preserve"> SEQ Figure \* ARABIC </w:instrText>
      </w:r>
      <w:r w:rsidR="002E2E38">
        <w:fldChar w:fldCharType="separate"/>
      </w:r>
      <w:r w:rsidRPr="003078EE">
        <w:t>48</w:t>
      </w:r>
      <w:r w:rsidR="002E2E38">
        <w:fldChar w:fldCharType="end"/>
      </w:r>
      <w:bookmarkEnd w:id="446"/>
      <w:r w:rsidRPr="003078EE">
        <w:t>: Example of using the query condition tab to restrict data via a key word</w:t>
      </w:r>
      <w:r w:rsidR="003078EE" w:rsidRPr="003078EE">
        <w:t>, resulting in 780 spectra</w:t>
      </w:r>
    </w:p>
    <w:p w14:paraId="76786A9D" w14:textId="3224012C" w:rsidR="00087751" w:rsidRDefault="00087751" w:rsidP="004A51AA">
      <w:pPr>
        <w:pStyle w:val="Body"/>
      </w:pPr>
    </w:p>
    <w:p w14:paraId="2A4DC921" w14:textId="372333EE" w:rsidR="003078EE" w:rsidRDefault="003078EE" w:rsidP="004A51AA">
      <w:pPr>
        <w:pStyle w:val="Body"/>
      </w:pPr>
      <w:r w:rsidRPr="003078EE">
        <w:rPr>
          <w:noProof/>
        </w:rPr>
        <w:lastRenderedPageBreak/>
        <w:drawing>
          <wp:inline distT="0" distB="0" distL="0" distR="0" wp14:anchorId="0D970470" wp14:editId="748C91FB">
            <wp:extent cx="5731510" cy="387159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3871595"/>
                    </a:xfrm>
                    <a:prstGeom prst="rect">
                      <a:avLst/>
                    </a:prstGeom>
                  </pic:spPr>
                </pic:pic>
              </a:graphicData>
            </a:graphic>
          </wp:inline>
        </w:drawing>
      </w:r>
    </w:p>
    <w:p w14:paraId="5C8C1471" w14:textId="17B50515" w:rsidR="003078EE" w:rsidRDefault="003078EE" w:rsidP="003078EE">
      <w:pPr>
        <w:pStyle w:val="Caption"/>
      </w:pPr>
      <w:bookmarkStart w:id="447" w:name="_Ref49457648"/>
      <w:r>
        <w:t xml:space="preserve">Figure </w:t>
      </w:r>
      <w:r>
        <w:fldChar w:fldCharType="begin"/>
      </w:r>
      <w:r>
        <w:instrText xml:space="preserve"> SEQ Figure \* ARABIC </w:instrText>
      </w:r>
      <w:r>
        <w:fldChar w:fldCharType="separate"/>
      </w:r>
      <w:r>
        <w:rPr>
          <w:noProof/>
        </w:rPr>
        <w:t>49</w:t>
      </w:r>
      <w:r>
        <w:fldChar w:fldCharType="end"/>
      </w:r>
      <w:bookmarkEnd w:id="447"/>
      <w:r>
        <w:t>: Example of using the browser tab to restrict data via a hierarchy in combination with a keyword entered under the Query conditions Tab, resulting in 180 spectra</w:t>
      </w:r>
    </w:p>
    <w:p w14:paraId="03C34A90" w14:textId="77777777" w:rsidR="00087751" w:rsidRPr="00B350A0" w:rsidRDefault="00087751" w:rsidP="004A51AA">
      <w:pPr>
        <w:pStyle w:val="Body"/>
      </w:pP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lastRenderedPageBreak/>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087751">
      <w:pPr>
        <w:pStyle w:val="Bullet"/>
        <w:numPr>
          <w:ilvl w:val="0"/>
          <w:numId w:val="0"/>
        </w:numPr>
        <w:ind w:left="1069" w:hanging="360"/>
      </w:pPr>
    </w:p>
    <w:p w14:paraId="4220A45F" w14:textId="77777777" w:rsidR="008C474D" w:rsidRPr="00A8518D" w:rsidRDefault="008C474D" w:rsidP="008C474D">
      <w:pPr>
        <w:pStyle w:val="Heading3"/>
      </w:pPr>
      <w:bookmarkStart w:id="448" w:name="_Ref505343255"/>
      <w:bookmarkStart w:id="449" w:name="_Toc155280532"/>
      <w:r w:rsidRPr="00A8518D">
        <w:t>SQL Matching Strings</w:t>
      </w:r>
      <w:bookmarkEnd w:id="448"/>
      <w:bookmarkEnd w:id="449"/>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50" w:name="_Toc155280533"/>
      <w:r w:rsidRPr="00A8518D">
        <w:t>Entering Dates and Times</w:t>
      </w:r>
      <w:bookmarkEnd w:id="450"/>
    </w:p>
    <w:p w14:paraId="5D3A97C4" w14:textId="77777777" w:rsidR="008C474D" w:rsidRPr="00CB0456" w:rsidRDefault="008C474D" w:rsidP="004A51AA">
      <w:pPr>
        <w:pStyle w:val="Body"/>
      </w:pPr>
      <w:r w:rsidRPr="00B350A0">
        <w:t>SPECCHIO uses a Date and Time selection dialog which is similar to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334EA" id="Canvas 82" o:spid="_x0000_s1103" style="width:318.65pt;height:129.9pt;mso-position-horizontal-relative:char;mso-position-vertical-relative:line" coordsize="40468,164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">
                <v:rect id="AutoShape 605" o:spid="_x0000_s1104" style="position:absolute;width:40468;height:16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" filled="f" stroked="f">
                  <o:lock v:ext="edit" aspectratio="t"/>
                </v:rect>
                <v:shape id="Picture 83" o:spid="_x0000_s1105" type="#_x0000_t75" style="position:absolute;left:1006;top:1138;width:21955;height:153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">
                  <v:imagedata r:id="rId120" o:title=""/>
                </v:shape>
                <v:roundrect id="AutoShape 84" o:spid="_x0000_s1106" style="position:absolute;left:28274;width:10288;height:486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" fillcolor="#dbe5f1 [660]" strokecolor="#0070c0">
                  <v:textbox inset=".5mm,0,0">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" fillcolor="#dbe5f1 [660]" strokecolor="#0070c0">
                  <v:textbox inset=".5mm,0,0">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" path="m97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" path="m2159,c2159,,1079,160,,320e" filled="f" strokecolor="#0070c0">
                  <v:stroke endarrow="open"/>
                  <v:path arrowok="t" o:connecttype="custom" o:connectlocs="55310296,0;0,8268109" o:connectangles="0,0"/>
                </v:shape>
                <w10:anchorlock/>
              </v:group>
            </w:pict>
          </mc:Fallback>
        </mc:AlternateContent>
      </w:r>
    </w:p>
    <w:p w14:paraId="5D78E318" w14:textId="5151B05B" w:rsidR="008C474D" w:rsidRPr="00DA48C2" w:rsidRDefault="008C474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49</w:t>
      </w:r>
      <w:r w:rsidR="002E2E38">
        <w:rPr>
          <w:noProof/>
        </w:rPr>
        <w:fldChar w:fldCharType="end"/>
      </w:r>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lastRenderedPageBreak/>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3F6293">
      <w:pPr>
        <w:pStyle w:val="Bullet"/>
        <w:numPr>
          <w:ilvl w:val="0"/>
          <w:numId w:val="0"/>
        </w:numPr>
        <w:ind w:left="1069"/>
      </w:pPr>
    </w:p>
    <w:p w14:paraId="58EE9040" w14:textId="77777777" w:rsidR="00D934DC" w:rsidRPr="00B350A0" w:rsidRDefault="00D934DC" w:rsidP="00941E8C">
      <w:pPr>
        <w:pStyle w:val="Heading2"/>
      </w:pPr>
      <w:bookmarkStart w:id="451" w:name="_Toc499761966"/>
      <w:bookmarkStart w:id="452" w:name="_Toc500009974"/>
      <w:bookmarkStart w:id="453" w:name="_Toc500010419"/>
      <w:bookmarkStart w:id="454" w:name="_Toc504556016"/>
      <w:bookmarkStart w:id="455" w:name="_Toc499761970"/>
      <w:bookmarkStart w:id="456" w:name="_Toc500009978"/>
      <w:bookmarkStart w:id="457" w:name="_Toc500010423"/>
      <w:bookmarkStart w:id="458" w:name="_Toc504556020"/>
      <w:bookmarkStart w:id="459" w:name="_Toc499761974"/>
      <w:bookmarkStart w:id="460" w:name="_Toc500009982"/>
      <w:bookmarkStart w:id="461" w:name="_Toc500010427"/>
      <w:bookmarkStart w:id="462" w:name="_Toc504556024"/>
      <w:bookmarkStart w:id="463" w:name="_Toc499761979"/>
      <w:bookmarkStart w:id="464" w:name="_Toc500009987"/>
      <w:bookmarkStart w:id="465" w:name="_Toc500010432"/>
      <w:bookmarkStart w:id="466" w:name="_Toc504556029"/>
      <w:bookmarkStart w:id="467" w:name="_Toc499761986"/>
      <w:bookmarkStart w:id="468" w:name="_Toc500009994"/>
      <w:bookmarkStart w:id="469" w:name="_Toc500010439"/>
      <w:bookmarkStart w:id="470" w:name="_Toc504556036"/>
      <w:bookmarkStart w:id="471" w:name="_Ref153761959"/>
      <w:bookmarkStart w:id="472" w:name="_Toc355280389"/>
      <w:bookmarkStart w:id="473" w:name="_Toc398023946"/>
      <w:bookmarkStart w:id="474" w:name="_Toc155280534"/>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r w:rsidRPr="00B350A0">
        <w:t>Show Report</w:t>
      </w:r>
      <w:bookmarkEnd w:id="471"/>
      <w:bookmarkEnd w:id="472"/>
      <w:bookmarkEnd w:id="473"/>
      <w:bookmarkEnd w:id="474"/>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2AB1719D" w:rsidR="00D934DC" w:rsidRPr="00B350A0" w:rsidRDefault="00275B03" w:rsidP="00D934DC">
      <w:pPr>
        <w:pStyle w:val="Figure"/>
        <w:rPr>
          <w:u w:val="single"/>
        </w:rPr>
      </w:pPr>
      <w:r w:rsidRPr="00275B03">
        <w:rPr>
          <w:u w:val="single"/>
        </w:rPr>
        <w:drawing>
          <wp:inline distT="0" distB="0" distL="0" distR="0" wp14:anchorId="74606DA6" wp14:editId="5E893372">
            <wp:extent cx="4608536" cy="4716780"/>
            <wp:effectExtent l="0" t="0" r="0" b="0"/>
            <wp:docPr id="176411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1766" name=""/>
                    <pic:cNvPicPr/>
                  </pic:nvPicPr>
                  <pic:blipFill>
                    <a:blip r:embed="rId121"/>
                    <a:stretch>
                      <a:fillRect/>
                    </a:stretch>
                  </pic:blipFill>
                  <pic:spPr>
                    <a:xfrm>
                      <a:off x="0" y="0"/>
                      <a:ext cx="4612114" cy="4720442"/>
                    </a:xfrm>
                    <a:prstGeom prst="rect">
                      <a:avLst/>
                    </a:prstGeom>
                  </pic:spPr>
                </pic:pic>
              </a:graphicData>
            </a:graphic>
          </wp:inline>
        </w:drawing>
      </w:r>
    </w:p>
    <w:p w14:paraId="4FB97916" w14:textId="12311C51"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0</w:t>
      </w:r>
      <w:r w:rsidR="002E2E38">
        <w:rPr>
          <w:noProof/>
        </w:rPr>
        <w:fldChar w:fldCharType="end"/>
      </w:r>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lastRenderedPageBreak/>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3E6D2BA0" w:rsidR="00D934DC" w:rsidRPr="00DA48C2" w:rsidRDefault="00D934DC"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1</w:t>
      </w:r>
      <w:r w:rsidR="002E2E38">
        <w:rPr>
          <w:noProof/>
        </w:rPr>
        <w:fldChar w:fldCharType="end"/>
      </w:r>
      <w:r w:rsidRPr="00DA48C2">
        <w:t>: Spectrum Graph selection control</w:t>
      </w:r>
    </w:p>
    <w:p w14:paraId="5562D724" w14:textId="77777777" w:rsidR="00D934DC" w:rsidRPr="00B350A0" w:rsidRDefault="00D934DC" w:rsidP="004A51AA">
      <w:pPr>
        <w:pStyle w:val="Body"/>
      </w:pPr>
      <w:r w:rsidRPr="00B350A0">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75"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75"/>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692B86E2" w:rsidR="007C44E8" w:rsidRPr="00CB0456" w:rsidRDefault="007C44E8"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52</w:t>
            </w:r>
            <w:r w:rsidRPr="00CB0456">
              <w:fldChar w:fldCharType="end"/>
            </w:r>
            <w:r w:rsidRPr="00CB0456">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 xml:space="preserve">Enter the lowest and highest values that you </w:t>
            </w:r>
            <w:r w:rsidRPr="00CB0456">
              <w:rPr>
                <w:sz w:val="22"/>
                <w:szCs w:val="22"/>
              </w:rPr>
              <w:lastRenderedPageBreak/>
              <w:t>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Select the way you want the data points 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thin clean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Use Color:</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be connected with dashed lines. This option has no effect unless </w:t>
            </w:r>
            <w:r w:rsidRPr="00CB0456">
              <w:rPr>
                <w:rStyle w:val="GUIWord"/>
                <w:u w:val="single"/>
              </w:rPr>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lastRenderedPageBreak/>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Max Y Axis value = Mean + 3 * StdDev</w:t>
      </w:r>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e.g. MFR) only the narrow bands will be plotted.</w:t>
      </w:r>
    </w:p>
    <w:p w14:paraId="1A8AD939" w14:textId="77777777" w:rsidR="004118EB" w:rsidRPr="00B350A0" w:rsidRDefault="004118EB" w:rsidP="00941E8C">
      <w:pPr>
        <w:pStyle w:val="Heading2"/>
      </w:pPr>
      <w:bookmarkStart w:id="476" w:name="_Toc398023950"/>
      <w:bookmarkStart w:id="477" w:name="_Ref153761992"/>
      <w:bookmarkStart w:id="478" w:name="_Ref157230540"/>
      <w:bookmarkStart w:id="479" w:name="_Toc355280390"/>
      <w:bookmarkStart w:id="480" w:name="_Toc398023947"/>
      <w:bookmarkStart w:id="481" w:name="_Ref413409711"/>
      <w:bookmarkStart w:id="482" w:name="_Toc155280535"/>
      <w:r w:rsidRPr="00B350A0">
        <w:t>Spectral plot</w:t>
      </w:r>
      <w:bookmarkEnd w:id="476"/>
      <w:bookmarkEnd w:id="482"/>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lastRenderedPageBreak/>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557524" cy="1912616"/>
                    </a:xfrm>
                    <a:prstGeom prst="rect">
                      <a:avLst/>
                    </a:prstGeom>
                  </pic:spPr>
                </pic:pic>
              </a:graphicData>
            </a:graphic>
          </wp:inline>
        </w:drawing>
      </w:r>
    </w:p>
    <w:p w14:paraId="75CCBAC5" w14:textId="2D442D1B" w:rsidR="00934D5F" w:rsidRPr="00DA48C2" w:rsidRDefault="00934D5F"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3</w:t>
      </w:r>
      <w:r w:rsidR="002E2E38">
        <w:rPr>
          <w:noProof/>
        </w:rPr>
        <w:fldChar w:fldCharType="end"/>
      </w:r>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s per measurement unit</w:t>
      </w:r>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83" w:name="_Toc398023949"/>
      <w:bookmarkStart w:id="484" w:name="_Toc155280536"/>
      <w:r w:rsidRPr="00B350A0">
        <w:t>Process</w:t>
      </w:r>
      <w:bookmarkEnd w:id="483"/>
      <w:bookmarkEnd w:id="484"/>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85" w:name="_Toc398023951"/>
      <w:bookmarkStart w:id="486" w:name="_Toc155280537"/>
      <w:r w:rsidRPr="00B350A0">
        <w:t>Refl. calc</w:t>
      </w:r>
      <w:bookmarkEnd w:id="485"/>
      <w:bookmarkEnd w:id="486"/>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87" w:name="_Ref506891065"/>
      <w:bookmarkStart w:id="488" w:name="_Toc155280538"/>
      <w:r w:rsidRPr="00B350A0">
        <w:t xml:space="preserve">File </w:t>
      </w:r>
      <w:bookmarkEnd w:id="477"/>
      <w:bookmarkEnd w:id="478"/>
      <w:bookmarkEnd w:id="479"/>
      <w:r w:rsidRPr="00B350A0">
        <w:t>Export</w:t>
      </w:r>
      <w:bookmarkEnd w:id="480"/>
      <w:bookmarkEnd w:id="481"/>
      <w:bookmarkEnd w:id="487"/>
      <w:bookmarkEnd w:id="488"/>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lastRenderedPageBreak/>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59B1D090" w:rsidR="00D934DC" w:rsidRPr="00DA48C2" w:rsidRDefault="00D934DC" w:rsidP="003078EE">
      <w:pPr>
        <w:pStyle w:val="Caption"/>
      </w:pPr>
      <w:bookmarkStart w:id="489" w:name="_Ref15376738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4</w:t>
      </w:r>
      <w:r w:rsidR="002E2E38">
        <w:rPr>
          <w:noProof/>
        </w:rPr>
        <w:fldChar w:fldCharType="end"/>
      </w:r>
      <w:bookmarkEnd w:id="489"/>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File format:</w:t>
            </w:r>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r w:rsidRPr="005C26E2">
              <w:rPr>
                <w:sz w:val="22"/>
                <w:szCs w:val="22"/>
                <w:lang w:val="fr-CH"/>
              </w:rPr>
              <w:t>CSV:</w:t>
            </w:r>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ENVI SLB:</w:t>
            </w:r>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Select from the drop down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ar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sensor_name&gt;.&l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instrument_name&gt;[cal&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w:t>
            </w:r>
            <w:r w:rsidRPr="005C26E2">
              <w:rPr>
                <w:rStyle w:val="GUIWord"/>
                <w:u w:val="single"/>
              </w:rPr>
              <w:lastRenderedPageBreak/>
              <w:t>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lastRenderedPageBreak/>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lastRenderedPageBreak/>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lastRenderedPageBreak/>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calibration_no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Split spaces by sensor, instrument, calibration_no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t>An ASD Instrument belonging to the Institute of Natural Resources, Massey University (named INR ASD) with calibration sequence number 1</w:t>
      </w:r>
    </w:p>
    <w:p w14:paraId="4A2F6072" w14:textId="77777777" w:rsidR="00D934DC" w:rsidRPr="00B350A0" w:rsidRDefault="00D934DC" w:rsidP="004A51AA">
      <w:pPr>
        <w:pStyle w:val="Bullet"/>
      </w:pPr>
      <w:r w:rsidRPr="00B350A0">
        <w:t>An ASD Instrument belonging to the Remote Sensing Laboratories, University of Zurich (named RSL ASD 1) with no calibrations entered in the database</w:t>
      </w:r>
    </w:p>
    <w:p w14:paraId="1693C524" w14:textId="77777777" w:rsidR="00D934DC" w:rsidRPr="00B350A0" w:rsidRDefault="00D934DC" w:rsidP="004A51AA">
      <w:pPr>
        <w:pStyle w:val="Bullet"/>
      </w:pPr>
      <w:r w:rsidRPr="00B350A0">
        <w:t>A GER 3700 Instrument belonging to the Remote Sensing Laboratories, University of Zurich (named RSL GER 3700) with no calibrations entered in the database</w:t>
      </w:r>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7"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90" w:name="_Toc355280391"/>
      <w:bookmarkStart w:id="491" w:name="_Ref356826590"/>
      <w:bookmarkStart w:id="492" w:name="_Ref356826592"/>
      <w:bookmarkStart w:id="493" w:name="_Toc398023948"/>
      <w:bookmarkStart w:id="494" w:name="_Ref413329509"/>
      <w:bookmarkStart w:id="495" w:name="_Toc155280539"/>
      <w:r w:rsidRPr="00A8518D">
        <w:t>CSV Spectrum Export Format</w:t>
      </w:r>
      <w:bookmarkEnd w:id="490"/>
      <w:bookmarkEnd w:id="491"/>
      <w:bookmarkEnd w:id="492"/>
      <w:bookmarkEnd w:id="493"/>
      <w:bookmarkEnd w:id="494"/>
      <w:bookmarkEnd w:id="495"/>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lastRenderedPageBreak/>
        <w:t>The header contains as many lines as there are Metadata Attributes defined in all of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8"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02E9FECB" w:rsidR="00D934DC" w:rsidRPr="00DA48C2" w:rsidRDefault="00D934DC" w:rsidP="003078EE">
      <w:pPr>
        <w:pStyle w:val="Caption"/>
      </w:pPr>
      <w:bookmarkStart w:id="496" w:name="_Ref15377096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5</w:t>
      </w:r>
      <w:r w:rsidR="002E2E38">
        <w:rPr>
          <w:noProof/>
        </w:rPr>
        <w:fldChar w:fldCharType="end"/>
      </w:r>
      <w:bookmarkEnd w:id="496"/>
      <w:r w:rsidRPr="00DA48C2">
        <w:t>: CSV file example (loaded into Excel)</w:t>
      </w:r>
    </w:p>
    <w:p w14:paraId="4329F6AC" w14:textId="77777777" w:rsidR="00EF57F0" w:rsidRPr="00B350A0" w:rsidRDefault="00EF57F0" w:rsidP="00941E8C">
      <w:pPr>
        <w:pStyle w:val="Heading2"/>
      </w:pPr>
      <w:bookmarkStart w:id="497" w:name="_Toc398023952"/>
      <w:bookmarkStart w:id="498" w:name="_Toc155280540"/>
      <w:r w:rsidRPr="00B350A0">
        <w:t>Export campaign</w:t>
      </w:r>
      <w:bookmarkEnd w:id="498"/>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The exported XML file will be named with the Campaign name, dat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lastRenderedPageBreak/>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9"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4A215F48" w:rsidR="00EF57F0" w:rsidRPr="00DA48C2" w:rsidRDefault="00EF57F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6</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The Campaign Export dialog box will close and a progress box will appear. When the export is complete, it will close.</w:t>
            </w:r>
          </w:p>
        </w:tc>
      </w:tr>
    </w:tbl>
    <w:p w14:paraId="351323CD" w14:textId="77777777" w:rsidR="00EF57F0" w:rsidRPr="00DA48C2" w:rsidRDefault="00EF57F0" w:rsidP="003078EE">
      <w:pPr>
        <w:pStyle w:val="Caption"/>
      </w:pPr>
    </w:p>
    <w:p w14:paraId="067FD7EA" w14:textId="400B3F53" w:rsidR="00D934DC" w:rsidRPr="00B350A0" w:rsidRDefault="00D934DC" w:rsidP="00941E8C">
      <w:pPr>
        <w:pStyle w:val="Heading2"/>
      </w:pPr>
      <w:bookmarkStart w:id="499" w:name="_Toc155280541"/>
      <w:r w:rsidRPr="00B350A0">
        <w:t>Publish Collection</w:t>
      </w:r>
      <w:bookmarkEnd w:id="497"/>
      <w:bookmarkEnd w:id="499"/>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500" w:name="_Ref499964766"/>
      <w:bookmarkStart w:id="501" w:name="_Ref499964769"/>
      <w:bookmarkStart w:id="502" w:name="_Toc155280542"/>
      <w:r w:rsidRPr="00BB565B">
        <w:lastRenderedPageBreak/>
        <w:t>Data Processing</w:t>
      </w:r>
      <w:bookmarkEnd w:id="500"/>
      <w:bookmarkEnd w:id="501"/>
      <w:bookmarkEnd w:id="502"/>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503" w:name="_Ref499982869"/>
      <w:bookmarkStart w:id="504" w:name="_Ref499982872"/>
      <w:bookmarkStart w:id="505" w:name="_Toc155280543"/>
      <w:r w:rsidRPr="00B350A0">
        <w:t>Functions to generate additional metadata</w:t>
      </w:r>
      <w:bookmarkEnd w:id="503"/>
      <w:bookmarkEnd w:id="504"/>
      <w:bookmarkEnd w:id="505"/>
    </w:p>
    <w:p w14:paraId="70AA1696" w14:textId="32C6547B" w:rsidR="00545023" w:rsidRPr="00A8518D" w:rsidRDefault="00545023" w:rsidP="00FB04A5">
      <w:pPr>
        <w:pStyle w:val="Heading3"/>
      </w:pPr>
      <w:bookmarkStart w:id="506" w:name="_Ref499981014"/>
      <w:bookmarkStart w:id="507" w:name="_Ref499981889"/>
      <w:bookmarkStart w:id="508" w:name="_Ref499981895"/>
      <w:bookmarkStart w:id="509" w:name="_Toc155280544"/>
      <w:r w:rsidRPr="00A8518D">
        <w:t>Compute UTC</w:t>
      </w:r>
      <w:bookmarkEnd w:id="506"/>
      <w:bookmarkEnd w:id="507"/>
      <w:bookmarkEnd w:id="508"/>
      <w:bookmarkEnd w:id="509"/>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This tool is provided to compute the capture time in UTC. Starting from SPECCHIO DB version 3.2.1, a new attribute called ‘Acquisition Time (UTC)’ is supported. The UTC time is computed from the ‘Acquisition Date’ Metadata Attribute by applying a time shift of a number of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040B09CB"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7</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Select the hierarchy node containing the Spectra that need UTC to be calculated, or select the individual Spectra files by holding down the Ctrl key. The first selected hierarchy name and the number of Spectra ar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lastRenderedPageBreak/>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lastRenderedPageBreak/>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r w:rsidRPr="00B350A0">
        <w:t>Date_time_in_milliseconds = Date_time_in_milliseconds – hours_east_of_gmt*milliseconds_per_hour.</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r w:rsidRPr="00B350A0">
        <w:rPr>
          <w:rStyle w:val="Codeintext"/>
          <w:u w:val="single"/>
        </w:rPr>
        <w:t>hours_east_of_gmt</w:t>
      </w:r>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39CE6FC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58</w:t>
      </w:r>
      <w:r w:rsidR="002E2E38">
        <w:rPr>
          <w:noProof/>
        </w:rPr>
        <w:fldChar w:fldCharType="end"/>
      </w:r>
      <w:r w:rsidRPr="00DA48C2">
        <w:t>: UTC Time Computation Metadata Attribute after applying a UTC Time computation</w:t>
      </w:r>
    </w:p>
    <w:p w14:paraId="7B2089B6" w14:textId="5D49BA02" w:rsidR="00545023" w:rsidRPr="00A8518D" w:rsidRDefault="00545023" w:rsidP="00FB04A5">
      <w:pPr>
        <w:pStyle w:val="Heading3"/>
      </w:pPr>
      <w:bookmarkStart w:id="510" w:name="_Toc155280545"/>
      <w:r w:rsidRPr="00A8518D">
        <w:t>Calculation of Sun Angles</w:t>
      </w:r>
      <w:bookmarkEnd w:id="510"/>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lastRenderedPageBreak/>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61C68A9D"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9</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r w:rsidRPr="00B350A0">
              <w:t>Click</w:t>
            </w:r>
            <w:r w:rsidR="003E74EC" w:rsidRPr="00B350A0">
              <w:t xml:space="preserve"> </w:t>
            </w:r>
            <w:r w:rsidR="003E74EC" w:rsidRPr="00B350A0">
              <w:rPr>
                <w:rStyle w:val="ActionButton"/>
                <w:u w:val="single"/>
              </w:rPr>
              <w:t xml:space="preserve"> Apply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6">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and </w:t>
            </w:r>
            <w:r w:rsidRPr="00B350A0">
              <w:rPr>
                <w:rStyle w:val="ActionButton"/>
                <w:u w:val="single"/>
              </w:rPr>
              <w:t xml:space="preserve"> Clos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Default="00E33868" w:rsidP="004A51AA">
      <w:pPr>
        <w:pStyle w:val="Body"/>
        <w:rPr>
          <w:lang w:val="en-US"/>
        </w:rPr>
      </w:pPr>
      <w:r w:rsidRPr="00FB04A5">
        <w:rPr>
          <w:lang w:val="en-US"/>
        </w:rPr>
        <w:t xml:space="preserve">For Spectra with more than one location position (e.g.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7D7E531C" w14:textId="77777777" w:rsidR="000355F2" w:rsidRDefault="000355F2" w:rsidP="004A51AA">
      <w:pPr>
        <w:pStyle w:val="Body"/>
        <w:rPr>
          <w:lang w:val="en-US"/>
        </w:rPr>
      </w:pPr>
    </w:p>
    <w:p w14:paraId="35E09A47" w14:textId="7800F9F3" w:rsidR="000355F2" w:rsidRPr="000355F2" w:rsidRDefault="000355F2" w:rsidP="000355F2">
      <w:pPr>
        <w:pStyle w:val="Note"/>
        <w:rPr>
          <w:lang w:val="en-US"/>
        </w:rPr>
      </w:pPr>
      <w:r>
        <w:rPr>
          <w:lang w:val="en-US"/>
        </w:rPr>
        <w:t xml:space="preserve">Note: </w:t>
      </w:r>
      <w:r>
        <w:rPr>
          <w:lang w:val="en-US"/>
        </w:rPr>
        <w:tab/>
        <w:t>The calculated zenith angles are the apparent sun angles, i.e. they are corrected for atmospheric refraction. In the current implementation, the pressure is set to 1000 mBar and the ambient temperature to 20° Celcius. This can lead to some differences to the true apparent zenith angle. Future versions of SPECCHIO may use the pressure and temperature contained in the metadata to set these parameters automatically.</w:t>
      </w:r>
      <w:r w:rsidR="007858AE">
        <w:rPr>
          <w:lang w:val="en-US"/>
        </w:rPr>
        <w:t xml:space="preserve"> The value for delta T is set to 69 seconds, which is accurate at the time of writing. Older datasets may thus have an increased uncertainty in solar angle calculation results. For details on the algorithm see: </w:t>
      </w:r>
      <w:hyperlink r:id="rId137" w:history="1">
        <w:r w:rsidR="007858AE" w:rsidRPr="006021E1">
          <w:rPr>
            <w:rStyle w:val="Hyperlink"/>
            <w:lang w:val="en-US"/>
          </w:rPr>
          <w:t>https://github.com/klausbrunner/solarpositioning</w:t>
        </w:r>
      </w:hyperlink>
      <w:r w:rsidR="007858AE">
        <w:rPr>
          <w:lang w:val="en-US"/>
        </w:rPr>
        <w:t xml:space="preserve"> </w:t>
      </w:r>
    </w:p>
    <w:p w14:paraId="679D0AAB" w14:textId="77777777" w:rsidR="000355F2" w:rsidRDefault="000355F2" w:rsidP="004A51AA">
      <w:pPr>
        <w:pStyle w:val="Body"/>
        <w:rPr>
          <w:lang w:val="en-US"/>
        </w:rPr>
      </w:pPr>
    </w:p>
    <w:p w14:paraId="1BB66E95" w14:textId="77777777" w:rsidR="000355F2" w:rsidRPr="00FB04A5" w:rsidRDefault="000355F2" w:rsidP="004A51AA">
      <w:pPr>
        <w:pStyle w:val="Body"/>
        <w:rPr>
          <w:lang w:val="en-US"/>
        </w:rPr>
      </w:pPr>
    </w:p>
    <w:p w14:paraId="07AC255F" w14:textId="77777777" w:rsidR="00545023" w:rsidRPr="00A8518D" w:rsidRDefault="00545023" w:rsidP="00FB04A5">
      <w:pPr>
        <w:pStyle w:val="Heading3"/>
      </w:pPr>
      <w:bookmarkStart w:id="511" w:name="_Toc500010009"/>
      <w:bookmarkStart w:id="512" w:name="_Toc500010454"/>
      <w:bookmarkStart w:id="513" w:name="_Toc504556051"/>
      <w:bookmarkStart w:id="514" w:name="_Toc506191114"/>
      <w:bookmarkStart w:id="515" w:name="_Toc506191331"/>
      <w:bookmarkStart w:id="516" w:name="_Toc506191545"/>
      <w:bookmarkStart w:id="517" w:name="_Toc506191759"/>
      <w:bookmarkStart w:id="518" w:name="_Toc155280546"/>
      <w:bookmarkEnd w:id="511"/>
      <w:bookmarkEnd w:id="512"/>
      <w:bookmarkEnd w:id="513"/>
      <w:bookmarkEnd w:id="514"/>
      <w:bookmarkEnd w:id="515"/>
      <w:bookmarkEnd w:id="516"/>
      <w:bookmarkEnd w:id="517"/>
      <w:r w:rsidRPr="00A8518D">
        <w:t>Calculation of Goniometer Angles</w:t>
      </w:r>
      <w:bookmarkEnd w:id="518"/>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09725081" w:rsidR="00545023" w:rsidRPr="00DA48C2" w:rsidRDefault="005450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0</w:t>
      </w:r>
      <w:r w:rsidR="002E2E38">
        <w:rPr>
          <w:noProof/>
        </w:rPr>
        <w:fldChar w:fldCharType="end"/>
      </w:r>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39"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4FC06CA2"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61</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spectrodirectional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lastRenderedPageBreak/>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40"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If you have selected a valid node, SPECCHIO will scan the Spectra to extract the required information. It will take a few seconds. Valid nodes have 66 or fewer 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r w:rsidRPr="00B350A0">
              <w:t xml:space="preserve">Click </w:t>
            </w:r>
            <w:r w:rsidR="005D6E5F" w:rsidRPr="00B350A0">
              <w:rPr>
                <w:rStyle w:val="ActionButton"/>
                <w:u w:val="single"/>
              </w:rPr>
              <w:t xml:space="preserve"> C</w:t>
            </w:r>
            <w:r w:rsidRPr="00B350A0">
              <w:rPr>
                <w:rStyle w:val="ActionButton"/>
                <w:u w:val="single"/>
              </w:rPr>
              <w:t>alculate</w:t>
            </w:r>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When the results in this box are correct, click</w:t>
            </w:r>
            <w:r w:rsidR="00693ABB" w:rsidRPr="00B350A0">
              <w:t xml:space="preserve"> </w:t>
            </w:r>
            <w:r w:rsidR="005D6E5F" w:rsidRPr="00B350A0">
              <w:rPr>
                <w:rStyle w:val="ActionButton"/>
                <w:u w:val="single"/>
              </w:rPr>
              <w:t xml:space="preserve"> Apply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36">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and </w:t>
            </w:r>
            <w:r w:rsidR="005D6E5F" w:rsidRPr="00B350A0">
              <w:rPr>
                <w:rStyle w:val="ActionButton"/>
                <w:u w:val="single"/>
              </w:rPr>
              <w:t xml:space="preserve"> Clos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lastRenderedPageBreak/>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9" w:name="_Ref506890587"/>
      <w:bookmarkStart w:id="520" w:name="_Toc155280547"/>
      <w:r w:rsidRPr="00B350A0">
        <w:t>Managing Target-Reference Links</w:t>
      </w:r>
      <w:bookmarkEnd w:id="519"/>
      <w:bookmarkEnd w:id="520"/>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lastRenderedPageBreak/>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21" w:name="_Toc155280548"/>
      <w:r w:rsidRPr="00A8518D">
        <w:t>Viewing or deleting existing Target-Reference links</w:t>
      </w:r>
      <w:bookmarkEnd w:id="521"/>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41"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7728EF76"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2</w:t>
      </w:r>
      <w:r w:rsidR="002E2E38">
        <w:rPr>
          <w:noProof/>
        </w:rPr>
        <w:fldChar w:fldCharType="end"/>
      </w:r>
      <w:r w:rsidRPr="00DA48C2">
        <w:t>:  Viewing Target-Reference links</w:t>
      </w:r>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Left hand side</w:t>
      </w:r>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A1FF9B" id="Canvas 225" o:spid="_x0000_s1110" style="width:411.6pt;height:213.6pt;mso-position-horizontal-relative:char;mso-position-vertical-relative:line" coordsize="5227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">
                <v:rect id="AutoShape 468" o:spid="_x0000_s1111" style="position:absolute;width:5227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6t3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" filled="f" stroked="f">
                  <o:lock v:ext="edit" aspectratio="t"/>
                </v:rect>
                <v:shape id="Picture 343" o:spid="_x0000_s1112" type="#_x0000_t75" style="position:absolute;width:32061;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">
                  <v:imagedata r:id="rId143" o:title=""/>
                </v:shape>
                <v:roundrect id="AutoShape 227" o:spid="_x0000_s1113" style="position:absolute;left:32975;top:419;width:15412;height:8274;visibility:visible;mso-wrap-style:square;v-text-anchor:top" arcsize="630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" fillcolor="#dbe5f1 [660]" strokecolor="#0070c0">
                  <v:textbo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" fillcolor="#dbe5f1 [660]" strokecolor="#0070c0">
                  <v:textbo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m68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" path="m3729,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" path="m1763,624c1763,624,881,312,,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" filled="f" strokecolor="#0070c0" strokeweight="1pt"/>
                <v:roundrect id="AutoShape 232" o:spid="_x0000_s1118" style="position:absolute;left:16313;top:3943;width:6083;height:6623;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" filled="f" strokecolor="#0070c0" strokeweight="1pt"/>
                <v:shape id="Freeform 233" o:spid="_x0000_s1119" style="position:absolute;left:9912;top:15646;width:23679;height:1232;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" path="m1763,624c1763,624,881,312,,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" fillcolor="#dbe5f1 [660]" strokecolor="#0070c0">
                  <v:textbo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" path="m1763,624c1763,624,881,312,,e" filled="f" strokecolor="#0070c0" strokeweight="1pt">
                  <v:stroke endarrow="open"/>
                  <v:path arrowok="t" o:connecttype="custom" o:connectlocs="208271202,898145;0,0" o:connectangles="0,0"/>
                </v:shape>
                <w10:anchorlock/>
              </v:group>
            </w:pict>
          </mc:Fallback>
        </mc:AlternateContent>
      </w:r>
    </w:p>
    <w:p w14:paraId="5434BC3A" w14:textId="5CAF08BC"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3</w:t>
      </w:r>
      <w:r w:rsidR="002E2E38">
        <w:rPr>
          <w:noProof/>
        </w:rPr>
        <w:fldChar w:fldCharType="end"/>
      </w:r>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xml:space="preserve">.) This does not affect the display of the Spectra in the </w:t>
      </w:r>
      <w:r w:rsidRPr="00B350A0">
        <w:lastRenderedPageBreak/>
        <w:t>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Use this side of this dialog to select Reference Spectra and show their related Target Spectra. It operates in the same way as the left-hand side, but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D7AFA7" id="Canvas 235" o:spid="_x0000_s1122" style="width:461.6pt;height:213.6pt;mso-position-horizontal-relative:char;mso-position-vertical-relative:line" coordsize="5862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">
                <v:rect id="AutoShape 456" o:spid="_x0000_s1123" style="position:absolute;width:5862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" filled="f" stroked="f">
                  <o:lock v:ext="edit" aspectratio="t"/>
                </v:rect>
                <v:shape id="Picture 341" o:spid="_x0000_s1124" type="#_x0000_t75" style="position:absolute;width:31762;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">
                  <v:imagedata r:id="rId145" o:title=""/>
                </v:shape>
                <v:roundrect id="AutoShape 237" o:spid="_x0000_s1125" style="position:absolute;left:33185;top:419;width:17329;height:8547;visibility:visible;mso-wrap-style:square;v-text-anchor:top" arcsize="467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" fillcolor="#dbe5f1 [660]" strokecolor="#0070c0">
                  <v:textbo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" path="m3729,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" filled="f" strokecolor="#0070c0" strokeweight="1pt"/>
                <v:roundrect id="AutoShape 240" o:spid="_x0000_s1128" style="position:absolute;left:20275;top:7454;width:3550;height:6008;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" filled="f" strokecolor="#0070c0" strokeweight="1pt"/>
                <v:shape id="Freeform 241" o:spid="_x0000_s1129" style="position:absolute;left:23825;top:7531;width:9906;height:1981;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hh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" path="m3729,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" fillcolor="#dbe5f1 [660]" strokecolor="#0070c0">
                  <v:textbo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" fillcolor="#dbe5f1 [660]" strokecolor="#0070c0">
                  <v:textbo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" path="m3729,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" path="m3729,c2354,729,980,1458,,1945e" filled="f" strokecolor="#0070c0" strokeweight="1pt">
                  <v:stroke endarrow="open"/>
                  <v:path arrowok="t" o:connecttype="custom" o:connectlocs="571364,0;0,69166" o:connectangles="0,0"/>
                </v:shape>
                <w10:anchorlock/>
              </v:group>
            </w:pict>
          </mc:Fallback>
        </mc:AlternateContent>
      </w:r>
    </w:p>
    <w:p w14:paraId="1BBEC898" w14:textId="1CAF5FA2"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4</w:t>
      </w:r>
      <w:r w:rsidR="002E2E38">
        <w:rPr>
          <w:noProof/>
        </w:rPr>
        <w:fldChar w:fldCharType="end"/>
      </w:r>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right hand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22" w:name="_Toc155280549"/>
      <w:r w:rsidRPr="00A8518D">
        <w:t>Deleting Existing Target-Reference Links</w:t>
      </w:r>
      <w:bookmarkEnd w:id="522"/>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lastRenderedPageBreak/>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w:lastRenderedPageBreak/>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w14:anchorId="4391B531" id="Canvas 289" o:spid="_x0000_s1134" style="width:441.15pt;height:239.75pt;mso-position-horizontal-relative:char;mso-position-vertical-relative:line" coordsize="56026,304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">
                <v:rect id="AutoShape 446" o:spid="_x0000_s1135" style="position:absolute;width:56026;height:30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" filled="f" stroked="f">
                  <o:lock v:ext="edit" aspectratio="t"/>
                </v:rect>
                <v:shape id="Picture 345" o:spid="_x0000_s1136" type="#_x0000_t75" style="position:absolute;top:5575;width:56026;height:248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">
                  <v:imagedata r:id="rId147" o:title=""/>
                </v:shape>
                <v:shape id="Freeform 292" o:spid="_x0000_s1137" style="position:absolute;left:20875;top:23463;width:4994;height:2483;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" path="m,c,,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" path="m,c,,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" path="m,c,,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" path="m,c,,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" path="m,c,,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" fillcolor="#dbe5f1" strokecolor="#0070c0">
                  <v:textbo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" fillcolor="#dbe5f1 [660]" strokecolor="#0070c0">
                  <v:textbo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717786FA"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5</w:t>
      </w:r>
      <w:r w:rsidR="002E2E38">
        <w:rPr>
          <w:noProof/>
        </w:rPr>
        <w:fldChar w:fldCharType="end"/>
      </w:r>
      <w:r w:rsidRPr="00DA48C2">
        <w:t>:  Deleting Target-Reference Spectra links</w:t>
      </w:r>
    </w:p>
    <w:p w14:paraId="21D74E75" w14:textId="77777777" w:rsidR="007B4D7D" w:rsidRPr="00A8518D" w:rsidRDefault="007B4D7D" w:rsidP="007B4D7D">
      <w:pPr>
        <w:pStyle w:val="Heading3"/>
      </w:pPr>
      <w:bookmarkStart w:id="523" w:name="_Toc155280550"/>
      <w:r w:rsidRPr="00A8518D">
        <w:t>Adding new Target-Reference links</w:t>
      </w:r>
      <w:bookmarkEnd w:id="523"/>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links </w:t>
      </w:r>
      <w:r w:rsidRPr="00B350A0">
        <w:t xml:space="preserve"> menu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r w:rsidRPr="00B350A0">
        <w:rPr>
          <w:rStyle w:val="GUIWord"/>
          <w:u w:val="single"/>
        </w:rPr>
        <w:t>Show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48"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586A33CE"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6</w:t>
      </w:r>
      <w:r w:rsidR="002E2E38">
        <w:rPr>
          <w:noProof/>
        </w:rPr>
        <w:fldChar w:fldCharType="end"/>
      </w:r>
      <w:r w:rsidRPr="00DA48C2">
        <w:t>:  Creating a single new Target-Reference Spectra link</w:t>
      </w:r>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lastRenderedPageBreak/>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lastRenderedPageBreak/>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processing, but may cause confusion if you later attempt to delete a duplicated link.</w:t>
      </w:r>
    </w:p>
    <w:p w14:paraId="0CA6CD6C" w14:textId="77777777" w:rsidR="007B4D7D" w:rsidRPr="00B350A0" w:rsidRDefault="007B4D7D" w:rsidP="004A51AA">
      <w:pPr>
        <w:pStyle w:val="Warning"/>
      </w:pPr>
      <w:r w:rsidRPr="00B350A0">
        <w:tab/>
        <w:t>Before creating any link, check that the link does not already exist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2AEFD4B" w:rsidR="007B4D7D" w:rsidRPr="00DA48C2" w:rsidRDefault="007B4D7D"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7</w:t>
      </w:r>
      <w:r w:rsidR="002E2E38">
        <w:rPr>
          <w:noProof/>
        </w:rPr>
        <w:fldChar w:fldCharType="end"/>
      </w:r>
      <w:r w:rsidRPr="00DA48C2">
        <w:t>: Referencing of reference panel Spectra by target Spectra based on timeline information</w:t>
      </w:r>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lastRenderedPageBreak/>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50"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06948D2E" w:rsidR="00A15A04" w:rsidRPr="00DA48C2" w:rsidRDefault="00A15A04" w:rsidP="003078EE">
      <w:pPr>
        <w:pStyle w:val="Caption"/>
      </w:pPr>
      <w:bookmarkStart w:id="524" w:name="_Ref5068951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8</w:t>
      </w:r>
      <w:r w:rsidR="002E2E38">
        <w:rPr>
          <w:noProof/>
        </w:rPr>
        <w:fldChar w:fldCharType="end"/>
      </w:r>
      <w:bookmarkEnd w:id="524"/>
      <w:r w:rsidRPr="00DA48C2">
        <w:t>: Creating multiple new Target-Reference Spectra links</w:t>
      </w:r>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25" w:name="_Toc500010015"/>
      <w:bookmarkStart w:id="526" w:name="_Toc500010460"/>
      <w:bookmarkStart w:id="527" w:name="_Toc504556057"/>
      <w:bookmarkStart w:id="528" w:name="_Toc506191120"/>
      <w:bookmarkStart w:id="529" w:name="_Toc506191337"/>
      <w:bookmarkStart w:id="530" w:name="_Toc506191551"/>
      <w:bookmarkStart w:id="531" w:name="_Toc506191765"/>
      <w:bookmarkStart w:id="532" w:name="_Toc155280551"/>
      <w:bookmarkEnd w:id="525"/>
      <w:bookmarkEnd w:id="526"/>
      <w:bookmarkEnd w:id="527"/>
      <w:bookmarkEnd w:id="528"/>
      <w:bookmarkEnd w:id="529"/>
      <w:bookmarkEnd w:id="530"/>
      <w:bookmarkEnd w:id="531"/>
      <w:r w:rsidRPr="00A8518D">
        <w:t>Creating Data Links</w:t>
      </w:r>
      <w:r w:rsidR="00010835" w:rsidRPr="00A8518D">
        <w:t xml:space="preserve"> in the Metadata Editor</w:t>
      </w:r>
      <w:bookmarkEnd w:id="532"/>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lastRenderedPageBreak/>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15ACE1B0" w:rsidR="007B4D7D" w:rsidRPr="00DA48C2" w:rsidRDefault="007B4D7D" w:rsidP="003078EE">
      <w:pPr>
        <w:pStyle w:val="Caption"/>
      </w:pPr>
      <w:bookmarkStart w:id="533" w:name="_Ref5068890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69</w:t>
      </w:r>
      <w:r w:rsidR="002E2E38">
        <w:rPr>
          <w:noProof/>
        </w:rPr>
        <w:fldChar w:fldCharType="end"/>
      </w:r>
      <w:bookmarkEnd w:id="533"/>
      <w:r w:rsidRPr="00DA48C2">
        <w:t>: Editing of Data Links in the Metadata Editor</w:t>
      </w:r>
    </w:p>
    <w:p w14:paraId="7997F39A" w14:textId="7883FE05" w:rsidR="00085DF0" w:rsidRPr="00BB754C" w:rsidRDefault="00085DF0" w:rsidP="00085DF0">
      <w:pPr>
        <w:pStyle w:val="Heading1"/>
      </w:pPr>
      <w:bookmarkStart w:id="534" w:name="_Ref499964799"/>
      <w:bookmarkStart w:id="535" w:name="_Ref499964802"/>
      <w:bookmarkStart w:id="536" w:name="_Toc155280552"/>
      <w:r w:rsidRPr="00BB754C">
        <w:lastRenderedPageBreak/>
        <w:t>Data Maintenance</w:t>
      </w:r>
      <w:bookmarkEnd w:id="534"/>
      <w:bookmarkEnd w:id="535"/>
      <w:bookmarkEnd w:id="536"/>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" fillcolor="#daeef3 [664]" strokecolor="#243f60 [1604]" strokeweight="2pt">
                <v:fill color2="#a9c8ff" focus="100%" type="gradient"/>
                <v:path arrowok="t"/>
                <v:textbo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37" w:name="_Toc500010018"/>
      <w:bookmarkStart w:id="538" w:name="_Toc500010463"/>
      <w:bookmarkStart w:id="539" w:name="_Toc504556060"/>
      <w:bookmarkStart w:id="540" w:name="_Toc506191123"/>
      <w:bookmarkStart w:id="541" w:name="_Toc506191340"/>
      <w:bookmarkStart w:id="542" w:name="_Toc506191554"/>
      <w:bookmarkStart w:id="543" w:name="_Toc506191768"/>
      <w:bookmarkStart w:id="544" w:name="_Toc500010019"/>
      <w:bookmarkStart w:id="545" w:name="_Toc500010464"/>
      <w:bookmarkStart w:id="546" w:name="_Toc504556061"/>
      <w:bookmarkStart w:id="547" w:name="_Toc506191124"/>
      <w:bookmarkStart w:id="548" w:name="_Toc506191341"/>
      <w:bookmarkStart w:id="549" w:name="_Toc506191555"/>
      <w:bookmarkStart w:id="550" w:name="_Toc506191769"/>
      <w:bookmarkStart w:id="551" w:name="_Toc155280553"/>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rsidRPr="00B350A0">
        <w:t>Remove data</w:t>
      </w:r>
      <w:bookmarkEnd w:id="551"/>
    </w:p>
    <w:p w14:paraId="273555E6" w14:textId="662C4154" w:rsidR="00081BC8" w:rsidRPr="002B4295" w:rsidRDefault="00081BC8" w:rsidP="004A51AA">
      <w:pPr>
        <w:pStyle w:val="Body"/>
      </w:pPr>
      <w:r w:rsidRPr="002B4295">
        <w:t>Spectra, hierarchies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52">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3373BC7E" w:rsidR="00081BC8" w:rsidRPr="00DA48C2" w:rsidRDefault="009808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0</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r w:rsidR="007F2D95" w:rsidRPr="00B350A0">
              <w:rPr>
                <w:rStyle w:val="GUIWord"/>
                <w:u w:val="single"/>
              </w:rPr>
              <w:t>Sp</w:t>
            </w:r>
            <w:r w:rsidRPr="00B350A0">
              <w:rPr>
                <w:rStyle w:val="GUIWord"/>
                <w:u w:val="single"/>
              </w:rPr>
              <w:t>ecchio</w:t>
            </w:r>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xml:space="preserve">. All data that is below the selected node or nodes will be deleted. For example, if a Campaign is selected then all hierarchies and </w:t>
            </w:r>
            <w:r w:rsidRPr="00B350A0">
              <w:lastRenderedPageBreak/>
              <w:t>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3078EE">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52" w:name="_Toc499762030"/>
      <w:bookmarkStart w:id="553" w:name="_Toc500010025"/>
      <w:bookmarkStart w:id="554" w:name="_Toc500010470"/>
      <w:bookmarkStart w:id="555" w:name="_Toc504556068"/>
      <w:bookmarkStart w:id="556" w:name="_Toc506191129"/>
      <w:bookmarkStart w:id="557" w:name="_Toc506191346"/>
      <w:bookmarkStart w:id="558" w:name="_Toc506191560"/>
      <w:bookmarkStart w:id="559" w:name="_Toc506191773"/>
      <w:bookmarkStart w:id="560" w:name="_Toc499762039"/>
      <w:bookmarkStart w:id="561" w:name="_Toc500010034"/>
      <w:bookmarkStart w:id="562" w:name="_Toc500010479"/>
      <w:bookmarkStart w:id="563" w:name="_Toc504556077"/>
      <w:bookmarkStart w:id="564" w:name="_Toc506191138"/>
      <w:bookmarkStart w:id="565" w:name="_Toc506191355"/>
      <w:bookmarkStart w:id="566" w:name="_Toc506191569"/>
      <w:bookmarkStart w:id="567" w:name="_Toc506191783"/>
      <w:bookmarkStart w:id="568" w:name="_Ref413327484"/>
      <w:bookmarkStart w:id="569" w:name="_Ref413327521"/>
      <w:bookmarkStart w:id="570" w:name="_Toc155280554"/>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Pr="00B350A0">
        <w:t>Load sensor definition</w:t>
      </w:r>
      <w:bookmarkEnd w:id="568"/>
      <w:bookmarkEnd w:id="569"/>
      <w:r w:rsidR="007E778A">
        <w:t xml:space="preserve"> (Obsolete)</w:t>
      </w:r>
      <w:bookmarkEnd w:id="570"/>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53"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C086828" w:rsidR="00081BC8" w:rsidRPr="00DA48C2" w:rsidRDefault="00081BC8" w:rsidP="003078EE">
            <w:pPr>
              <w:pStyle w:val="Caption"/>
            </w:pPr>
            <w:bookmarkStart w:id="571"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1</w:t>
            </w:r>
            <w:r w:rsidR="00397B59" w:rsidRPr="00DA48C2">
              <w:fldChar w:fldCharType="end"/>
            </w:r>
            <w:bookmarkEnd w:id="571"/>
            <w:r w:rsidRPr="00DA48C2">
              <w:t>: Read Sensor Definition File dialog</w:t>
            </w:r>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navigate to the Sensor definition fil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437E4909" w14:textId="77777777" w:rsidR="00081BC8" w:rsidRPr="00B350A0" w:rsidRDefault="00081BC8" w:rsidP="004A51AA">
      <w:pPr>
        <w:pStyle w:val="Code"/>
      </w:pPr>
      <w:r w:rsidRPr="00B350A0">
        <w:t>&lt;sensor name&gt;</w:t>
      </w:r>
      <w:r w:rsidRPr="00B350A0">
        <w:tab/>
        <w:t>&lt;sensor descr&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fwhm&gt;</w:t>
      </w:r>
    </w:p>
    <w:p w14:paraId="5791515E" w14:textId="77777777" w:rsidR="00081BC8" w:rsidRPr="00B350A0" w:rsidRDefault="00081BC8" w:rsidP="004A51AA">
      <w:pPr>
        <w:pStyle w:val="Code"/>
      </w:pPr>
      <w:r w:rsidRPr="00B350A0">
        <w:t>&lt;band number&gt;</w:t>
      </w:r>
      <w:r w:rsidRPr="00B350A0">
        <w:tab/>
        <w:t>&lt;wavelength&gt;</w:t>
      </w:r>
      <w:r w:rsidRPr="00B350A0">
        <w:tab/>
        <w:t>&lt;fwhm&gt;</w:t>
      </w:r>
    </w:p>
    <w:p w14:paraId="7CEB6587" w14:textId="77777777" w:rsidR="00081BC8" w:rsidRPr="00B350A0" w:rsidRDefault="00081BC8" w:rsidP="004A51AA">
      <w:pPr>
        <w:pStyle w:val="Code"/>
      </w:pPr>
      <w:r w:rsidRPr="00B350A0">
        <w:t>&lt;band number&gt;</w:t>
      </w:r>
      <w:r w:rsidRPr="00B350A0">
        <w:tab/>
        <w:t>&lt;wavelength&gt;</w:t>
      </w:r>
      <w:r w:rsidRPr="00B350A0">
        <w:tab/>
        <w:t>&lt;fwhm&gt;</w:t>
      </w:r>
    </w:p>
    <w:p w14:paraId="6DA2D8D6" w14:textId="77777777" w:rsidR="00081BC8" w:rsidRPr="00B350A0" w:rsidRDefault="00081BC8" w:rsidP="004A51AA">
      <w:pPr>
        <w:pStyle w:val="Code"/>
      </w:pPr>
      <w:r w:rsidRPr="00B350A0">
        <w:lastRenderedPageBreak/>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lt;sensor descr&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this Sensor. It must exactly match the value in the short_nam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short_nam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The central wavelength of this band in nanometers.</w:t>
      </w:r>
    </w:p>
    <w:p w14:paraId="033DC749" w14:textId="77777777" w:rsidR="00081BC8" w:rsidRPr="00B350A0" w:rsidRDefault="00081BC8" w:rsidP="004A51AA">
      <w:pPr>
        <w:pStyle w:val="HangingIndent"/>
      </w:pPr>
      <w:r w:rsidRPr="00B350A0">
        <w:rPr>
          <w:rStyle w:val="Codeintext"/>
          <w:u w:val="single"/>
        </w:rPr>
        <w:t>&lt;fwhm&gt;</w:t>
      </w:r>
      <w:r w:rsidRPr="00B350A0">
        <w:tab/>
        <w:t xml:space="preserve">The Full Width at Half the Maximum value for this band. The value is difference of the upper and lower frequencies in nanometers.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There must be exactly one tab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lastRenderedPageBreak/>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4"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2B1AFEB6"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2</w:t>
      </w:r>
      <w:r w:rsidR="002E2E38">
        <w:rPr>
          <w:noProof/>
        </w:rPr>
        <w:fldChar w:fldCharType="end"/>
      </w:r>
      <w:r w:rsidR="00081BC8" w:rsidRPr="00DA48C2">
        <w:t>: Part of a Sensor definition file being edited in Excel</w:t>
      </w:r>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5EC7B4DC" w14:textId="77777777" w:rsidR="00081BC8" w:rsidRPr="00B350A0" w:rsidRDefault="00081BC8" w:rsidP="004A51AA">
      <w:pPr>
        <w:pStyle w:val="Code"/>
      </w:pPr>
      <w:r w:rsidRPr="00B350A0">
        <w:t>ASD FSFR</w:t>
      </w:r>
      <w:r w:rsidRPr="00B350A0">
        <w:tab/>
        <w:t>ASD Fieldspec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72" w:name="_Toc500010038"/>
      <w:bookmarkStart w:id="573" w:name="_Toc500010483"/>
      <w:bookmarkStart w:id="574" w:name="_Toc504556081"/>
      <w:bookmarkStart w:id="575" w:name="_Toc506191142"/>
      <w:bookmarkStart w:id="576" w:name="_Toc506191359"/>
      <w:bookmarkStart w:id="577" w:name="_Toc506191573"/>
      <w:bookmarkStart w:id="578" w:name="_Toc506191787"/>
      <w:bookmarkStart w:id="579" w:name="_Ref413330771"/>
      <w:bookmarkStart w:id="580" w:name="_Ref413411823"/>
      <w:bookmarkStart w:id="581" w:name="_Toc155280555"/>
      <w:bookmarkEnd w:id="572"/>
      <w:bookmarkEnd w:id="573"/>
      <w:bookmarkEnd w:id="574"/>
      <w:bookmarkEnd w:id="575"/>
      <w:bookmarkEnd w:id="576"/>
      <w:bookmarkEnd w:id="577"/>
      <w:bookmarkEnd w:id="578"/>
      <w:r w:rsidRPr="00B350A0">
        <w:t xml:space="preserve">Instrument </w:t>
      </w:r>
      <w:bookmarkEnd w:id="579"/>
      <w:bookmarkEnd w:id="580"/>
      <w:r w:rsidR="000A0D13" w:rsidRPr="00B350A0">
        <w:t>Administration</w:t>
      </w:r>
      <w:bookmarkEnd w:id="581"/>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lastRenderedPageBreak/>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Defines the Instrument type or model for this particular Instrumen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Instrumentation Admin.</w:t>
            </w:r>
            <w:r w:rsidR="00081BC8" w:rsidRPr="00B350A0">
              <w:t>.</w:t>
            </w:r>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B91CB5" id="Canvas 216" o:spid="_x0000_s1145"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">
                <v:rect id="AutoShape 565" o:spid="_x0000_s1146"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" filled="f" stroked="f">
                  <o:lock v:ext="edit" aspectratio="t"/>
                </v:rect>
                <v:shape id="Picture 347" o:spid="_x0000_s1147" type="#_x0000_t75" style="position:absolute;left:6897;width:47941;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">
                  <v:imagedata r:id="rId156" o:title=""/>
                </v:shape>
                <v:roundrect id="AutoShape 218" o:spid="_x0000_s1148"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" fillcolor="#dbe5f1 [660]" strokecolor="#0070c0">
                  <v:textbox inset=".5mm,.5mm,.5mm,.5mm">
                    <w:txbxContent>
                      <w:p w14:paraId="521040B4" w14:textId="77777777" w:rsidR="00E3689F" w:rsidRPr="00170A8D" w:rsidRDefault="00E3689F"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" path="m,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" fillcolor="#dbe5f1 [660]" strokecolor="#0070c0">
                  <v:textbox inset=".5mm,.5mm,.5mm,.5mm">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" path="m,c129,129,259,259,365,365e" filled="f" strokecolor="#0070c0" strokeweight="1pt">
                  <v:stroke endarrow="open"/>
                  <v:path arrowok="t" o:connecttype="custom" o:connectlocs="0,0;1795480495,66226" o:connectangles="0,0"/>
                </v:shape>
                <w10:anchorlock/>
              </v:group>
            </w:pict>
          </mc:Fallback>
        </mc:AlternateContent>
      </w:r>
    </w:p>
    <w:p w14:paraId="5B54B9C9" w14:textId="004244F7" w:rsidR="00081BC8" w:rsidRPr="00DA48C2" w:rsidRDefault="00980823"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3</w:t>
      </w:r>
      <w:r w:rsidR="002E2E38">
        <w:rPr>
          <w:noProof/>
        </w:rPr>
        <w:fldChar w:fldCharType="end"/>
      </w:r>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lastRenderedPageBreak/>
              <w:t>Update</w:t>
            </w:r>
          </w:p>
        </w:tc>
        <w:tc>
          <w:tcPr>
            <w:tcW w:w="6724" w:type="dxa"/>
          </w:tcPr>
          <w:p w14:paraId="7AB330AC" w14:textId="77777777" w:rsidR="00E914EB" w:rsidRPr="007E778A" w:rsidRDefault="00E914EB" w:rsidP="007E778A">
            <w:pPr>
              <w:rPr>
                <w:sz w:val="22"/>
                <w:szCs w:val="22"/>
              </w:rPr>
            </w:pPr>
            <w:r w:rsidRPr="007E778A">
              <w:rPr>
                <w:sz w:val="22"/>
                <w:szCs w:val="22"/>
              </w:rPr>
              <w:t>Click this button to write any updated data entered into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82" w:name="_Ref357602394"/>
      <w:bookmarkStart w:id="583" w:name="_Ref357602397"/>
      <w:bookmarkStart w:id="584" w:name="_Ref357602656"/>
      <w:bookmarkStart w:id="585" w:name="_Ref357602658"/>
      <w:bookmarkStart w:id="586" w:name="_Toc398023982"/>
      <w:bookmarkStart w:id="587" w:name="_Toc155280556"/>
      <w:r w:rsidRPr="00A8518D">
        <w:lastRenderedPageBreak/>
        <w:t>Instrument Calibrations</w:t>
      </w:r>
      <w:bookmarkEnd w:id="582"/>
      <w:bookmarkEnd w:id="583"/>
      <w:bookmarkEnd w:id="584"/>
      <w:bookmarkEnd w:id="585"/>
      <w:bookmarkEnd w:id="586"/>
      <w:bookmarkEnd w:id="587"/>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r w:rsidRPr="00B350A0">
        <w:t>Unispec SPU files</w:t>
      </w:r>
    </w:p>
    <w:p w14:paraId="43A66C25" w14:textId="77777777" w:rsidR="00081BC8" w:rsidRPr="00B350A0" w:rsidRDefault="00081BC8" w:rsidP="004A51AA">
      <w:pPr>
        <w:pStyle w:val="Bullet"/>
      </w:pPr>
      <w:r w:rsidRPr="00B350A0">
        <w:t>SpectraVista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lastRenderedPageBreak/>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Unispec SPU file or SpectraVista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8" w:name="_Toc355280419"/>
      <w:bookmarkStart w:id="589" w:name="_Toc398023983"/>
      <w:bookmarkStart w:id="590" w:name="_Toc155280557"/>
      <w:r w:rsidRPr="00B350A0">
        <w:t>Reference Panel Administration</w:t>
      </w:r>
      <w:bookmarkEnd w:id="588"/>
      <w:bookmarkEnd w:id="589"/>
      <w:bookmarkEnd w:id="590"/>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lastRenderedPageBreak/>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Spectralon)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C6E5AF" id="Canvas 360" o:spid="_x0000_s1152"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">
                <v:rect id="AutoShape 572" o:spid="_x0000_s1153"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" filled="f" stroked="f">
                  <o:lock v:ext="edit" aspectratio="t"/>
                </v:rect>
                <v:shape id="Picture 368" o:spid="_x0000_s1154" type="#_x0000_t75" style="position:absolute;left:7788;width:47050;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">
                  <v:imagedata r:id="rId158" o:title=""/>
                </v:shape>
                <v:roundrect id="AutoShape 363" o:spid="_x0000_s1155"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" fillcolor="#dbe5f1 [660]" strokecolor="#0070c0">
                  <v:textbox inset=".5mm,.5mm,.5mm,.5mm">
                    <w:txbxContent>
                      <w:p w14:paraId="0366465B" w14:textId="77777777" w:rsidR="00E3689F" w:rsidRPr="00170A8D" w:rsidRDefault="00E3689F"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" path="m,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" fillcolor="#dbe5f1 [660]" strokecolor="#0070c0">
                  <v:textbox inset=".5mm,.5mm,.5mm,.5mm">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" path="m,c129,129,259,259,365,365e" filled="f" strokecolor="#0070c0" strokeweight="1pt">
                  <v:stroke endarrow="open"/>
                  <v:path arrowok="t" o:connecttype="custom" o:connectlocs="0,0;1795480495,66226" o:connectangles="0,0"/>
                </v:shape>
                <w10:anchorlock/>
              </v:group>
            </w:pict>
          </mc:Fallback>
        </mc:AlternateContent>
      </w:r>
    </w:p>
    <w:p w14:paraId="6EC4A1CE" w14:textId="7FC96593" w:rsidR="00081BC8" w:rsidRPr="00DA48C2" w:rsidRDefault="00081BC8"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4</w:t>
      </w:r>
      <w:r w:rsidR="002E2E38">
        <w:rPr>
          <w:noProof/>
        </w:rPr>
        <w:fldChar w:fldCharType="end"/>
      </w:r>
      <w:r w:rsidRPr="00DA48C2">
        <w:t>: Reference Data Editor</w:t>
      </w:r>
    </w:p>
    <w:p w14:paraId="08804796" w14:textId="235A4752" w:rsidR="00081BC8" w:rsidRPr="00B350A0" w:rsidRDefault="00081BC8" w:rsidP="004A51AA">
      <w:pPr>
        <w:pStyle w:val="Body"/>
      </w:pPr>
      <w:r w:rsidRPr="00B350A0">
        <w:lastRenderedPageBreak/>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91" w:name="_Ref357671230"/>
      <w:bookmarkStart w:id="592" w:name="_Toc398023984"/>
      <w:bookmarkStart w:id="593" w:name="_Toc155280558"/>
      <w:r w:rsidRPr="00A8518D">
        <w:t>Reference Panel Calibrations</w:t>
      </w:r>
      <w:bookmarkEnd w:id="591"/>
      <w:bookmarkEnd w:id="592"/>
      <w:bookmarkEnd w:id="593"/>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The wavelength in nanometres at which the Calibration values apply</w:t>
            </w:r>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The uncertainty estimat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vl”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The values on each line are in the sequence Wavelength, Rho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t>For Spectralon calibration files as provided by LabSphere,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lastRenderedPageBreak/>
        <w:t>Example</w:t>
      </w:r>
    </w:p>
    <w:p w14:paraId="5A48FD82" w14:textId="77777777" w:rsidR="00081BC8" w:rsidRPr="00B350A0" w:rsidRDefault="00081BC8" w:rsidP="004A51AA">
      <w:pPr>
        <w:pStyle w:val="Code"/>
        <w:rPr>
          <w:rStyle w:val="Codeintext"/>
          <w:u w:val="single"/>
        </w:rPr>
      </w:pPr>
      <w:r w:rsidRPr="00B350A0">
        <w:rPr>
          <w:rStyle w:val="Codeintext"/>
          <w:u w:val="single"/>
        </w:rPr>
        <w:t>wvl</w:t>
      </w:r>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Before loading a calibration file, a Sensor definition fitting the wavelengths of the calibration must be present in the database. In the case of Spectralon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94" w:name="_Toc391565371"/>
      <w:bookmarkStart w:id="595" w:name="_Ref358385166"/>
      <w:bookmarkStart w:id="596" w:name="_Toc398023956"/>
      <w:bookmarkStart w:id="597" w:name="_Toc355280420"/>
      <w:bookmarkStart w:id="598" w:name="_Toc398023985"/>
      <w:bookmarkStart w:id="599" w:name="_Toc155280559"/>
      <w:r w:rsidRPr="00AF4A16">
        <w:lastRenderedPageBreak/>
        <w:t>Help Functions</w:t>
      </w:r>
      <w:bookmarkEnd w:id="594"/>
      <w:bookmarkEnd w:id="599"/>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600" w:name="_Ref356400902"/>
      <w:bookmarkStart w:id="601" w:name="_Toc391565372"/>
      <w:bookmarkStart w:id="602" w:name="_Toc155280560"/>
      <w:r w:rsidRPr="00B350A0">
        <w:t>List available Metadata Elements</w:t>
      </w:r>
      <w:bookmarkEnd w:id="600"/>
      <w:bookmarkEnd w:id="601"/>
      <w:bookmarkEnd w:id="602"/>
    </w:p>
    <w:p w14:paraId="146EC717" w14:textId="77777777" w:rsidR="00C17D8D" w:rsidRPr="00B350A0" w:rsidRDefault="00C17D8D" w:rsidP="004A51AA">
      <w:pPr>
        <w:pStyle w:val="Body"/>
      </w:pPr>
      <w:r w:rsidRPr="00B350A0">
        <w:t>This function will launch your computer’s default text editor and open a text file which lists all of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The data type values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r w:rsidRPr="007E778A">
              <w:rPr>
                <w:sz w:val="22"/>
                <w:szCs w:val="22"/>
              </w:rPr>
              <w:t>binary_val</w:t>
            </w:r>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r>
              <w:rPr>
                <w:sz w:val="22"/>
                <w:szCs w:val="22"/>
              </w:rPr>
              <w:t>b</w:t>
            </w:r>
            <w:r w:rsidR="00E8061D" w:rsidRPr="007E778A">
              <w:rPr>
                <w:sz w:val="22"/>
                <w:szCs w:val="22"/>
              </w:rPr>
              <w:t>oolean_val</w:t>
            </w:r>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r w:rsidRPr="007E778A">
              <w:rPr>
                <w:sz w:val="22"/>
                <w:szCs w:val="22"/>
              </w:rPr>
              <w:t>datetime_val</w:t>
            </w:r>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r w:rsidRPr="007E778A">
              <w:rPr>
                <w:sz w:val="22"/>
                <w:szCs w:val="22"/>
              </w:rPr>
              <w:t>double_val</w:t>
            </w:r>
          </w:p>
        </w:tc>
        <w:tc>
          <w:tcPr>
            <w:tcW w:w="5766" w:type="dxa"/>
          </w:tcPr>
          <w:p w14:paraId="4B169E5C" w14:textId="77777777" w:rsidR="0080575D" w:rsidRPr="007E778A" w:rsidRDefault="0080575D" w:rsidP="007E778A">
            <w:pPr>
              <w:rPr>
                <w:sz w:val="22"/>
                <w:szCs w:val="22"/>
              </w:rPr>
            </w:pPr>
            <w:r w:rsidRPr="007E778A">
              <w:rPr>
                <w:sz w:val="22"/>
                <w:szCs w:val="22"/>
              </w:rPr>
              <w:t>A floating point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r w:rsidRPr="007E778A">
              <w:rPr>
                <w:sz w:val="22"/>
                <w:szCs w:val="22"/>
              </w:rPr>
              <w:t>int_val</w:t>
            </w:r>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r w:rsidRPr="007E778A">
              <w:rPr>
                <w:sz w:val="22"/>
                <w:szCs w:val="22"/>
              </w:rPr>
              <w:t>string_val</w:t>
            </w:r>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r w:rsidRPr="007E778A">
              <w:rPr>
                <w:sz w:val="22"/>
                <w:szCs w:val="22"/>
              </w:rPr>
              <w:t>taxonomy_id</w:t>
            </w:r>
          </w:p>
        </w:tc>
        <w:tc>
          <w:tcPr>
            <w:tcW w:w="5766" w:type="dxa"/>
          </w:tcPr>
          <w:p w14:paraId="1698BB01" w14:textId="77777777" w:rsidR="0080575D" w:rsidRPr="007E778A" w:rsidRDefault="0080575D" w:rsidP="007E778A">
            <w:pPr>
              <w:rPr>
                <w:sz w:val="22"/>
                <w:szCs w:val="22"/>
              </w:rPr>
            </w:pPr>
            <w:r w:rsidRPr="007E778A">
              <w:rPr>
                <w:sz w:val="22"/>
                <w:szCs w:val="22"/>
              </w:rPr>
              <w:t>The value is chosen from a drop down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r w:rsidRPr="007E778A">
              <w:rPr>
                <w:sz w:val="22"/>
                <w:szCs w:val="22"/>
              </w:rPr>
              <w:t>spectrum_id</w:t>
            </w:r>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603" w:name="_Toc391565373"/>
      <w:bookmarkStart w:id="604" w:name="_Toc155280561"/>
      <w:r>
        <w:t>Get SPECCHIO user contacts</w:t>
      </w:r>
      <w:bookmarkEnd w:id="604"/>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605" w:name="_Toc155280562"/>
      <w:r w:rsidRPr="00B350A0">
        <w:t>About</w:t>
      </w:r>
      <w:bookmarkEnd w:id="603"/>
      <w:bookmarkEnd w:id="605"/>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606" w:name="_Ref413326635"/>
      <w:bookmarkStart w:id="607" w:name="_Ref413327735"/>
      <w:bookmarkStart w:id="608" w:name="_Ref413329717"/>
      <w:bookmarkStart w:id="609" w:name="_Toc155280563"/>
      <w:r w:rsidRPr="00BB754C">
        <w:lastRenderedPageBreak/>
        <w:t>Publishing Data to ANDS</w:t>
      </w:r>
      <w:bookmarkEnd w:id="595"/>
      <w:bookmarkEnd w:id="596"/>
      <w:bookmarkEnd w:id="606"/>
      <w:bookmarkEnd w:id="607"/>
      <w:bookmarkEnd w:id="608"/>
      <w:bookmarkEnd w:id="609"/>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60"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Research Data Australia is an Internet-based discovery service designed to provide rich connections between data, projects, researchers and institutions, and promote visibility of Australian research data collections in search engines.</w:t>
      </w:r>
    </w:p>
    <w:p w14:paraId="12ED1FFE" w14:textId="77777777" w:rsidR="00FA7FA2" w:rsidRPr="00B350A0" w:rsidRDefault="00FA7FA2" w:rsidP="004A51AA">
      <w:pPr>
        <w:pStyle w:val="Quotation"/>
      </w:pPr>
      <w:r w:rsidRPr="00B350A0">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61"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62" w:history="1">
        <w:r w:rsidRPr="00B350A0">
          <w:rPr>
            <w:rStyle w:val="Hyperlink"/>
          </w:rPr>
          <w:t>http://www.ands.org.au/</w:t>
        </w:r>
      </w:hyperlink>
      <w:r w:rsidRPr="00B350A0">
        <w:t xml:space="preserve"> and </w:t>
      </w:r>
      <w:hyperlink r:id="rId163"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Decide on the Spectra to be grouped together and published as a Collection. The Spectra can be all of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Decide on the Principal Investigator, and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lastRenderedPageBreak/>
        <w:t>Note</w:t>
      </w:r>
      <w:r w:rsidRPr="00B350A0">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4B495D46" w14:textId="77777777" w:rsidR="00FA7FA2" w:rsidRPr="00B350A0" w:rsidRDefault="00FA7FA2" w:rsidP="004A51AA">
      <w:pPr>
        <w:pStyle w:val="Body"/>
      </w:pPr>
      <w:r w:rsidRPr="00B350A0">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nnnn</w:t>
            </w:r>
            <w:r w:rsidRPr="00AF110D">
              <w:rPr>
                <w:sz w:val="22"/>
                <w:szCs w:val="22"/>
              </w:rPr>
              <w:t>, where nnnn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r w:rsidRPr="00AF110D">
              <w:rPr>
                <w:rStyle w:val="CodeChar"/>
                <w:sz w:val="22"/>
                <w:szCs w:val="22"/>
                <w:u w:val="single"/>
              </w:rPr>
              <w:t>Collection~nnnn</w:t>
            </w:r>
            <w:r w:rsidRPr="00AF110D">
              <w:rPr>
                <w:sz w:val="22"/>
                <w:szCs w:val="22"/>
              </w:rPr>
              <w:t xml:space="preserve"> where nnnn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doi)</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lastRenderedPageBreak/>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r w:rsidRPr="00AF110D">
              <w:rPr>
                <w:sz w:val="22"/>
                <w:szCs w:val="22"/>
              </w:rPr>
              <w:t>RelatedObjects</w:t>
            </w:r>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lastRenderedPageBreak/>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If the Collection Metadata is successfully validated, the Publication will proceed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lastRenderedPageBreak/>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process, and build a query to select the Spectra you want included in your Collection.</w:t>
      </w:r>
    </w:p>
    <w:p w14:paraId="64AD1456" w14:textId="77777777" w:rsidR="00FA7FA2" w:rsidRPr="00B350A0" w:rsidRDefault="00FA7FA2" w:rsidP="004A51AA">
      <w:pPr>
        <w:pStyle w:val="Body"/>
      </w:pPr>
      <w:r w:rsidRPr="00B350A0">
        <w:t>If any mistake in the Metadata is detected for the Spectra in your Collection, SPECCHIO will display an error dialog similar to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lastRenderedPageBreak/>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10" w:name="_Toc355280393"/>
      <w:bookmarkStart w:id="611" w:name="_Ref355788800"/>
      <w:bookmarkStart w:id="612" w:name="_Ref355788803"/>
      <w:bookmarkStart w:id="613" w:name="_Ref355793051"/>
      <w:bookmarkStart w:id="614" w:name="_Ref355793053"/>
      <w:bookmarkStart w:id="615" w:name="_Ref357671161"/>
      <w:bookmarkStart w:id="616" w:name="_Ref357671165"/>
      <w:bookmarkStart w:id="617" w:name="_Toc398023957"/>
      <w:bookmarkStart w:id="618" w:name="_Ref413329684"/>
      <w:bookmarkStart w:id="619" w:name="_Toc155280564"/>
      <w:r w:rsidRPr="00A8518D">
        <w:lastRenderedPageBreak/>
        <w:t>Interactive Processing using Space Networks</w:t>
      </w:r>
      <w:bookmarkEnd w:id="610"/>
      <w:bookmarkEnd w:id="611"/>
      <w:bookmarkEnd w:id="612"/>
      <w:bookmarkEnd w:id="613"/>
      <w:bookmarkEnd w:id="614"/>
      <w:bookmarkEnd w:id="615"/>
      <w:bookmarkEnd w:id="616"/>
      <w:bookmarkEnd w:id="617"/>
      <w:bookmarkEnd w:id="618"/>
      <w:bookmarkEnd w:id="619"/>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flexibl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67"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682EA4E2" w:rsidR="00C00955" w:rsidRPr="00DA48C2" w:rsidRDefault="00C00955" w:rsidP="003078EE">
      <w:pPr>
        <w:pStyle w:val="Caption"/>
      </w:pPr>
      <w:bookmarkStart w:id="620" w:name="_Ref29695214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5</w:t>
      </w:r>
      <w:r w:rsidR="002E2E38">
        <w:rPr>
          <w:noProof/>
        </w:rPr>
        <w:fldChar w:fldCharType="end"/>
      </w:r>
      <w:bookmarkEnd w:id="620"/>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8"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357697B7" w:rsidR="00FA7FA2" w:rsidRPr="00DA48C2" w:rsidRDefault="00FA7FA2" w:rsidP="003078EE">
      <w:pPr>
        <w:pStyle w:val="Caption"/>
      </w:pPr>
      <w:bookmarkStart w:id="621" w:name="_Ref9718142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6</w:t>
      </w:r>
      <w:r w:rsidR="002E2E38">
        <w:rPr>
          <w:noProof/>
        </w:rPr>
        <w:fldChar w:fldCharType="end"/>
      </w:r>
      <w:bookmarkEnd w:id="621"/>
      <w:r w:rsidRPr="00DA48C2">
        <w:t>: Space Network Processor interface with the Query Builder in the background</w:t>
      </w:r>
    </w:p>
    <w:p w14:paraId="6A2324DE" w14:textId="77777777" w:rsidR="00FA7FA2" w:rsidRPr="00B350A0" w:rsidRDefault="00FA7FA2" w:rsidP="004A51AA">
      <w:pPr>
        <w:pStyle w:val="Body"/>
      </w:pPr>
      <w:r w:rsidRPr="00B350A0">
        <w:t xml:space="preserve">A number of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lastRenderedPageBreak/>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69"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4B7049A6" w:rsidR="00FA7FA2" w:rsidRPr="00DA48C2" w:rsidRDefault="00FA7FA2" w:rsidP="003078EE">
      <w:pPr>
        <w:pStyle w:val="Caption"/>
      </w:pPr>
      <w:bookmarkStart w:id="622" w:name="_Ref9718248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7</w:t>
      </w:r>
      <w:r w:rsidR="002E2E38">
        <w:rPr>
          <w:noProof/>
        </w:rPr>
        <w:fldChar w:fldCharType="end"/>
      </w:r>
      <w:bookmarkEnd w:id="622"/>
      <w:r w:rsidRPr="00DA48C2">
        <w:t>: Elements of the Space Network Processor</w:t>
      </w:r>
    </w:p>
    <w:p w14:paraId="2E818683" w14:textId="77777777" w:rsidR="00FA7FA2" w:rsidRPr="00B350A0" w:rsidRDefault="00FA7FA2" w:rsidP="00941E8C">
      <w:pPr>
        <w:pStyle w:val="Heading2"/>
      </w:pPr>
      <w:bookmarkStart w:id="623" w:name="_Toc355280394"/>
      <w:bookmarkStart w:id="624" w:name="_Toc398023958"/>
      <w:bookmarkStart w:id="625" w:name="_Toc155280565"/>
      <w:r w:rsidRPr="00B350A0">
        <w:t>Graphical Representations of Spaces and Modules</w:t>
      </w:r>
      <w:bookmarkEnd w:id="623"/>
      <w:bookmarkEnd w:id="624"/>
      <w:bookmarkEnd w:id="625"/>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0"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6AF1E83"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8</w:t>
      </w:r>
      <w:r w:rsidR="002E2E38">
        <w:rPr>
          <w:noProof/>
        </w:rPr>
        <w:fldChar w:fldCharType="end"/>
      </w:r>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lastRenderedPageBreak/>
        <w:t># Vectors</w:t>
      </w:r>
      <w:r w:rsidRPr="00B350A0">
        <w:tab/>
        <w:t>A number of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1"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1BF112C1" w:rsidR="00FA7FA2" w:rsidRPr="00DA48C2" w:rsidRDefault="00FA7FA2" w:rsidP="003078EE">
      <w:pPr>
        <w:pStyle w:val="Caption"/>
      </w:pPr>
      <w:bookmarkStart w:id="626" w:name="_Ref9726038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79</w:t>
      </w:r>
      <w:r w:rsidR="002E2E38">
        <w:rPr>
          <w:noProof/>
        </w:rPr>
        <w:fldChar w:fldCharType="end"/>
      </w:r>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26"/>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2"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74BAF" w:rsidR="00FA7FA2" w:rsidRPr="00DA48C2" w:rsidRDefault="00FA7FA2" w:rsidP="003078EE">
      <w:pPr>
        <w:pStyle w:val="Caption"/>
      </w:pPr>
      <w:bookmarkStart w:id="627" w:name="_Ref9736138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0</w:t>
      </w:r>
      <w:r w:rsidR="002E2E38">
        <w:rPr>
          <w:noProof/>
        </w:rPr>
        <w:fldChar w:fldCharType="end"/>
      </w:r>
      <w:bookmarkEnd w:id="627"/>
      <w:r w:rsidRPr="00DA48C2">
        <w:t>: Multiple-selection of elements after dragging a box around them</w:t>
      </w:r>
    </w:p>
    <w:p w14:paraId="20176E5D" w14:textId="77777777" w:rsidR="00FA7FA2" w:rsidRPr="00B350A0" w:rsidRDefault="00FA7FA2" w:rsidP="00941E8C">
      <w:pPr>
        <w:pStyle w:val="Heading2"/>
      </w:pPr>
      <w:bookmarkStart w:id="628" w:name="_Toc355280395"/>
      <w:bookmarkStart w:id="629" w:name="_Toc398023959"/>
      <w:bookmarkStart w:id="630" w:name="_Toc155280566"/>
      <w:r w:rsidRPr="00B350A0">
        <w:t>Adding Modules and linking with Spaces</w:t>
      </w:r>
      <w:bookmarkEnd w:id="628"/>
      <w:bookmarkEnd w:id="629"/>
      <w:bookmarkEnd w:id="630"/>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73"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CBFC654" w:rsidR="00FA7FA2" w:rsidRPr="00DA48C2" w:rsidRDefault="00FA7FA2" w:rsidP="003078EE">
      <w:pPr>
        <w:pStyle w:val="Caption"/>
      </w:pPr>
      <w:bookmarkStart w:id="631" w:name="_Ref9718284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1</w:t>
      </w:r>
      <w:r w:rsidR="002E2E38">
        <w:rPr>
          <w:noProof/>
        </w:rPr>
        <w:fldChar w:fldCharType="end"/>
      </w:r>
      <w:bookmarkEnd w:id="631"/>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4"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5"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35F6802E" w:rsidR="00FA7FA2" w:rsidRPr="00DA48C2" w:rsidRDefault="00FA7FA2" w:rsidP="003078EE">
      <w:pPr>
        <w:pStyle w:val="Caption"/>
      </w:pPr>
      <w:bookmarkStart w:id="632" w:name="_Ref971830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2</w:t>
      </w:r>
      <w:r w:rsidR="002E2E38">
        <w:rPr>
          <w:noProof/>
        </w:rPr>
        <w:fldChar w:fldCharType="end"/>
      </w:r>
      <w:bookmarkEnd w:id="632"/>
      <w:r w:rsidRPr="00DA48C2">
        <w:t>: Popup menu of a module (left) and the input space selection dialog (right)</w:t>
      </w:r>
    </w:p>
    <w:p w14:paraId="7896C8B6" w14:textId="77777777" w:rsidR="00FA7FA2" w:rsidRPr="00B350A0" w:rsidRDefault="00FA7FA2" w:rsidP="00941E8C">
      <w:pPr>
        <w:pStyle w:val="Heading2"/>
      </w:pPr>
      <w:bookmarkStart w:id="633" w:name="_Toc355280396"/>
      <w:bookmarkStart w:id="634" w:name="_Toc398023960"/>
      <w:bookmarkStart w:id="635" w:name="_Toc155280567"/>
      <w:r w:rsidRPr="00B350A0">
        <w:t>Configuration of Modules</w:t>
      </w:r>
      <w:bookmarkEnd w:id="633"/>
      <w:bookmarkEnd w:id="634"/>
      <w:bookmarkEnd w:id="635"/>
    </w:p>
    <w:p w14:paraId="4B9EF7D6" w14:textId="77777777" w:rsidR="00FA7FA2" w:rsidRPr="00B350A0" w:rsidRDefault="00FA7FA2" w:rsidP="004A51AA">
      <w:pPr>
        <w:pStyle w:val="Body"/>
      </w:pPr>
      <w:r w:rsidRPr="00B350A0">
        <w:t>Some modules may need configuration. To display the configuration dialog of a modul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36" w:name="_Toc355280397"/>
      <w:bookmarkStart w:id="637" w:name="_Toc398023961"/>
      <w:bookmarkStart w:id="638" w:name="_Toc155280568"/>
      <w:r w:rsidRPr="00B350A0">
        <w:t>Processing Module Descriptions</w:t>
      </w:r>
      <w:bookmarkEnd w:id="636"/>
      <w:bookmarkEnd w:id="637"/>
      <w:bookmarkEnd w:id="638"/>
    </w:p>
    <w:p w14:paraId="3F7690BC" w14:textId="77777777" w:rsidR="00FA7FA2" w:rsidRPr="00A8518D" w:rsidRDefault="00FA7FA2" w:rsidP="00FA7FA2">
      <w:pPr>
        <w:pStyle w:val="Heading3"/>
      </w:pPr>
      <w:bookmarkStart w:id="639" w:name="_Toc355280398"/>
      <w:bookmarkStart w:id="640" w:name="_Toc398023962"/>
      <w:bookmarkStart w:id="641" w:name="_Toc155280569"/>
      <w:r w:rsidRPr="00A8518D">
        <w:t>Radiance to Reflectance Transformation</w:t>
      </w:r>
      <w:bookmarkEnd w:id="639"/>
      <w:bookmarkEnd w:id="640"/>
      <w:bookmarkEnd w:id="641"/>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6"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Spectralon’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42" w:name="_Ref97735916"/>
      <w:bookmarkStart w:id="643" w:name="_Toc355280399"/>
      <w:bookmarkStart w:id="644" w:name="_Toc398023963"/>
      <w:bookmarkStart w:id="645" w:name="_Toc155280570"/>
      <w:r w:rsidRPr="00A8518D">
        <w:t>Reference Panel Correction Factors</w:t>
      </w:r>
      <w:bookmarkEnd w:id="642"/>
      <w:bookmarkEnd w:id="643"/>
      <w:bookmarkEnd w:id="644"/>
      <w:bookmarkEnd w:id="645"/>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7"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3D95411D" w:rsidR="00FA7FA2" w:rsidRPr="00DA48C2" w:rsidRDefault="00FA7FA2" w:rsidP="003078EE">
      <w:pPr>
        <w:pStyle w:val="Caption"/>
      </w:pPr>
      <w:bookmarkStart w:id="646" w:name="_Ref9735443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3</w:t>
      </w:r>
      <w:r w:rsidR="002E2E38">
        <w:rPr>
          <w:noProof/>
        </w:rPr>
        <w:fldChar w:fldCharType="end"/>
      </w:r>
      <w:bookmarkEnd w:id="646"/>
      <w:r w:rsidRPr="00DA48C2">
        <w:t>: Reference panel setting in the Metadata Editor</w:t>
      </w:r>
    </w:p>
    <w:p w14:paraId="4F1E9E69" w14:textId="77777777" w:rsidR="00FA7FA2" w:rsidRPr="00B350A0" w:rsidRDefault="00FA7FA2" w:rsidP="004A51AA">
      <w:pPr>
        <w:pStyle w:val="Body"/>
      </w:pPr>
      <w:r w:rsidRPr="00B350A0">
        <w:t>If no calibration data can be found, a warning is displayed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8"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6081F3DC" w:rsidR="00FA7FA2" w:rsidRPr="00DA48C2" w:rsidRDefault="00FA7FA2" w:rsidP="003078EE">
      <w:pPr>
        <w:pStyle w:val="Caption"/>
      </w:pPr>
      <w:bookmarkStart w:id="647" w:name="_Ref9735466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4</w:t>
      </w:r>
      <w:r w:rsidR="002E2E38">
        <w:rPr>
          <w:noProof/>
        </w:rPr>
        <w:fldChar w:fldCharType="end"/>
      </w:r>
      <w:bookmarkEnd w:id="647"/>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9"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103ECA1C" w:rsidR="00FA7FA2" w:rsidRPr="00DA48C2" w:rsidRDefault="00FA7FA2" w:rsidP="003078EE">
      <w:pPr>
        <w:pStyle w:val="Caption"/>
      </w:pPr>
      <w:bookmarkStart w:id="648" w:name="_Ref9735471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5</w:t>
      </w:r>
      <w:r w:rsidR="002E2E38">
        <w:rPr>
          <w:noProof/>
        </w:rPr>
        <w:fldChar w:fldCharType="end"/>
      </w:r>
      <w:bookmarkEnd w:id="648"/>
      <w:r w:rsidRPr="00DA48C2">
        <w:t>: Reference panel correction factors</w:t>
      </w:r>
    </w:p>
    <w:p w14:paraId="21546F9D" w14:textId="77777777" w:rsidR="00FA7FA2" w:rsidRPr="00A8518D" w:rsidRDefault="00FA7FA2" w:rsidP="00FA7FA2">
      <w:pPr>
        <w:pStyle w:val="Heading3"/>
      </w:pPr>
      <w:bookmarkStart w:id="649" w:name="_Ref97735928"/>
      <w:bookmarkStart w:id="650" w:name="_Toc355280400"/>
      <w:bookmarkStart w:id="651" w:name="_Toc398023964"/>
      <w:bookmarkStart w:id="652" w:name="_Toc155280571"/>
      <w:r w:rsidRPr="00A8518D">
        <w:t>Correct for Reference Panel Non-Idealness</w:t>
      </w:r>
      <w:bookmarkEnd w:id="649"/>
      <w:bookmarkEnd w:id="650"/>
      <w:bookmarkEnd w:id="651"/>
      <w:bookmarkEnd w:id="652"/>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The module requires two inputs: th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0"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3E7B43A4" w:rsidR="00FA7FA2" w:rsidRPr="00DA48C2" w:rsidRDefault="00FA7FA2" w:rsidP="003078EE">
      <w:pPr>
        <w:pStyle w:val="Caption"/>
      </w:pPr>
      <w:bookmarkStart w:id="653" w:name="_Ref973560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6</w:t>
      </w:r>
      <w:r w:rsidR="002E2E38">
        <w:rPr>
          <w:noProof/>
        </w:rPr>
        <w:fldChar w:fldCharType="end"/>
      </w:r>
      <w:bookmarkEnd w:id="653"/>
      <w:r w:rsidRPr="00DA48C2">
        <w:t>: Input space selection for the ‘Correct for Panel’ module</w:t>
      </w:r>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81"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15552903" w:rsidR="00FA7FA2" w:rsidRPr="00DA48C2" w:rsidRDefault="00FA7FA2" w:rsidP="003078EE">
      <w:pPr>
        <w:pStyle w:val="Caption"/>
      </w:pPr>
      <w:bookmarkStart w:id="654" w:name="_Ref9735618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7</w:t>
      </w:r>
      <w:r w:rsidR="002E2E38">
        <w:rPr>
          <w:noProof/>
        </w:rPr>
        <w:fldChar w:fldCharType="end"/>
      </w:r>
      <w:bookmarkEnd w:id="654"/>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2"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55" w:name="_Toc355280401"/>
      <w:bookmarkStart w:id="656" w:name="_Toc398023965"/>
      <w:bookmarkStart w:id="657" w:name="_Toc155280572"/>
      <w:r w:rsidRPr="00A8518D">
        <w:t>Delta</w:t>
      </w:r>
      <w:bookmarkEnd w:id="655"/>
      <w:bookmarkEnd w:id="656"/>
      <w:bookmarkEnd w:id="657"/>
    </w:p>
    <w:p w14:paraId="1A80B50B" w14:textId="77777777" w:rsidR="00FA7FA2" w:rsidRPr="00B350A0" w:rsidRDefault="00FA7FA2" w:rsidP="004A51AA">
      <w:pPr>
        <w:pStyle w:val="Body"/>
      </w:pPr>
      <w:r w:rsidRPr="00B350A0">
        <w:t>This module calculates a delta value, i.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A, B = MxN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84"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49554007" w:rsidR="00FA7FA2" w:rsidRPr="00DA48C2" w:rsidRDefault="00FA7FA2" w:rsidP="003078EE">
      <w:pPr>
        <w:pStyle w:val="Caption"/>
      </w:pPr>
      <w:bookmarkStart w:id="658" w:name="_Ref9736282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8</w:t>
      </w:r>
      <w:r w:rsidR="002E2E38">
        <w:rPr>
          <w:noProof/>
        </w:rPr>
        <w:fldChar w:fldCharType="end"/>
      </w:r>
      <w:bookmarkEnd w:id="658"/>
      <w:r w:rsidRPr="00DA48C2">
        <w:t>: Input space selection for the Delta module</w:t>
      </w:r>
    </w:p>
    <w:p w14:paraId="18DFEAC6" w14:textId="6B6FA067" w:rsidR="00FA7FA2" w:rsidRPr="00613634" w:rsidRDefault="00FA7FA2" w:rsidP="00FA7FA2">
      <w:pPr>
        <w:pStyle w:val="Figure"/>
      </w:pPr>
      <w:r w:rsidRPr="00613634">
        <w:lastRenderedPageBreak/>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85"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3C2F4BCC" w:rsidR="00FA7FA2" w:rsidRPr="00DA48C2" w:rsidRDefault="00FA7FA2" w:rsidP="003078EE">
      <w:pPr>
        <w:pStyle w:val="Caption"/>
      </w:pPr>
      <w:bookmarkStart w:id="659" w:name="_Ref9736265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89</w:t>
      </w:r>
      <w:r w:rsidR="002E2E38">
        <w:rPr>
          <w:noProof/>
        </w:rPr>
        <w:fldChar w:fldCharType="end"/>
      </w:r>
      <w:bookmarkEnd w:id="659"/>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6"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7"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88"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6CF82C22" w:rsidR="00FA7FA2" w:rsidRPr="00DA48C2" w:rsidRDefault="00FA7FA2" w:rsidP="003078EE">
      <w:pPr>
        <w:pStyle w:val="Caption"/>
      </w:pPr>
      <w:bookmarkStart w:id="660" w:name="_Ref9736269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0</w:t>
      </w:r>
      <w:r w:rsidR="002E2E38">
        <w:rPr>
          <w:noProof/>
        </w:rPr>
        <w:fldChar w:fldCharType="end"/>
      </w:r>
      <w:bookmarkEnd w:id="660"/>
      <w:r w:rsidRPr="00DA48C2">
        <w:t>: Spectral plots of: input Spectrum (left), panel corrected Spectrum (middle) and delta Spectrum (left)</w:t>
      </w:r>
    </w:p>
    <w:p w14:paraId="43DE8F3F" w14:textId="77777777" w:rsidR="00FA7FA2" w:rsidRPr="00A8518D" w:rsidRDefault="00FA7FA2" w:rsidP="00FA7FA2">
      <w:pPr>
        <w:pStyle w:val="Heading3"/>
      </w:pPr>
      <w:bookmarkStart w:id="661" w:name="_Toc355280402"/>
      <w:bookmarkStart w:id="662" w:name="_Toc398023966"/>
      <w:bookmarkStart w:id="663" w:name="_Toc155280573"/>
      <w:r w:rsidRPr="00A8518D">
        <w:t>Waveband Filter</w:t>
      </w:r>
      <w:bookmarkEnd w:id="661"/>
      <w:bookmarkEnd w:id="662"/>
      <w:bookmarkEnd w:id="663"/>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9"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31993341" w:rsidR="00FA7FA2" w:rsidRPr="00DA48C2" w:rsidRDefault="00FA7FA2" w:rsidP="003078EE">
      <w:pPr>
        <w:pStyle w:val="Caption"/>
      </w:pPr>
      <w:bookmarkStart w:id="664" w:name="_Ref972649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1</w:t>
      </w:r>
      <w:r w:rsidR="002E2E38">
        <w:rPr>
          <w:noProof/>
        </w:rPr>
        <w:fldChar w:fldCharType="end"/>
      </w:r>
      <w:bookmarkEnd w:id="664"/>
      <w:r w:rsidRPr="00DA48C2">
        <w:t>: Filter configuration window</w:t>
      </w:r>
    </w:p>
    <w:p w14:paraId="73C8602D" w14:textId="34697A57" w:rsidR="00FA7FA2" w:rsidRPr="00613634" w:rsidRDefault="00FA7FA2" w:rsidP="00FA7FA2">
      <w:pPr>
        <w:pStyle w:val="Figure"/>
      </w:pPr>
      <w:r w:rsidRPr="00613634">
        <w:lastRenderedPageBreak/>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0"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22494F9E" w:rsidR="00FA7FA2" w:rsidRPr="00DA48C2" w:rsidRDefault="005A52D0" w:rsidP="003078EE">
      <w:pPr>
        <w:pStyle w:val="Caption"/>
      </w:pPr>
      <w:bookmarkStart w:id="665" w:name="_Ref3354233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2</w:t>
      </w:r>
      <w:r w:rsidR="002E2E38">
        <w:rPr>
          <w:noProof/>
        </w:rPr>
        <w:fldChar w:fldCharType="end"/>
      </w:r>
      <w:bookmarkEnd w:id="665"/>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66" w:name="_Toc355280403"/>
      <w:bookmarkStart w:id="667" w:name="_Toc398023967"/>
      <w:bookmarkStart w:id="668" w:name="_Toc155280574"/>
      <w:r w:rsidRPr="00A8518D">
        <w:t>Broadband and Narrowband Filters</w:t>
      </w:r>
      <w:bookmarkEnd w:id="666"/>
      <w:bookmarkEnd w:id="667"/>
      <w:bookmarkEnd w:id="668"/>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sunphotometer,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1"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701F8C7E" w:rsidR="00FA7FA2" w:rsidRPr="00DA48C2" w:rsidRDefault="00FA7FA2" w:rsidP="003078EE">
      <w:pPr>
        <w:pStyle w:val="Caption"/>
      </w:pPr>
      <w:bookmarkStart w:id="669" w:name="_Ref97294709"/>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3</w:t>
      </w:r>
      <w:r w:rsidR="002E2E38">
        <w:rPr>
          <w:noProof/>
        </w:rPr>
        <w:fldChar w:fldCharType="end"/>
      </w:r>
      <w:bookmarkEnd w:id="669"/>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2"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526A9FF6" w:rsidR="00FA7FA2" w:rsidRPr="00DA48C2" w:rsidRDefault="00FA7FA2" w:rsidP="003078EE">
      <w:pPr>
        <w:pStyle w:val="Caption"/>
      </w:pPr>
      <w:bookmarkStart w:id="670" w:name="_Ref9730329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4</w:t>
      </w:r>
      <w:r w:rsidR="002E2E38">
        <w:rPr>
          <w:noProof/>
        </w:rPr>
        <w:fldChar w:fldCharType="end"/>
      </w:r>
      <w:bookmarkEnd w:id="670"/>
      <w:r w:rsidRPr="00DA48C2">
        <w:t>: A space processing network demonstrating the function of broad- and narrowband filters</w:t>
      </w:r>
    </w:p>
    <w:p w14:paraId="0D769EC8" w14:textId="6CC9FE00" w:rsidR="00FA7FA2" w:rsidRPr="00B350A0" w:rsidRDefault="00FA7FA2" w:rsidP="004A51AA">
      <w:pPr>
        <w:pStyle w:val="Body"/>
      </w:pPr>
      <w:r w:rsidRPr="00B350A0">
        <w:lastRenderedPageBreak/>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3"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4"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6CBF36AD" w:rsidR="00FA7FA2" w:rsidRPr="00DA48C2" w:rsidRDefault="00FA7FA2" w:rsidP="003078EE">
      <w:pPr>
        <w:pStyle w:val="Caption"/>
      </w:pPr>
      <w:bookmarkStart w:id="671" w:name="_Ref9730355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5</w:t>
      </w:r>
      <w:r w:rsidR="002E2E38">
        <w:rPr>
          <w:noProof/>
        </w:rPr>
        <w:fldChar w:fldCharType="end"/>
      </w:r>
      <w:bookmarkEnd w:id="671"/>
      <w:r w:rsidRPr="00DA48C2">
        <w:t>: Plots of the narrowband channels (left) and of the broadband channel (right)</w:t>
      </w:r>
    </w:p>
    <w:p w14:paraId="04FCE4A1" w14:textId="77777777" w:rsidR="00FA7FA2" w:rsidRPr="00B350A0" w:rsidRDefault="00FA7FA2" w:rsidP="00941E8C">
      <w:pPr>
        <w:pStyle w:val="Heading2"/>
      </w:pPr>
      <w:bookmarkStart w:id="672" w:name="_Toc355280404"/>
      <w:bookmarkStart w:id="673" w:name="_Ref358988511"/>
      <w:bookmarkStart w:id="674" w:name="_Ref358988515"/>
      <w:bookmarkStart w:id="675" w:name="_Toc398023968"/>
      <w:bookmarkStart w:id="676" w:name="_Ref413328603"/>
      <w:bookmarkStart w:id="677" w:name="_Ref413328670"/>
      <w:bookmarkStart w:id="678" w:name="_Toc155280575"/>
      <w:r w:rsidRPr="00B350A0">
        <w:t>Visualisation Modules</w:t>
      </w:r>
      <w:bookmarkEnd w:id="672"/>
      <w:bookmarkEnd w:id="673"/>
      <w:bookmarkEnd w:id="674"/>
      <w:bookmarkEnd w:id="675"/>
      <w:bookmarkEnd w:id="676"/>
      <w:bookmarkEnd w:id="677"/>
      <w:bookmarkEnd w:id="678"/>
    </w:p>
    <w:p w14:paraId="74DB996D" w14:textId="77777777" w:rsidR="00FA7FA2" w:rsidRPr="00B350A0" w:rsidRDefault="00FA7FA2" w:rsidP="004A51AA">
      <w:pPr>
        <w:pStyle w:val="Body"/>
      </w:pPr>
      <w:r w:rsidRPr="00B350A0">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5"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19302666" w:rsidR="00FA7FA2" w:rsidRPr="00DA48C2" w:rsidRDefault="00FA7FA2" w:rsidP="003078EE">
      <w:pPr>
        <w:pStyle w:val="Caption"/>
      </w:pPr>
      <w:bookmarkStart w:id="679" w:name="_Ref9730580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6</w:t>
      </w:r>
      <w:r w:rsidR="002E2E38">
        <w:rPr>
          <w:noProof/>
        </w:rPr>
        <w:fldChar w:fldCharType="end"/>
      </w:r>
      <w:bookmarkEnd w:id="679"/>
      <w:r w:rsidRPr="00DA48C2">
        <w:t>: Information displayed in the window title</w:t>
      </w:r>
    </w:p>
    <w:p w14:paraId="04B99AC5" w14:textId="77777777" w:rsidR="00FA7FA2" w:rsidRPr="00A8518D" w:rsidRDefault="00FA7FA2" w:rsidP="00FA7FA2">
      <w:pPr>
        <w:pStyle w:val="Heading3"/>
      </w:pPr>
      <w:bookmarkStart w:id="680" w:name="_Toc355280405"/>
      <w:bookmarkStart w:id="681" w:name="_Toc398023969"/>
      <w:bookmarkStart w:id="682" w:name="_Toc155280576"/>
      <w:r w:rsidRPr="00A8518D">
        <w:lastRenderedPageBreak/>
        <w:t>Spectral Line Plot</w:t>
      </w:r>
      <w:bookmarkEnd w:id="680"/>
      <w:bookmarkEnd w:id="681"/>
      <w:bookmarkEnd w:id="682"/>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6"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507F8CC1" w:rsidR="00FA7FA2" w:rsidRPr="00DA48C2" w:rsidRDefault="00FA7FA2" w:rsidP="003078EE">
      <w:pPr>
        <w:pStyle w:val="Caption"/>
      </w:pPr>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7</w:t>
      </w:r>
      <w:r w:rsidR="002E2E38">
        <w:rPr>
          <w:noProof/>
        </w:rPr>
        <w:fldChar w:fldCharType="end"/>
      </w:r>
      <w:r w:rsidRPr="00DA48C2">
        <w:t>: Spectral line plot of snow avalanche reflectance Spectra</w:t>
      </w:r>
    </w:p>
    <w:p w14:paraId="1960A9FD" w14:textId="77777777" w:rsidR="00FA7FA2" w:rsidRPr="00A8518D" w:rsidRDefault="00FA7FA2" w:rsidP="00FA7FA2">
      <w:pPr>
        <w:pStyle w:val="Heading3"/>
      </w:pPr>
      <w:bookmarkStart w:id="683" w:name="_Toc355280406"/>
      <w:bookmarkStart w:id="684" w:name="_Toc398023970"/>
      <w:bookmarkStart w:id="685" w:name="_Toc155280577"/>
      <w:r w:rsidRPr="00A8518D">
        <w:t>Spectral Scatter Plot</w:t>
      </w:r>
      <w:bookmarkEnd w:id="683"/>
      <w:bookmarkEnd w:id="684"/>
      <w:bookmarkEnd w:id="685"/>
    </w:p>
    <w:p w14:paraId="2C660C0E" w14:textId="495B1467" w:rsidR="00FA7FA2" w:rsidRPr="00B350A0" w:rsidRDefault="00FA7FA2" w:rsidP="004A51AA">
      <w:pPr>
        <w:pStyle w:val="Body"/>
      </w:pPr>
      <w:r w:rsidRPr="00B350A0">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sunphotometer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7"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471DAF94" w:rsidR="00FA7FA2" w:rsidRPr="00DA48C2" w:rsidRDefault="00FA7FA2" w:rsidP="003078EE">
      <w:pPr>
        <w:pStyle w:val="Caption"/>
      </w:pPr>
      <w:bookmarkStart w:id="686" w:name="_Ref97305442"/>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8</w:t>
      </w:r>
      <w:r w:rsidR="002E2E38">
        <w:rPr>
          <w:noProof/>
        </w:rPr>
        <w:fldChar w:fldCharType="end"/>
      </w:r>
      <w:bookmarkEnd w:id="686"/>
      <w:r w:rsidRPr="00DA48C2">
        <w:t>: Scatterplot showing the variation per channel for several MFR sunphotometer readings</w:t>
      </w:r>
    </w:p>
    <w:p w14:paraId="077E9D20" w14:textId="77777777" w:rsidR="00FA7FA2" w:rsidRPr="00A8518D" w:rsidRDefault="00FA7FA2" w:rsidP="00FA7FA2">
      <w:pPr>
        <w:pStyle w:val="Heading3"/>
      </w:pPr>
      <w:bookmarkStart w:id="687" w:name="_Toc355280407"/>
      <w:bookmarkStart w:id="688" w:name="_Toc398023971"/>
      <w:bookmarkStart w:id="689" w:name="_Toc155280578"/>
      <w:r w:rsidRPr="00A8518D">
        <w:lastRenderedPageBreak/>
        <w:t>Gonio Sampling Points Plot</w:t>
      </w:r>
      <w:bookmarkEnd w:id="687"/>
      <w:bookmarkEnd w:id="688"/>
      <w:bookmarkEnd w:id="689"/>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Use this plot to visualise the sampling positions of directional measurements acquired by a goniometer system. The plot is not expecting any specific number of points or particular geometry.</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8"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21ACB509" w:rsidR="00FA7FA2" w:rsidRPr="00DA48C2" w:rsidRDefault="00FA7FA2" w:rsidP="003078EE">
      <w:pPr>
        <w:pStyle w:val="Caption"/>
      </w:pPr>
      <w:bookmarkStart w:id="690" w:name="_Ref97344728"/>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99</w:t>
      </w:r>
      <w:r w:rsidR="002E2E38">
        <w:rPr>
          <w:noProof/>
        </w:rPr>
        <w:fldChar w:fldCharType="end"/>
      </w:r>
      <w:bookmarkEnd w:id="690"/>
      <w:r w:rsidRPr="00DA48C2">
        <w:t>: Goniometer sampling point positions</w:t>
      </w:r>
    </w:p>
    <w:p w14:paraId="6E9B5057" w14:textId="77777777" w:rsidR="00FA7FA2" w:rsidRPr="00A8518D" w:rsidRDefault="00FA7FA2" w:rsidP="00FA7FA2">
      <w:pPr>
        <w:pStyle w:val="Heading3"/>
      </w:pPr>
      <w:bookmarkStart w:id="691" w:name="_Toc355280408"/>
      <w:bookmarkStart w:id="692" w:name="_Toc398023972"/>
      <w:bookmarkStart w:id="693" w:name="_Toc155280579"/>
      <w:r w:rsidRPr="00A8518D">
        <w:t>Gonio Hemisphere Explorer</w:t>
      </w:r>
      <w:bookmarkEnd w:id="691"/>
      <w:bookmarkEnd w:id="692"/>
      <w:bookmarkEnd w:id="693"/>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spectrodirectional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9"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00FB0D89" w:rsidR="00FA7FA2" w:rsidRPr="00DA48C2" w:rsidRDefault="00FA7FA2" w:rsidP="003078EE">
      <w:pPr>
        <w:pStyle w:val="Caption"/>
      </w:pPr>
      <w:bookmarkStart w:id="694" w:name="_Ref97345025"/>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0</w:t>
      </w:r>
      <w:r w:rsidR="002E2E38">
        <w:rPr>
          <w:noProof/>
        </w:rPr>
        <w:fldChar w:fldCharType="end"/>
      </w:r>
      <w:bookmarkEnd w:id="694"/>
      <w:r w:rsidRPr="00DA48C2">
        <w:t>: Gonio Hemisphere Explorer window</w:t>
      </w:r>
    </w:p>
    <w:p w14:paraId="603CB42B" w14:textId="77777777" w:rsidR="00FA7FA2" w:rsidRPr="00B350A0" w:rsidRDefault="00FA7FA2" w:rsidP="004A51AA">
      <w:pPr>
        <w:pStyle w:val="Body"/>
      </w:pPr>
      <w:r w:rsidRPr="00B350A0">
        <w:t>The explorer window comprises a number of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0"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1"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C7885B5" w:rsidR="00FA7FA2" w:rsidRPr="00DA48C2" w:rsidRDefault="00FA7FA2" w:rsidP="003078EE">
      <w:pPr>
        <w:pStyle w:val="Caption"/>
      </w:pPr>
      <w:bookmarkStart w:id="695" w:name="_Ref97345670"/>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1</w:t>
      </w:r>
      <w:r w:rsidR="002E2E38">
        <w:rPr>
          <w:noProof/>
        </w:rPr>
        <w:fldChar w:fldCharType="end"/>
      </w:r>
      <w:bookmarkEnd w:id="695"/>
      <w:r w:rsidRPr="00DA48C2">
        <w:t>: Interpolated 3D plot for a chosen wavelength (left) and rotation toolbox to manipulate the 3D plot</w:t>
      </w:r>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02"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3D7DFB5A" w:rsidR="00FA7FA2" w:rsidRPr="00DA48C2" w:rsidRDefault="00FA7FA2" w:rsidP="003078EE">
      <w:pPr>
        <w:pStyle w:val="Caption"/>
      </w:pPr>
      <w:bookmarkStart w:id="696" w:name="_Ref9734609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2</w:t>
      </w:r>
      <w:r w:rsidR="002E2E38">
        <w:rPr>
          <w:noProof/>
        </w:rPr>
        <w:fldChar w:fldCharType="end"/>
      </w:r>
      <w:bookmarkEnd w:id="696"/>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i.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03"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66EE5E17" w:rsidR="00FA7FA2" w:rsidRPr="00DA48C2" w:rsidRDefault="00FA7FA2" w:rsidP="003078EE">
      <w:pPr>
        <w:pStyle w:val="Caption"/>
      </w:pPr>
      <w:bookmarkStart w:id="697" w:name="_Ref9734669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3</w:t>
      </w:r>
      <w:r w:rsidR="002E2E38">
        <w:rPr>
          <w:noProof/>
        </w:rPr>
        <w:fldChar w:fldCharType="end"/>
      </w:r>
      <w:bookmarkEnd w:id="697"/>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4"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5AD7F6E" w:rsidR="00FA7FA2" w:rsidRPr="00DA48C2" w:rsidRDefault="00FA7FA2" w:rsidP="003078EE">
      <w:pPr>
        <w:pStyle w:val="Caption"/>
      </w:pPr>
      <w:bookmarkStart w:id="698" w:name="_Ref97346783"/>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4</w:t>
      </w:r>
      <w:r w:rsidR="002E2E38">
        <w:rPr>
          <w:noProof/>
        </w:rPr>
        <w:fldChar w:fldCharType="end"/>
      </w:r>
      <w:bookmarkEnd w:id="698"/>
      <w:r w:rsidRPr="00DA48C2">
        <w:t>: Spectral plot component with wavelength indicator and Spectrum statistic information</w:t>
      </w:r>
    </w:p>
    <w:p w14:paraId="6E837BF4" w14:textId="77777777" w:rsidR="00FA7FA2" w:rsidRPr="00A8518D" w:rsidRDefault="00FA7FA2" w:rsidP="00FA7FA2">
      <w:pPr>
        <w:pStyle w:val="Heading3"/>
      </w:pPr>
      <w:bookmarkStart w:id="699" w:name="_Toc355280409"/>
      <w:bookmarkStart w:id="700" w:name="_Toc398023973"/>
      <w:bookmarkStart w:id="701" w:name="_Toc155280580"/>
      <w:r w:rsidRPr="00A8518D">
        <w:t>Time Line Plot</w:t>
      </w:r>
      <w:bookmarkEnd w:id="699"/>
      <w:bookmarkEnd w:id="700"/>
      <w:bookmarkEnd w:id="701"/>
    </w:p>
    <w:p w14:paraId="45372398" w14:textId="3788EBEA" w:rsidR="00FA7FA2" w:rsidRPr="00B350A0" w:rsidRDefault="00FA7FA2" w:rsidP="004A51AA">
      <w:pPr>
        <w:pStyle w:val="Body"/>
      </w:pPr>
      <w:r w:rsidRPr="00B350A0">
        <w:t xml:space="preserve">Use a time lin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lastRenderedPageBreak/>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5"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07305BC2" w:rsidR="00FA7FA2" w:rsidRPr="00DA48C2" w:rsidRDefault="00FA7FA2" w:rsidP="003078EE">
      <w:pPr>
        <w:pStyle w:val="Caption"/>
      </w:pPr>
      <w:bookmarkStart w:id="702" w:name="_Ref97347357"/>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5</w:t>
      </w:r>
      <w:r w:rsidR="002E2E38">
        <w:rPr>
          <w:noProof/>
        </w:rPr>
        <w:fldChar w:fldCharType="end"/>
      </w:r>
      <w:bookmarkEnd w:id="702"/>
      <w:r w:rsidRPr="00DA48C2">
        <w:t>: Time Line Plot showing the direct irradiance over time for centre wavelength 496.4nm</w:t>
      </w:r>
    </w:p>
    <w:p w14:paraId="1A54F24F" w14:textId="77777777" w:rsidR="00FA7FA2" w:rsidRPr="00A8518D" w:rsidRDefault="00FA7FA2" w:rsidP="00FA7FA2">
      <w:pPr>
        <w:pStyle w:val="Heading3"/>
      </w:pPr>
      <w:bookmarkStart w:id="703" w:name="_Toc355280410"/>
      <w:bookmarkStart w:id="704" w:name="_Toc398023974"/>
      <w:bookmarkStart w:id="705" w:name="_Toc155280581"/>
      <w:r w:rsidRPr="00A8518D">
        <w:t>Time Line Explorer</w:t>
      </w:r>
      <w:bookmarkEnd w:id="703"/>
      <w:bookmarkEnd w:id="704"/>
      <w:bookmarkEnd w:id="705"/>
    </w:p>
    <w:p w14:paraId="47E08C27" w14:textId="7259B4C3" w:rsidR="00FA7FA2" w:rsidRPr="00B350A0" w:rsidRDefault="00FA7FA2" w:rsidP="004A51AA">
      <w:pPr>
        <w:pStyle w:val="Body"/>
      </w:pPr>
      <w:r w:rsidRPr="00B350A0">
        <w:t>The time lin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6"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3255583C" w:rsidR="00FA7FA2" w:rsidRPr="00DA48C2" w:rsidRDefault="00FA7FA2" w:rsidP="003078EE">
      <w:pPr>
        <w:pStyle w:val="Caption"/>
      </w:pPr>
      <w:bookmarkStart w:id="706" w:name="_Ref97350704"/>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6</w:t>
      </w:r>
      <w:r w:rsidR="002E2E38">
        <w:rPr>
          <w:noProof/>
        </w:rPr>
        <w:fldChar w:fldCharType="end"/>
      </w:r>
      <w:bookmarkEnd w:id="706"/>
      <w:r w:rsidRPr="00DA48C2">
        <w:t>: Time Lin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sunphotometer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7"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11CAE7B" w:rsidR="00FA7FA2" w:rsidRPr="00DA48C2" w:rsidRDefault="00FA7FA2" w:rsidP="003078EE">
      <w:pPr>
        <w:pStyle w:val="Caption"/>
      </w:pPr>
      <w:bookmarkStart w:id="707" w:name="_Ref97351016"/>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7</w:t>
      </w:r>
      <w:r w:rsidR="002E2E38">
        <w:rPr>
          <w:noProof/>
        </w:rPr>
        <w:fldChar w:fldCharType="end"/>
      </w:r>
      <w:bookmarkEnd w:id="707"/>
      <w:r w:rsidRPr="00DA48C2">
        <w:t>: Processing chain for the exploration of the narrowband MFR channels in the Time Line Explorer</w:t>
      </w:r>
    </w:p>
    <w:p w14:paraId="20742212" w14:textId="77777777" w:rsidR="00FA7FA2" w:rsidRPr="00B350A0" w:rsidRDefault="00FA7FA2" w:rsidP="00941E8C">
      <w:pPr>
        <w:pStyle w:val="Heading2"/>
      </w:pPr>
      <w:bookmarkStart w:id="708" w:name="_Toc355280411"/>
      <w:bookmarkStart w:id="709" w:name="_Toc398023975"/>
      <w:bookmarkStart w:id="710" w:name="_Toc155280582"/>
      <w:r w:rsidRPr="00B350A0">
        <w:t>File Export Module</w:t>
      </w:r>
      <w:bookmarkEnd w:id="708"/>
      <w:bookmarkEnd w:id="709"/>
      <w:bookmarkEnd w:id="710"/>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8"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782A2FF4" w:rsidR="00FA7FA2" w:rsidRPr="00DA48C2" w:rsidRDefault="005A52D0" w:rsidP="003078EE">
      <w:pPr>
        <w:pStyle w:val="Caption"/>
      </w:pPr>
      <w:bookmarkStart w:id="711" w:name="_Ref335423331"/>
      <w:r w:rsidRPr="00DA48C2">
        <w:t xml:space="preserve">Figure </w:t>
      </w:r>
      <w:r w:rsidR="002E2E38">
        <w:rPr>
          <w:noProof/>
        </w:rPr>
        <w:fldChar w:fldCharType="begin"/>
      </w:r>
      <w:r w:rsidR="002E2E38">
        <w:rPr>
          <w:noProof/>
        </w:rPr>
        <w:instrText xml:space="preserve"> SEQ Figure \* ARABIC </w:instrText>
      </w:r>
      <w:r w:rsidR="002E2E38">
        <w:rPr>
          <w:noProof/>
        </w:rPr>
        <w:fldChar w:fldCharType="separate"/>
      </w:r>
      <w:r w:rsidR="00087751">
        <w:rPr>
          <w:noProof/>
        </w:rPr>
        <w:t>108</w:t>
      </w:r>
      <w:r w:rsidR="002E2E38">
        <w:rPr>
          <w:noProof/>
        </w:rPr>
        <w:fldChar w:fldCharType="end"/>
      </w:r>
      <w:bookmarkEnd w:id="711"/>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12" w:name="_Toc155280583"/>
      <w:r w:rsidRPr="00BB565B">
        <w:lastRenderedPageBreak/>
        <w:t>Matlab Integration</w:t>
      </w:r>
      <w:bookmarkEnd w:id="597"/>
      <w:bookmarkEnd w:id="598"/>
      <w:bookmarkEnd w:id="712"/>
    </w:p>
    <w:p w14:paraId="2930E3D7" w14:textId="77777777" w:rsidR="00081BC8" w:rsidRPr="00B350A0" w:rsidRDefault="00081BC8" w:rsidP="004A51AA">
      <w:pPr>
        <w:pStyle w:val="Body"/>
      </w:pPr>
      <w:r w:rsidRPr="00B350A0">
        <w:t>The Matlab environment is a well-established tool in engineering, research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
    <w:p w14:paraId="2EC28FC4" w14:textId="77777777" w:rsidR="00081BC8" w:rsidRPr="00B350A0" w:rsidRDefault="00081BC8" w:rsidP="004A51AA">
      <w:pPr>
        <w:pStyle w:val="Code"/>
      </w:pPr>
      <w:r w:rsidRPr="00B350A0">
        <w:t>query.setQueryType(Query.SELECT_QUERY);</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r w:rsidRPr="00B350A0">
        <w:t>query.addColumn('spectrum_id')</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r w:rsidRPr="00B350A0">
        <w:t>cond = QueryConditionObject('spectrum', 'spectrum_id');</w:t>
      </w:r>
    </w:p>
    <w:p w14:paraId="63C56C08" w14:textId="77777777" w:rsidR="00081BC8" w:rsidRPr="00B350A0" w:rsidRDefault="00081BC8" w:rsidP="004A51AA">
      <w:pPr>
        <w:pStyle w:val="Code"/>
      </w:pPr>
      <w:r w:rsidRPr="00B350A0">
        <w:t>id_array = [65,66,67,68,69,70,71,72,73,74,75,76,77,78,79,80,81,82,83,84];</w:t>
      </w:r>
    </w:p>
    <w:p w14:paraId="27CE4CB8" w14:textId="77777777" w:rsidR="00081BC8" w:rsidRPr="00B350A0" w:rsidRDefault="00081BC8" w:rsidP="004A51AA">
      <w:pPr>
        <w:pStyle w:val="Code"/>
      </w:pPr>
      <w:r w:rsidRPr="00B350A0">
        <w:t>ids_list = java.util.ArrayList();</w:t>
      </w:r>
    </w:p>
    <w:p w14:paraId="3061F235" w14:textId="77777777" w:rsidR="00081BC8" w:rsidRPr="00B350A0" w:rsidRDefault="00081BC8" w:rsidP="004A51AA">
      <w:pPr>
        <w:pStyle w:val="Code"/>
      </w:pPr>
      <w:r w:rsidRPr="00B350A0">
        <w:t>for i=1:size(id_array,2) ids_list.add(id_array(i)); end;</w:t>
      </w:r>
    </w:p>
    <w:p w14:paraId="38959A0B" w14:textId="77777777" w:rsidR="00081BC8" w:rsidRPr="00B350A0" w:rsidRDefault="00081BC8" w:rsidP="004A51AA">
      <w:pPr>
        <w:pStyle w:val="Code"/>
      </w:pPr>
      <w:r w:rsidRPr="00B350A0">
        <w:t>cond.setValue(ids_list);</w:t>
      </w:r>
    </w:p>
    <w:p w14:paraId="5E437A13" w14:textId="77777777" w:rsidR="00081BC8" w:rsidRPr="00B350A0" w:rsidRDefault="00081BC8" w:rsidP="004A51AA">
      <w:pPr>
        <w:pStyle w:val="Code"/>
      </w:pPr>
      <w:r w:rsidRPr="00B350A0">
        <w:t>cond.setOperator('in');</w:t>
      </w:r>
    </w:p>
    <w:p w14:paraId="5DAF2230" w14:textId="77777777" w:rsidR="00081BC8" w:rsidRPr="00B350A0" w:rsidRDefault="00081BC8" w:rsidP="004A51AA">
      <w:pPr>
        <w:pStyle w:val="Code"/>
      </w:pPr>
      <w:r w:rsidRPr="00B350A0">
        <w:t>query.add_condition(cond);</w:t>
      </w:r>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ids = specchio_client.getSpectrumIdsMatchingQuery(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
    <w:p w14:paraId="5755DB93" w14:textId="77777777" w:rsidR="00081BC8" w:rsidRPr="00B350A0" w:rsidRDefault="00081BC8" w:rsidP="004A51AA">
      <w:pPr>
        <w:pStyle w:val="Code"/>
      </w:pPr>
      <w:r w:rsidRPr="00B350A0">
        <w:t>query.setQueryType(Query.SELECT_QUERY);</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r w:rsidRPr="00B350A0">
        <w:t>query.addColumn('spectrum_id')</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r w:rsidRPr="00B350A0">
        <w:t>cond = SpectrumQueryCondition('spectrum', 'measurement_unit_id');</w:t>
      </w:r>
    </w:p>
    <w:p w14:paraId="6F7B2C68" w14:textId="77777777" w:rsidR="00081BC8" w:rsidRPr="00B350A0" w:rsidRDefault="00081BC8" w:rsidP="004A51AA">
      <w:pPr>
        <w:pStyle w:val="Code"/>
      </w:pPr>
      <w:r w:rsidRPr="00B350A0">
        <w:t>cond.setValue('0');</w:t>
      </w:r>
    </w:p>
    <w:p w14:paraId="636377FB" w14:textId="77777777" w:rsidR="00081BC8" w:rsidRPr="00B350A0" w:rsidRDefault="00081BC8" w:rsidP="004A51AA">
      <w:pPr>
        <w:pStyle w:val="Code"/>
      </w:pPr>
      <w:r w:rsidRPr="00B350A0">
        <w:t>cond.setOperator('=');</w:t>
      </w:r>
    </w:p>
    <w:p w14:paraId="79FECF17" w14:textId="77777777" w:rsidR="00081BC8" w:rsidRPr="00B350A0" w:rsidRDefault="00081BC8" w:rsidP="004A51AA">
      <w:pPr>
        <w:pStyle w:val="Code"/>
      </w:pPr>
      <w:r w:rsidRPr="00B350A0">
        <w:t>query.add_condition(cond);</w:t>
      </w:r>
    </w:p>
    <w:p w14:paraId="3F5BAFAC" w14:textId="77777777" w:rsidR="00081BC8" w:rsidRPr="00B350A0" w:rsidRDefault="00081BC8" w:rsidP="004A51AA">
      <w:pPr>
        <w:pStyle w:val="Code"/>
      </w:pPr>
    </w:p>
    <w:p w14:paraId="3B6F3F50" w14:textId="77777777" w:rsidR="00081BC8" w:rsidRPr="00B350A0" w:rsidRDefault="00081BC8" w:rsidP="004A51AA">
      <w:pPr>
        <w:pStyle w:val="Code"/>
      </w:pPr>
      <w:r w:rsidRPr="00B350A0">
        <w:t>cond = EAVQueryConditionObject('eav', 'spectrum_x_eav', 'File Name', 'string_val');</w:t>
      </w:r>
    </w:p>
    <w:p w14:paraId="35DCB422" w14:textId="77777777" w:rsidR="00081BC8" w:rsidRPr="00B350A0" w:rsidRDefault="00081BC8" w:rsidP="004A51AA">
      <w:pPr>
        <w:pStyle w:val="Code"/>
      </w:pPr>
      <w:r w:rsidRPr="00B350A0">
        <w:t>cond.setValue('triti%%');</w:t>
      </w:r>
    </w:p>
    <w:p w14:paraId="6EF74E8C" w14:textId="77777777" w:rsidR="00081BC8" w:rsidRPr="00B350A0" w:rsidRDefault="00081BC8" w:rsidP="004A51AA">
      <w:pPr>
        <w:pStyle w:val="Code"/>
      </w:pPr>
      <w:r w:rsidRPr="00B350A0">
        <w:t>cond.setOperator('like');</w:t>
      </w:r>
    </w:p>
    <w:p w14:paraId="208D34AB" w14:textId="77777777" w:rsidR="00081BC8" w:rsidRPr="00B350A0" w:rsidRDefault="00081BC8" w:rsidP="004A51AA">
      <w:pPr>
        <w:pStyle w:val="Code"/>
      </w:pPr>
      <w:r w:rsidRPr="00B350A0">
        <w:t>query.add_condition(cond);</w:t>
      </w:r>
    </w:p>
    <w:p w14:paraId="642A357F" w14:textId="77777777" w:rsidR="00081BC8" w:rsidRPr="00B350A0" w:rsidRDefault="00081BC8" w:rsidP="004A51AA">
      <w:pPr>
        <w:pStyle w:val="Code"/>
      </w:pPr>
    </w:p>
    <w:p w14:paraId="42533DE0" w14:textId="77777777" w:rsidR="00081BC8" w:rsidRPr="00B350A0" w:rsidRDefault="00081BC8" w:rsidP="004A51AA">
      <w:pPr>
        <w:pStyle w:val="Code"/>
      </w:pPr>
      <w:r w:rsidRPr="00B350A0">
        <w:t>cond = SpectrumQueryCondition('spectrum', 'sensor_id');</w:t>
      </w:r>
    </w:p>
    <w:p w14:paraId="0E799411" w14:textId="77777777" w:rsidR="00081BC8" w:rsidRPr="00B350A0" w:rsidRDefault="00081BC8" w:rsidP="004A51AA">
      <w:pPr>
        <w:pStyle w:val="Code"/>
      </w:pPr>
      <w:r w:rsidRPr="00B350A0">
        <w:t>cond.setValue('0');</w:t>
      </w:r>
    </w:p>
    <w:p w14:paraId="693213E9" w14:textId="77777777" w:rsidR="00081BC8" w:rsidRPr="00B350A0" w:rsidRDefault="00081BC8" w:rsidP="004A51AA">
      <w:pPr>
        <w:pStyle w:val="Code"/>
      </w:pPr>
      <w:r w:rsidRPr="00B350A0">
        <w:t>cond.setOperator('=');</w:t>
      </w:r>
    </w:p>
    <w:p w14:paraId="4132B347" w14:textId="77777777" w:rsidR="00081BC8" w:rsidRPr="00B350A0" w:rsidRDefault="00081BC8" w:rsidP="004A51AA">
      <w:pPr>
        <w:pStyle w:val="Code"/>
      </w:pPr>
      <w:r w:rsidRPr="00B350A0">
        <w:t>query.add_condition(cond);</w:t>
      </w:r>
    </w:p>
    <w:p w14:paraId="51147845" w14:textId="77777777" w:rsidR="00081BC8" w:rsidRPr="00B350A0" w:rsidRDefault="00081BC8" w:rsidP="004A51AA">
      <w:pPr>
        <w:pStyle w:val="Code"/>
      </w:pPr>
    </w:p>
    <w:p w14:paraId="1956C1DD" w14:textId="77777777" w:rsidR="00081BC8" w:rsidRPr="00B350A0" w:rsidRDefault="00081BC8" w:rsidP="004A51AA">
      <w:pPr>
        <w:pStyle w:val="Code"/>
      </w:pPr>
      <w:r w:rsidRPr="00B350A0">
        <w:t>cond = SpectrumQueryCondition('spectrum', 'instrument_id');</w:t>
      </w:r>
    </w:p>
    <w:p w14:paraId="30580A1C" w14:textId="77777777" w:rsidR="00081BC8" w:rsidRPr="00B350A0" w:rsidRDefault="00081BC8" w:rsidP="004A51AA">
      <w:pPr>
        <w:pStyle w:val="Code"/>
      </w:pPr>
      <w:r w:rsidRPr="00B350A0">
        <w:t>cond.setValue('0');</w:t>
      </w:r>
    </w:p>
    <w:p w14:paraId="3C88B14F" w14:textId="77777777" w:rsidR="00081BC8" w:rsidRPr="00B350A0" w:rsidRDefault="00081BC8" w:rsidP="004A51AA">
      <w:pPr>
        <w:pStyle w:val="Code"/>
      </w:pPr>
      <w:r w:rsidRPr="00B350A0">
        <w:t>cond.setOperator('=');</w:t>
      </w:r>
    </w:p>
    <w:p w14:paraId="6306F512" w14:textId="77777777" w:rsidR="00081BC8" w:rsidRPr="00B350A0" w:rsidRDefault="00081BC8" w:rsidP="004A51AA">
      <w:pPr>
        <w:pStyle w:val="Code"/>
      </w:pPr>
      <w:r w:rsidRPr="00B350A0">
        <w:t>query.add_condition(cond);</w:t>
      </w:r>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ids = specchio_client.getSpectrumIdsMatchingQuery(query);</w:t>
      </w:r>
    </w:p>
    <w:p w14:paraId="37729862" w14:textId="77777777" w:rsidR="0021392F" w:rsidRPr="00BB754C" w:rsidRDefault="0021392F" w:rsidP="0021392F">
      <w:pPr>
        <w:pStyle w:val="Heading1"/>
      </w:pPr>
      <w:bookmarkStart w:id="713" w:name="_Toc293145305"/>
      <w:bookmarkStart w:id="714" w:name="_Toc398023986"/>
      <w:bookmarkStart w:id="715" w:name="_Toc155280584"/>
      <w:r w:rsidRPr="00BB754C">
        <w:lastRenderedPageBreak/>
        <w:t>R Integration</w:t>
      </w:r>
      <w:bookmarkEnd w:id="715"/>
    </w:p>
    <w:p w14:paraId="424CC1BE" w14:textId="60D1B253" w:rsidR="0021392F" w:rsidRPr="00BB754C" w:rsidRDefault="0021392F" w:rsidP="0021392F">
      <w:r w:rsidRPr="00BB754C">
        <w:t xml:space="preserve">R integration uses the rJava package. For more information please see </w:t>
      </w:r>
      <w:hyperlink r:id="rId209" w:history="1">
        <w:r w:rsidR="00924802" w:rsidRPr="006021E1">
          <w:rPr>
            <w:rStyle w:val="Hyperlink"/>
          </w:rPr>
          <w:t>https://specchio.ch</w:t>
        </w:r>
      </w:hyperlink>
      <w:r w:rsidR="00924802"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16" w:name="_Toc155280585"/>
      <w:r w:rsidRPr="00BB754C">
        <w:lastRenderedPageBreak/>
        <w:t>Python</w:t>
      </w:r>
      <w:r w:rsidR="00FF050A" w:rsidRPr="00BB754C">
        <w:t xml:space="preserve"> Integration</w:t>
      </w:r>
      <w:bookmarkEnd w:id="713"/>
      <w:bookmarkEnd w:id="716"/>
    </w:p>
    <w:p w14:paraId="28A52915" w14:textId="7C5704C5" w:rsidR="00FF050A" w:rsidRPr="00BB754C" w:rsidRDefault="004B2CAD" w:rsidP="00FF050A">
      <w:r w:rsidRPr="00BB754C">
        <w:t>Python</w:t>
      </w:r>
      <w:r w:rsidR="00FF050A" w:rsidRPr="00BB754C">
        <w:t xml:space="preserve"> integration uses the </w:t>
      </w:r>
      <w:r w:rsidRPr="00BB754C">
        <w:t xml:space="preserve">JPype </w:t>
      </w:r>
      <w:r w:rsidR="00FF050A" w:rsidRPr="00BB754C">
        <w:t xml:space="preserve">package. For more information please see </w:t>
      </w:r>
      <w:hyperlink r:id="rId210" w:history="1">
        <w:r w:rsidR="00924802" w:rsidRPr="006021E1">
          <w:rPr>
            <w:rStyle w:val="Hyperlink"/>
          </w:rPr>
          <w:t>https://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17" w:name="_Toc155280586"/>
      <w:r w:rsidRPr="00BB754C">
        <w:lastRenderedPageBreak/>
        <w:t>Glossary</w:t>
      </w:r>
      <w:bookmarkEnd w:id="714"/>
      <w:bookmarkEnd w:id="717"/>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211"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212"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213"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In the context of this document, an individual spectroradiometric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lastRenderedPageBreak/>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214"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r w:rsidRPr="00AF110D">
              <w:rPr>
                <w:szCs w:val="22"/>
                <w:lang w:val="en-AU" w:eastAsia="ja-JP"/>
              </w:rPr>
              <w:t>Spectralon</w:t>
            </w:r>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15" w:tooltip="Special-purpose programming language" w:history="1">
              <w:r w:rsidRPr="00AF110D">
                <w:rPr>
                  <w:szCs w:val="22"/>
                </w:rPr>
                <w:t>special-purpose programming language</w:t>
              </w:r>
            </w:hyperlink>
            <w:r w:rsidRPr="00AF110D">
              <w:rPr>
                <w:szCs w:val="22"/>
              </w:rPr>
              <w:t xml:space="preserve"> designed for managing data held in a </w:t>
            </w:r>
            <w:hyperlink r:id="rId216"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000000" w:rsidP="004A51AA">
            <w:pPr>
              <w:pStyle w:val="TableText"/>
              <w:rPr>
                <w:szCs w:val="22"/>
              </w:rPr>
            </w:pPr>
            <w:hyperlink r:id="rId217" w:tooltip="Transmission Control Protocol" w:history="1">
              <w:r w:rsidR="00081BC8" w:rsidRPr="00AF110D">
                <w:rPr>
                  <w:szCs w:val="22"/>
                </w:rPr>
                <w:t>Transmission Control Protocol</w:t>
              </w:r>
            </w:hyperlink>
            <w:r w:rsidR="00081BC8" w:rsidRPr="00AF110D">
              <w:rPr>
                <w:szCs w:val="22"/>
              </w:rPr>
              <w:t>/</w:t>
            </w:r>
            <w:hyperlink r:id="rId218"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lastRenderedPageBreak/>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8" w:name="_Toc398023987"/>
      <w:bookmarkStart w:id="719" w:name="_Ref413326106"/>
      <w:bookmarkStart w:id="720" w:name="_Ref413326135"/>
      <w:bookmarkStart w:id="721" w:name="_Ref413326151"/>
      <w:bookmarkStart w:id="722" w:name="_Ref413326577"/>
      <w:bookmarkStart w:id="723" w:name="_Toc155280587"/>
      <w:r w:rsidRPr="00BB754C">
        <w:lastRenderedPageBreak/>
        <w:t>References</w:t>
      </w:r>
      <w:bookmarkEnd w:id="718"/>
      <w:bookmarkEnd w:id="719"/>
      <w:bookmarkEnd w:id="720"/>
      <w:bookmarkEnd w:id="721"/>
      <w:bookmarkEnd w:id="722"/>
      <w:bookmarkEnd w:id="723"/>
    </w:p>
    <w:p w14:paraId="5816BDBD" w14:textId="77777777" w:rsidR="00CC011A" w:rsidRPr="00B350A0" w:rsidRDefault="00CC011A" w:rsidP="00C062A7">
      <w:pPr>
        <w:pStyle w:val="iNormal"/>
        <w:jc w:val="left"/>
        <w:rPr>
          <w:u w:val="single"/>
        </w:rPr>
      </w:pPr>
    </w:p>
    <w:p w14:paraId="4B6300C4" w14:textId="12622416" w:rsidR="00924802" w:rsidRPr="00924802" w:rsidRDefault="00741214" w:rsidP="00924802">
      <w:pPr>
        <w:pStyle w:val="EndNoteBibliography"/>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924802" w:rsidRPr="00924802">
        <w:rPr>
          <w:noProof/>
        </w:rPr>
        <w:t xml:space="preserve">Australian Research Council, 2008. Australian and New Zealand Standard Research Classification (ANZSRC), </w:t>
      </w:r>
      <w:hyperlink r:id="rId219" w:history="1">
        <w:r w:rsidR="00924802" w:rsidRPr="00924802">
          <w:rPr>
            <w:rStyle w:val="Hyperlink"/>
            <w:noProof/>
          </w:rPr>
          <w:t>http://www.abs.gov.au/ausstats/abs@.nsf/mf/1297.0</w:t>
        </w:r>
      </w:hyperlink>
    </w:p>
    <w:p w14:paraId="0670A2D8" w14:textId="77777777" w:rsidR="00924802" w:rsidRPr="00924802" w:rsidRDefault="00924802" w:rsidP="00924802">
      <w:pPr>
        <w:pStyle w:val="EndNoteBibliography"/>
        <w:rPr>
          <w:noProof/>
        </w:rPr>
      </w:pPr>
    </w:p>
    <w:p w14:paraId="70073DB8" w14:textId="0C31AB6F" w:rsidR="00924802" w:rsidRPr="00924802" w:rsidRDefault="00924802" w:rsidP="00924802">
      <w:pPr>
        <w:pStyle w:val="EndNoteBibliography"/>
        <w:rPr>
          <w:noProof/>
        </w:rPr>
      </w:pPr>
      <w:r w:rsidRPr="00924802">
        <w:rPr>
          <w:noProof/>
        </w:rPr>
        <w:t xml:space="preserve">CSIRO, 2011. The Australian Soil Classification, </w:t>
      </w:r>
      <w:hyperlink r:id="rId220" w:history="1">
        <w:r w:rsidRPr="00924802">
          <w:rPr>
            <w:rStyle w:val="Hyperlink"/>
            <w:noProof/>
          </w:rPr>
          <w:t>http://www.clw.csiro.au/aclep/asc_re_on_line/soilhome.htm</w:t>
        </w:r>
      </w:hyperlink>
    </w:p>
    <w:p w14:paraId="4E4A9635" w14:textId="77777777" w:rsidR="00924802" w:rsidRPr="00924802" w:rsidRDefault="00924802" w:rsidP="00924802">
      <w:pPr>
        <w:pStyle w:val="EndNoteBibliography"/>
        <w:rPr>
          <w:noProof/>
        </w:rPr>
      </w:pPr>
    </w:p>
    <w:p w14:paraId="42C80B95" w14:textId="77777777" w:rsidR="00924802" w:rsidRPr="00924802" w:rsidRDefault="00924802" w:rsidP="00924802">
      <w:pPr>
        <w:pStyle w:val="EndNoteBibliography"/>
        <w:rPr>
          <w:noProof/>
        </w:rPr>
      </w:pPr>
      <w:r w:rsidRPr="00924802">
        <w:rPr>
          <w:noProof/>
        </w:rPr>
        <w:t>Hueni, A., Chisholm, L., Ong, C., Malthus, T., Wyatt, M., Trim, S., A., Schaepman, M. E., Thankappan, M., 2020. The SPECCHIO Spectral Information System. IEEE Journal of Selected Topics in Applied Earth Observations and Remote Sensing</w:t>
      </w:r>
      <w:r w:rsidRPr="00924802">
        <w:rPr>
          <w:i/>
          <w:noProof/>
        </w:rPr>
        <w:t xml:space="preserve"> </w:t>
      </w:r>
      <w:r w:rsidRPr="00924802">
        <w:rPr>
          <w:noProof/>
        </w:rPr>
        <w:t>13, 5789-5799.</w:t>
      </w:r>
    </w:p>
    <w:p w14:paraId="062CDCDF" w14:textId="77777777" w:rsidR="00924802" w:rsidRPr="00924802" w:rsidRDefault="00924802" w:rsidP="00924802">
      <w:pPr>
        <w:pStyle w:val="EndNoteBibliography"/>
        <w:rPr>
          <w:noProof/>
        </w:rPr>
      </w:pPr>
    </w:p>
    <w:p w14:paraId="0280C9ED" w14:textId="77777777" w:rsidR="00924802" w:rsidRPr="00924802" w:rsidRDefault="00924802" w:rsidP="00924802">
      <w:pPr>
        <w:pStyle w:val="EndNoteBibliography"/>
        <w:rPr>
          <w:noProof/>
        </w:rPr>
      </w:pPr>
      <w:r w:rsidRPr="00924802">
        <w:rPr>
          <w:noProof/>
        </w:rPr>
        <w:t>Hueni, A., Chisholm, L., Suarez, L., Ong, C., Wyatt, M., 2012 of Conference, 10.-12. Dec. Spectral Information System Development for Australia. In: Proceedings Geospatial Science Research Symposium, Series Spectral Information System Development for Australia, Melbourne, Australia, 1328, pp. 1-11.</w:t>
      </w:r>
    </w:p>
    <w:p w14:paraId="239084E5" w14:textId="77777777" w:rsidR="00924802" w:rsidRPr="00924802" w:rsidRDefault="00924802" w:rsidP="00924802">
      <w:pPr>
        <w:pStyle w:val="EndNoteBibliography"/>
        <w:rPr>
          <w:noProof/>
        </w:rPr>
      </w:pPr>
    </w:p>
    <w:p w14:paraId="1FA5EF73" w14:textId="77777777" w:rsidR="00924802" w:rsidRPr="00924802" w:rsidRDefault="00924802" w:rsidP="00924802">
      <w:pPr>
        <w:pStyle w:val="EndNoteBibliography"/>
        <w:rPr>
          <w:noProof/>
        </w:rPr>
      </w:pPr>
      <w:r w:rsidRPr="00924802">
        <w:rPr>
          <w:noProof/>
        </w:rPr>
        <w:t>Hueni, A., Damm, A., Kneubuehler, M., Schläpfer, D., Schaepman, M., 2017. Field and Airborne Spectroscopy Cross-Validation - Some Considerations. IEEE Journal of Selected Topics in Applied Earth Observations and Remote Sensing</w:t>
      </w:r>
      <w:r w:rsidRPr="00924802">
        <w:rPr>
          <w:i/>
          <w:noProof/>
        </w:rPr>
        <w:t xml:space="preserve"> </w:t>
      </w:r>
      <w:r w:rsidRPr="00924802">
        <w:rPr>
          <w:noProof/>
        </w:rPr>
        <w:t>10(3), 1117 - 1135.</w:t>
      </w:r>
    </w:p>
    <w:p w14:paraId="11DE6CC8" w14:textId="77777777" w:rsidR="00924802" w:rsidRPr="00924802" w:rsidRDefault="00924802" w:rsidP="00924802">
      <w:pPr>
        <w:pStyle w:val="EndNoteBibliography"/>
        <w:rPr>
          <w:noProof/>
        </w:rPr>
      </w:pPr>
    </w:p>
    <w:p w14:paraId="1FD55966" w14:textId="77777777" w:rsidR="00924802" w:rsidRPr="00924802" w:rsidRDefault="00924802" w:rsidP="00924802">
      <w:pPr>
        <w:pStyle w:val="EndNoteBibliography"/>
        <w:rPr>
          <w:noProof/>
        </w:rPr>
      </w:pPr>
      <w:r w:rsidRPr="00924802">
        <w:rPr>
          <w:noProof/>
        </w:rPr>
        <w:t>Hueni, A., Nieke, J., Schopfer, J., Kneubühler, M., Itten, K., 2009. The spectral database SPECCHIO for improved long term usability and data sharing. Computers &amp; Geosciences</w:t>
      </w:r>
      <w:r w:rsidRPr="00924802">
        <w:rPr>
          <w:i/>
          <w:noProof/>
        </w:rPr>
        <w:t xml:space="preserve"> </w:t>
      </w:r>
      <w:r w:rsidRPr="00924802">
        <w:rPr>
          <w:noProof/>
        </w:rPr>
        <w:t>35(3), 557-565.</w:t>
      </w:r>
    </w:p>
    <w:p w14:paraId="048F78B6" w14:textId="77777777" w:rsidR="00924802" w:rsidRPr="00924802" w:rsidRDefault="00924802" w:rsidP="00924802">
      <w:pPr>
        <w:pStyle w:val="EndNoteBibliography"/>
        <w:rPr>
          <w:noProof/>
        </w:rPr>
      </w:pPr>
    </w:p>
    <w:p w14:paraId="37778AC3" w14:textId="77777777" w:rsidR="00924802" w:rsidRPr="00924802" w:rsidRDefault="00924802" w:rsidP="00924802">
      <w:pPr>
        <w:pStyle w:val="EndNoteBibliography"/>
        <w:rPr>
          <w:noProof/>
        </w:rPr>
      </w:pPr>
      <w:r w:rsidRPr="00924802">
        <w:rPr>
          <w:noProof/>
        </w:rPr>
        <w:t>Hueni, A., Tuohy, M., 2006. Spectroradiometer Data Structuring, Pre-Processing and Analysis - An IT Based Approach. Journal of Spatial Science</w:t>
      </w:r>
      <w:r w:rsidRPr="00924802">
        <w:rPr>
          <w:i/>
          <w:noProof/>
        </w:rPr>
        <w:t xml:space="preserve"> </w:t>
      </w:r>
      <w:r w:rsidRPr="00924802">
        <w:rPr>
          <w:noProof/>
        </w:rPr>
        <w:t>51(2), 93-102.</w:t>
      </w:r>
    </w:p>
    <w:p w14:paraId="7BFB4754" w14:textId="77777777" w:rsidR="00924802" w:rsidRPr="00924802" w:rsidRDefault="00924802" w:rsidP="00924802">
      <w:pPr>
        <w:pStyle w:val="EndNoteBibliography"/>
        <w:rPr>
          <w:noProof/>
        </w:rPr>
      </w:pPr>
    </w:p>
    <w:p w14:paraId="788C7396" w14:textId="0C0E7F2F" w:rsidR="00924802" w:rsidRPr="00924802" w:rsidRDefault="00924802" w:rsidP="00924802">
      <w:pPr>
        <w:pStyle w:val="EndNoteBibliography"/>
        <w:rPr>
          <w:noProof/>
        </w:rPr>
      </w:pPr>
      <w:r w:rsidRPr="00924802">
        <w:rPr>
          <w:noProof/>
        </w:rPr>
        <w:t xml:space="preserve">Hüni, A., Kneubühler, M., 2007. SPECCHIO: a system for storing and sharing spectroradiometer data. SPIE Newsroom(December 2007), 1-2, </w:t>
      </w:r>
      <w:hyperlink r:id="rId221" w:history="1">
        <w:r w:rsidRPr="00924802">
          <w:rPr>
            <w:rStyle w:val="Hyperlink"/>
            <w:noProof/>
          </w:rPr>
          <w:t>http://spie.org/x18220.xml</w:t>
        </w:r>
      </w:hyperlink>
      <w:r w:rsidRPr="00924802">
        <w:rPr>
          <w:noProof/>
        </w:rPr>
        <w:t>.</w:t>
      </w:r>
    </w:p>
    <w:p w14:paraId="5DB34E3D" w14:textId="77777777" w:rsidR="00924802" w:rsidRPr="00924802" w:rsidRDefault="00924802" w:rsidP="00924802">
      <w:pPr>
        <w:pStyle w:val="EndNoteBibliography"/>
        <w:rPr>
          <w:noProof/>
        </w:rPr>
      </w:pPr>
    </w:p>
    <w:p w14:paraId="1BE232EC" w14:textId="77777777" w:rsidR="00924802" w:rsidRPr="00924802" w:rsidRDefault="00924802" w:rsidP="00924802">
      <w:pPr>
        <w:pStyle w:val="EndNoteBibliography"/>
        <w:rPr>
          <w:noProof/>
        </w:rPr>
      </w:pPr>
      <w:r w:rsidRPr="00924802">
        <w:rPr>
          <w:noProof/>
        </w:rPr>
        <w:t>Hüni, A., Nieke, J., Schopfer, J., Kneubühler, M., Itten, K., 2007. 2nd Generation of RSL's Spectrum Database "SPECCHIO"</w:t>
      </w:r>
      <w:r w:rsidRPr="00924802">
        <w:rPr>
          <w:i/>
          <w:noProof/>
        </w:rPr>
        <w:t>.</w:t>
      </w:r>
      <w:r w:rsidRPr="00924802">
        <w:rPr>
          <w:noProof/>
        </w:rPr>
        <w:t xml:space="preserve"> In: Proceedings Schaepman, M. E., Liang, S., Groot, N. E., Kneubühler, M. (Eds.), 10th Intl. Symposium on Physical Measurements and Spectral Signatures in Remote Sensing,  Davos (CH)</w:t>
      </w:r>
      <w:r w:rsidRPr="00924802">
        <w:rPr>
          <w:i/>
          <w:noProof/>
        </w:rPr>
        <w:t>,</w:t>
      </w:r>
      <w:r w:rsidRPr="00924802">
        <w:rPr>
          <w:noProof/>
        </w:rPr>
        <w:t xml:space="preserve"> XXXVI, Part 7/C50, pp. 505–510.</w:t>
      </w:r>
    </w:p>
    <w:p w14:paraId="5182C20B" w14:textId="77777777" w:rsidR="00924802" w:rsidRPr="00924802" w:rsidRDefault="00924802" w:rsidP="00924802">
      <w:pPr>
        <w:pStyle w:val="EndNoteBibliography"/>
        <w:rPr>
          <w:noProof/>
        </w:rPr>
      </w:pPr>
    </w:p>
    <w:p w14:paraId="58701340" w14:textId="77777777" w:rsidR="00924802" w:rsidRPr="00924802" w:rsidRDefault="00924802" w:rsidP="00924802">
      <w:pPr>
        <w:pStyle w:val="EndNoteBibliography"/>
        <w:rPr>
          <w:noProof/>
        </w:rPr>
      </w:pPr>
      <w:r w:rsidRPr="00924802">
        <w:rPr>
          <w:noProof/>
        </w:rPr>
        <w:t>Landgrebe, D., 1997. On Information Extraction Principles for Hyperspectral Data, Purdue University, West Lafayette, IN, 34 pp.</w:t>
      </w:r>
    </w:p>
    <w:p w14:paraId="237BCB16" w14:textId="77777777" w:rsidR="00924802" w:rsidRPr="00924802" w:rsidRDefault="00924802" w:rsidP="00924802">
      <w:pPr>
        <w:pStyle w:val="EndNoteBibliography"/>
        <w:rPr>
          <w:noProof/>
        </w:rPr>
      </w:pPr>
    </w:p>
    <w:p w14:paraId="0B1DF69E" w14:textId="77777777" w:rsidR="00924802" w:rsidRPr="00924802" w:rsidRDefault="00924802" w:rsidP="00924802">
      <w:pPr>
        <w:pStyle w:val="EndNoteBibliography"/>
        <w:rPr>
          <w:noProof/>
        </w:rPr>
      </w:pPr>
      <w:r w:rsidRPr="00924802">
        <w:rPr>
          <w:noProof/>
        </w:rPr>
        <w:t>Milton, E. J., Fox, N. P., Schaepman, M., 2006. Progress in Field Spectroscopy</w:t>
      </w:r>
      <w:r w:rsidRPr="00924802">
        <w:rPr>
          <w:i/>
          <w:noProof/>
        </w:rPr>
        <w:t>.</w:t>
      </w:r>
      <w:r w:rsidRPr="00924802">
        <w:rPr>
          <w:noProof/>
        </w:rPr>
        <w:t xml:space="preserve"> In: Proceedings Geoscience and Remote Sensing Symposium,  Denver, CO, US, pp. 1966-1968.</w:t>
      </w:r>
    </w:p>
    <w:p w14:paraId="3E87A30B" w14:textId="77777777" w:rsidR="00924802" w:rsidRPr="00924802" w:rsidRDefault="00924802" w:rsidP="00924802">
      <w:pPr>
        <w:pStyle w:val="EndNoteBibliography"/>
        <w:rPr>
          <w:noProof/>
        </w:rPr>
      </w:pPr>
    </w:p>
    <w:p w14:paraId="6CB6FD37" w14:textId="7620C9A5" w:rsidR="00924802" w:rsidRPr="00924802" w:rsidRDefault="00924802" w:rsidP="00924802">
      <w:pPr>
        <w:pStyle w:val="EndNoteBibliography"/>
        <w:rPr>
          <w:noProof/>
        </w:rPr>
      </w:pPr>
      <w:r w:rsidRPr="00924802">
        <w:rPr>
          <w:noProof/>
        </w:rPr>
        <w:t xml:space="preserve">NOAA, 2003. What is UTC or GMT Time?, </w:t>
      </w:r>
      <w:hyperlink r:id="rId222" w:history="1">
        <w:r w:rsidRPr="00924802">
          <w:rPr>
            <w:rStyle w:val="Hyperlink"/>
            <w:noProof/>
          </w:rPr>
          <w:t>http://www.nhc.noaa.gov/aboututc.shtml</w:t>
        </w:r>
      </w:hyperlink>
    </w:p>
    <w:p w14:paraId="50F38221" w14:textId="77777777" w:rsidR="00924802" w:rsidRPr="00924802" w:rsidRDefault="00924802" w:rsidP="00924802">
      <w:pPr>
        <w:pStyle w:val="EndNoteBibliography"/>
        <w:rPr>
          <w:noProof/>
        </w:rPr>
      </w:pPr>
    </w:p>
    <w:p w14:paraId="32368982" w14:textId="1EC2762C" w:rsidR="00924802" w:rsidRPr="00924802" w:rsidRDefault="00924802" w:rsidP="00924802">
      <w:pPr>
        <w:pStyle w:val="EndNoteBibliography"/>
        <w:rPr>
          <w:noProof/>
        </w:rPr>
      </w:pPr>
      <w:r w:rsidRPr="00924802">
        <w:rPr>
          <w:noProof/>
        </w:rPr>
        <w:t xml:space="preserve">Oracle Technology Network, 2013. Java Regular Expressions Tutorial, </w:t>
      </w:r>
      <w:hyperlink r:id="rId223" w:history="1">
        <w:r w:rsidRPr="00924802">
          <w:rPr>
            <w:rStyle w:val="Hyperlink"/>
            <w:noProof/>
          </w:rPr>
          <w:t>http://docs.oracle.com/javase/tutorial/essential/regex/index.html</w:t>
        </w:r>
      </w:hyperlink>
    </w:p>
    <w:p w14:paraId="28E4558A" w14:textId="77777777" w:rsidR="00924802" w:rsidRPr="00924802" w:rsidRDefault="00924802" w:rsidP="00924802">
      <w:pPr>
        <w:pStyle w:val="EndNoteBibliography"/>
        <w:rPr>
          <w:noProof/>
        </w:rPr>
      </w:pPr>
    </w:p>
    <w:p w14:paraId="07D3FCC1" w14:textId="0D41FB2C" w:rsidR="00924802" w:rsidRPr="00924802" w:rsidRDefault="00924802" w:rsidP="00924802">
      <w:pPr>
        <w:pStyle w:val="EndNoteBibliography"/>
        <w:rPr>
          <w:noProof/>
        </w:rPr>
      </w:pPr>
      <w:r w:rsidRPr="00924802">
        <w:rPr>
          <w:noProof/>
        </w:rPr>
        <w:t xml:space="preserve">Wikipedia, 2013. Regular Expression Description, </w:t>
      </w:r>
      <w:hyperlink r:id="rId224" w:history="1">
        <w:r w:rsidRPr="00924802">
          <w:rPr>
            <w:rStyle w:val="Hyperlink"/>
            <w:noProof/>
          </w:rPr>
          <w:t>http://en.wikipedia.org/wiki/Regular_expression</w:t>
        </w:r>
      </w:hyperlink>
    </w:p>
    <w:p w14:paraId="53F9B344" w14:textId="77777777" w:rsidR="00924802" w:rsidRPr="00924802" w:rsidRDefault="00924802" w:rsidP="00924802">
      <w:pPr>
        <w:pStyle w:val="EndNoteBibliography"/>
        <w:rPr>
          <w:noProof/>
        </w:rPr>
      </w:pPr>
    </w:p>
    <w:p w14:paraId="4C660ED6" w14:textId="6A943D1F"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24" w:name="_Toc355280442"/>
      <w:bookmarkStart w:id="725" w:name="_Toc398023988"/>
      <w:bookmarkStart w:id="726" w:name="_Toc155280588"/>
      <w:r w:rsidRPr="0014653E">
        <w:lastRenderedPageBreak/>
        <w:t>Document History</w:t>
      </w:r>
      <w:bookmarkEnd w:id="724"/>
      <w:bookmarkEnd w:id="725"/>
      <w:bookmarkEnd w:id="726"/>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Major update: Added reference panel handling, processing extension, Instrument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A. Hueni</w:t>
            </w:r>
          </w:p>
          <w:p w14:paraId="75DD22CA"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A. Hueni</w:t>
            </w:r>
          </w:p>
          <w:p w14:paraId="7CA5E459"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Upgrade direct irradiance calculation for MFR-7, query builder/hierarchy browser split, space processing improvements, mixed folder data loading, UniSpec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Restructured the document, amended the installation and setup instructions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A. Hueni</w:t>
            </w:r>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Added information on new metaparamters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lastRenderedPageBreak/>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A. Hueni</w:t>
            </w:r>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db_config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25"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A. Hueni</w:t>
            </w:r>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S. Bertschi</w:t>
            </w:r>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r w:rsidR="00607154" w:rsidRPr="0014653E" w14:paraId="791A2BEE"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0E51A07E" w14:textId="58CCEDAE" w:rsidR="00607154" w:rsidRPr="0014653E" w:rsidRDefault="00607154"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6C86B77F" w14:textId="22E6ACCA" w:rsidR="00607154" w:rsidRPr="0014653E" w:rsidRDefault="00607154" w:rsidP="00710979">
            <w:pPr>
              <w:pStyle w:val="texte1"/>
              <w:keepNext/>
              <w:keepLines/>
              <w:ind w:left="0"/>
              <w:rPr>
                <w:color w:val="000000" w:themeColor="text1"/>
                <w:lang w:val="en-GB"/>
              </w:rPr>
            </w:pPr>
            <w:r>
              <w:rPr>
                <w:color w:val="000000" w:themeColor="text1"/>
                <w:lang w:val="en-GB"/>
              </w:rPr>
              <w:t>27.08.2020</w:t>
            </w:r>
          </w:p>
        </w:tc>
        <w:tc>
          <w:tcPr>
            <w:tcW w:w="1701" w:type="dxa"/>
            <w:tcBorders>
              <w:top w:val="single" w:sz="6" w:space="0" w:color="auto"/>
              <w:bottom w:val="single" w:sz="6" w:space="0" w:color="auto"/>
              <w:right w:val="single" w:sz="6" w:space="0" w:color="auto"/>
            </w:tcBorders>
          </w:tcPr>
          <w:p w14:paraId="123664E8" w14:textId="77777777" w:rsidR="00607154" w:rsidRPr="0014653E" w:rsidRDefault="00607154" w:rsidP="00607154">
            <w:pPr>
              <w:pStyle w:val="texte1"/>
              <w:keepNext/>
              <w:keepLines/>
              <w:ind w:left="0"/>
              <w:rPr>
                <w:color w:val="000000" w:themeColor="text1"/>
                <w:lang w:val="en-GB"/>
              </w:rPr>
            </w:pPr>
            <w:r w:rsidRPr="0014653E">
              <w:rPr>
                <w:color w:val="000000" w:themeColor="text1"/>
                <w:lang w:val="en-GB"/>
              </w:rPr>
              <w:t>A. Hueni</w:t>
            </w:r>
          </w:p>
          <w:p w14:paraId="073A660C" w14:textId="77777777" w:rsidR="00607154" w:rsidRPr="0014653E" w:rsidRDefault="00607154" w:rsidP="00D73408">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666984D7" w14:textId="3342C5FD" w:rsidR="00607154" w:rsidRPr="0014653E" w:rsidRDefault="00607154" w:rsidP="0014653E">
            <w:pPr>
              <w:pStyle w:val="texte1"/>
              <w:keepNext/>
              <w:keepLines/>
              <w:ind w:left="0"/>
              <w:rPr>
                <w:color w:val="000000" w:themeColor="text1"/>
                <w:lang w:val="en-GB"/>
              </w:rPr>
            </w:pPr>
            <w:r>
              <w:rPr>
                <w:color w:val="000000" w:themeColor="text1"/>
                <w:lang w:val="en-GB"/>
              </w:rPr>
              <w:t>Updates about OpenJDK, file formats and the Query Builder</w:t>
            </w:r>
          </w:p>
        </w:tc>
      </w:tr>
      <w:tr w:rsidR="00924802" w:rsidRPr="0014653E" w14:paraId="5F2AB0AC"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19F7BA8D" w14:textId="12D2E683" w:rsidR="00924802" w:rsidRDefault="00924802"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4FBC70E3" w14:textId="29E6619F" w:rsidR="00924802" w:rsidRDefault="00924802" w:rsidP="00710979">
            <w:pPr>
              <w:pStyle w:val="texte1"/>
              <w:keepNext/>
              <w:keepLines/>
              <w:ind w:left="0"/>
              <w:rPr>
                <w:color w:val="000000" w:themeColor="text1"/>
                <w:lang w:val="en-GB"/>
              </w:rPr>
            </w:pPr>
            <w:r>
              <w:rPr>
                <w:color w:val="000000" w:themeColor="text1"/>
                <w:lang w:val="en-GB"/>
              </w:rPr>
              <w:t>04.01.2023</w:t>
            </w:r>
          </w:p>
        </w:tc>
        <w:tc>
          <w:tcPr>
            <w:tcW w:w="1701" w:type="dxa"/>
            <w:tcBorders>
              <w:top w:val="single" w:sz="6" w:space="0" w:color="auto"/>
              <w:bottom w:val="single" w:sz="6" w:space="0" w:color="auto"/>
              <w:right w:val="single" w:sz="6" w:space="0" w:color="auto"/>
            </w:tcBorders>
          </w:tcPr>
          <w:p w14:paraId="11C269C0" w14:textId="77777777" w:rsidR="00924802" w:rsidRPr="0014653E" w:rsidRDefault="00924802" w:rsidP="00924802">
            <w:pPr>
              <w:pStyle w:val="texte1"/>
              <w:keepNext/>
              <w:keepLines/>
              <w:ind w:left="0"/>
              <w:rPr>
                <w:color w:val="000000" w:themeColor="text1"/>
                <w:lang w:val="en-GB"/>
              </w:rPr>
            </w:pPr>
            <w:r w:rsidRPr="0014653E">
              <w:rPr>
                <w:color w:val="000000" w:themeColor="text1"/>
                <w:lang w:val="en-GB"/>
              </w:rPr>
              <w:t>A. Hueni</w:t>
            </w:r>
          </w:p>
          <w:p w14:paraId="0B43A11D" w14:textId="77777777" w:rsidR="00924802" w:rsidRPr="0014653E" w:rsidRDefault="00924802" w:rsidP="00607154">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3C88978C" w14:textId="4A23C7F7" w:rsidR="00924802" w:rsidRDefault="00924802" w:rsidP="0014653E">
            <w:pPr>
              <w:pStyle w:val="texte1"/>
              <w:keepNext/>
              <w:keepLines/>
              <w:ind w:left="0"/>
              <w:rPr>
                <w:color w:val="000000" w:themeColor="text1"/>
                <w:lang w:val="en-GB"/>
              </w:rPr>
            </w:pPr>
            <w:r>
              <w:rPr>
                <w:color w:val="000000" w:themeColor="text1"/>
                <w:lang w:val="en-GB"/>
              </w:rPr>
              <w:t>JRE updates, Microtops II file description, add sun angle calculation details. General slight overhaul.</w:t>
            </w:r>
          </w:p>
        </w:tc>
      </w:tr>
    </w:tbl>
    <w:p w14:paraId="3169EF32" w14:textId="77777777" w:rsidR="008D4C25" w:rsidRPr="00BB754C" w:rsidRDefault="008D4C25" w:rsidP="008D4C25">
      <w:pPr>
        <w:pStyle w:val="Appendix1"/>
      </w:pPr>
      <w:bookmarkStart w:id="727" w:name="_Ref353800559"/>
      <w:bookmarkStart w:id="728" w:name="_Toc355280437"/>
      <w:bookmarkStart w:id="729" w:name="_Ref359577405"/>
      <w:bookmarkStart w:id="730" w:name="_Toc398023989"/>
      <w:bookmarkStart w:id="731" w:name="_Toc155280589"/>
      <w:r w:rsidRPr="00BB754C">
        <w:lastRenderedPageBreak/>
        <w:t xml:space="preserve">Regular Expressions </w:t>
      </w:r>
      <w:bookmarkEnd w:id="727"/>
      <w:r w:rsidRPr="00BB754C">
        <w:t>Tutorial</w:t>
      </w:r>
      <w:bookmarkEnd w:id="728"/>
      <w:bookmarkEnd w:id="729"/>
      <w:bookmarkEnd w:id="730"/>
      <w:bookmarkEnd w:id="731"/>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26"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A simple string containing no special characters will match those characters in a target string, regardless of where within the target string they occurs.</w:t>
            </w:r>
          </w:p>
        </w:tc>
        <w:tc>
          <w:tcPr>
            <w:tcW w:w="0" w:type="auto"/>
          </w:tcPr>
          <w:p w14:paraId="01D2ABF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mpl</w:t>
            </w:r>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exa</w:t>
            </w:r>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xa</w:t>
            </w:r>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r w:rsidRPr="00AF110D">
              <w:rPr>
                <w:rStyle w:val="Codeintext"/>
                <w:rFonts w:eastAsiaTheme="minorEastAsia"/>
                <w:sz w:val="22"/>
                <w:szCs w:val="22"/>
                <w:u w:val="single"/>
              </w:rPr>
              <w:t>pl$</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ac</w:t>
            </w:r>
            <w:r w:rsidRPr="00AF110D">
              <w:rPr>
                <w:sz w:val="22"/>
                <w:szCs w:val="22"/>
              </w:rPr>
              <w:t xml:space="preserve">, </w:t>
            </w:r>
            <w:r w:rsidRPr="00AF110D">
              <w:rPr>
                <w:rStyle w:val="Codeintext"/>
                <w:rFonts w:eastAsiaTheme="minorEastAsia"/>
                <w:sz w:val="22"/>
                <w:szCs w:val="22"/>
                <w:u w:val="single"/>
              </w:rPr>
              <w:t>adc</w:t>
            </w:r>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r w:rsidRPr="00AF110D">
              <w:rPr>
                <w:rStyle w:val="Codeintext"/>
                <w:rFonts w:eastAsiaTheme="minorEastAsia"/>
                <w:sz w:val="22"/>
                <w:szCs w:val="22"/>
                <w:u w:val="single"/>
              </w:rPr>
              <w:t>abbc</w:t>
            </w:r>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sz w:val="22"/>
                <w:szCs w:val="22"/>
              </w:rPr>
              <w:t xml:space="preserve"> 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r w:rsidRPr="00AF110D">
              <w:rPr>
                <w:rStyle w:val="Codeintext"/>
                <w:rFonts w:eastAsiaTheme="minorEastAsia"/>
                <w:sz w:val="22"/>
                <w:szCs w:val="22"/>
                <w:u w:val="single"/>
              </w:rPr>
              <w:t>ahc</w:t>
            </w:r>
            <w:r w:rsidRPr="00AF110D">
              <w:rPr>
                <w:sz w:val="22"/>
                <w:szCs w:val="22"/>
              </w:rPr>
              <w:t xml:space="preserve">. It will match </w:t>
            </w:r>
            <w:r w:rsidRPr="00AF110D">
              <w:rPr>
                <w:rStyle w:val="Codeintext"/>
                <w:rFonts w:eastAsiaTheme="minorEastAsia"/>
                <w:sz w:val="22"/>
                <w:szCs w:val="22"/>
                <w:u w:val="single"/>
              </w:rPr>
              <w:t>aac</w:t>
            </w:r>
            <w:r w:rsidRPr="00AF110D">
              <w:rPr>
                <w:sz w:val="22"/>
                <w:szCs w:val="22"/>
              </w:rPr>
              <w:t xml:space="preserve"> at the second character and </w:t>
            </w:r>
            <w:r w:rsidRPr="00AF110D">
              <w:rPr>
                <w:rStyle w:val="Codeintext"/>
                <w:rFonts w:eastAsiaTheme="minorEastAsia"/>
                <w:sz w:val="22"/>
                <w:szCs w:val="22"/>
                <w:u w:val="single"/>
              </w:rPr>
              <w:t>acc</w:t>
            </w:r>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rStyle w:val="iEmphasis"/>
                <w:sz w:val="22"/>
                <w:szCs w:val="22"/>
                <w:u w:val="single"/>
              </w:rPr>
              <w:t xml:space="preserve"> </w:t>
            </w:r>
            <w:r w:rsidRPr="00AF110D">
              <w:rPr>
                <w:sz w:val="22"/>
                <w:szCs w:val="22"/>
              </w:rPr>
              <w:t xml:space="preserve">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lastRenderedPageBreak/>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r w:rsidRPr="00AF110D">
              <w:rPr>
                <w:sz w:val="22"/>
                <w:szCs w:val="22"/>
              </w:rPr>
              <w:t>In order to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r w:rsidRPr="00AF110D">
              <w:rPr>
                <w:rStyle w:val="Codeintext"/>
                <w:rFonts w:eastAsiaTheme="minorEastAsia"/>
                <w:sz w:val="22"/>
                <w:szCs w:val="22"/>
                <w:u w:val="single"/>
              </w:rPr>
              <w:t>[]\^$.|?*+(){}</w:t>
            </w:r>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has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match </w:t>
            </w:r>
            <w:r w:rsidRPr="00AF110D">
              <w:rPr>
                <w:rStyle w:val="Codeintext"/>
                <w:rFonts w:eastAsiaTheme="minorEastAsia"/>
                <w:sz w:val="22"/>
                <w:szCs w:val="22"/>
                <w:u w:val="single"/>
              </w:rPr>
              <w:t>.</w:t>
            </w:r>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the string </w:t>
            </w:r>
            <w:r w:rsidRPr="00AF110D">
              <w:rPr>
                <w:rStyle w:val="Codeintext"/>
                <w:rFonts w:eastAsiaTheme="minorEastAsia"/>
                <w:sz w:val="22"/>
                <w:szCs w:val="22"/>
                <w:u w:val="single"/>
              </w:rPr>
              <w:t>abc</w:t>
            </w:r>
            <w:r w:rsidRPr="00AF110D">
              <w:rPr>
                <w:sz w:val="22"/>
                <w:szCs w:val="22"/>
              </w:rPr>
              <w:t xml:space="preserve"> only. </w:t>
            </w:r>
            <w:r w:rsidRPr="00AF110D">
              <w:rPr>
                <w:rStyle w:val="Codeintext"/>
                <w:rFonts w:eastAsiaTheme="minorEastAsia"/>
                <w:sz w:val="22"/>
                <w:szCs w:val="22"/>
                <w:u w:val="single"/>
              </w:rPr>
              <w:t>abcd</w:t>
            </w:r>
            <w:r w:rsidRPr="00AF110D">
              <w:rPr>
                <w:sz w:val="22"/>
                <w:szCs w:val="22"/>
              </w:rPr>
              <w:t xml:space="preserve"> or </w:t>
            </w:r>
            <w:r w:rsidRPr="00AF110D">
              <w:rPr>
                <w:rStyle w:val="Codeintext"/>
                <w:rFonts w:eastAsiaTheme="minorEastAsia"/>
                <w:sz w:val="22"/>
                <w:szCs w:val="22"/>
                <w:u w:val="single"/>
              </w:rPr>
              <w:t>aabc</w:t>
            </w:r>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abcd]+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r w:rsidRPr="00AF110D">
              <w:rPr>
                <w:rStyle w:val="Codeintext"/>
                <w:rFonts w:eastAsiaTheme="minorEastAsia"/>
                <w:sz w:val="22"/>
                <w:szCs w:val="22"/>
                <w:u w:val="single"/>
              </w:rPr>
              <w:t>c</w:t>
            </w:r>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32" w:name="_Ref357589894"/>
      <w:bookmarkStart w:id="733" w:name="_Toc398023990"/>
      <w:bookmarkStart w:id="734" w:name="_Toc155280590"/>
      <w:r w:rsidRPr="00BB754C">
        <w:lastRenderedPageBreak/>
        <w:t>Predefined Manufacturer Table</w:t>
      </w:r>
      <w:bookmarkEnd w:id="732"/>
      <w:bookmarkEnd w:id="733"/>
      <w:bookmarkEnd w:id="734"/>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7"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35" w:name="_Ref358389791"/>
      <w:bookmarkStart w:id="736" w:name="_Ref358389794"/>
      <w:bookmarkStart w:id="737" w:name="_Ref358389904"/>
      <w:bookmarkStart w:id="738" w:name="_Ref358389907"/>
      <w:bookmarkStart w:id="739" w:name="_Toc398023991"/>
      <w:bookmarkStart w:id="740" w:name="_Toc155280591"/>
      <w:r w:rsidRPr="00BB754C">
        <w:lastRenderedPageBreak/>
        <w:t>Predefined Sensor Table</w:t>
      </w:r>
      <w:bookmarkEnd w:id="735"/>
      <w:bookmarkEnd w:id="736"/>
      <w:bookmarkEnd w:id="737"/>
      <w:bookmarkEnd w:id="738"/>
      <w:bookmarkEnd w:id="739"/>
      <w:bookmarkEnd w:id="740"/>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8"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469AF0B1" w:rsidR="00015D7B" w:rsidRPr="00B350A0" w:rsidRDefault="00015D7B" w:rsidP="00E77EE6">
      <w:pPr>
        <w:pStyle w:val="iNormal"/>
        <w:rPr>
          <w:u w:val="single"/>
        </w:rPr>
      </w:pPr>
    </w:p>
    <w:sectPr w:rsidR="00015D7B" w:rsidRPr="00B350A0" w:rsidSect="00520FF5">
      <w:headerReference w:type="default" r:id="rId229"/>
      <w:footerReference w:type="default" r:id="rId230"/>
      <w:headerReference w:type="first" r:id="rId231"/>
      <w:footerReference w:type="first" r:id="rId2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961DB" w14:textId="77777777" w:rsidR="00252C44" w:rsidRDefault="00252C44">
      <w:r>
        <w:separator/>
      </w:r>
    </w:p>
  </w:endnote>
  <w:endnote w:type="continuationSeparator" w:id="0">
    <w:p w14:paraId="2379C232" w14:textId="77777777" w:rsidR="00252C44" w:rsidRDefault="00252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Lucida Grande">
    <w:altName w:val="Segoe UI"/>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onsolas">
    <w:panose1 w:val="020B0609020204030204"/>
    <w:charset w:val="00"/>
    <w:family w:val="modern"/>
    <w:pitch w:val="fixed"/>
    <w:sig w:usb0="E10002FF" w:usb1="4000FCFF" w:usb2="00000009" w:usb3="00000000" w:csb0="0000019F" w:csb1="00000000"/>
  </w:font>
  <w:font w:name="Arial Rounded MT Bold">
    <w:panose1 w:val="020F0704030504030204"/>
    <w:charset w:val="4D"/>
    <w:family w:val="swiss"/>
    <w:pitch w:val="variable"/>
    <w:sig w:usb0="00000003" w:usb1="00000000" w:usb2="00000000" w:usb3="00000000" w:csb0="00000001"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ahoma-Bold">
    <w:altName w:val="Tahoma"/>
    <w:panose1 w:val="020B0604020202020204"/>
    <w:charset w:val="00"/>
    <w:family w:val="auto"/>
    <w:pitch w:val="variable"/>
    <w:sig w:usb0="E1002EFF" w:usb1="C000605B" w:usb2="00000029" w:usb3="00000000" w:csb0="000101FF" w:csb1="00000000"/>
  </w:font>
  <w:font w:name="CourierNewPSMT">
    <w:altName w:val="Courier New"/>
    <w:panose1 w:val="02070309020205020404"/>
    <w:charset w:val="00"/>
    <w:family w:val="auto"/>
    <w:pitch w:val="variable"/>
    <w:sig w:usb0="E0002AFF" w:usb1="C0007843" w:usb2="00000009" w:usb3="00000000" w:csb0="000001FF" w:csb1="00000000"/>
  </w:font>
  <w:font w:name="CourierNewPS-ItalicMT">
    <w:altName w:val="Courier New"/>
    <w:panose1 w:val="02070409020205090404"/>
    <w:charset w:val="00"/>
    <w:family w:val="auto"/>
    <w:pitch w:val="variable"/>
    <w:sig w:usb0="E0000AFF" w:usb1="40007843" w:usb2="00000001" w:usb3="00000000" w:csb0="000001B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0AA93" w14:textId="77777777" w:rsidR="00E3689F" w:rsidRDefault="00E3689F" w:rsidP="00020601">
    <w:pPr>
      <w:pStyle w:val="Footer"/>
      <w:pBdr>
        <w:top w:val="single" w:sz="18" w:space="5" w:color="0070C0"/>
      </w:pBdr>
      <w:tabs>
        <w:tab w:val="clear" w:pos="7938"/>
        <w:tab w:val="right" w:pos="8789"/>
      </w:tabs>
    </w:pPr>
    <w:r>
      <w:t>SPECCHIO_UserGuide.pdf</w:t>
    </w:r>
  </w:p>
  <w:p w14:paraId="592CB599" w14:textId="25F8460C" w:rsidR="00E3689F" w:rsidRDefault="00E3689F">
    <w:pPr>
      <w:pStyle w:val="Footer"/>
      <w:pBdr>
        <w:top w:val="single" w:sz="18" w:space="5" w:color="0070C0"/>
      </w:pBdr>
      <w:tabs>
        <w:tab w:val="clear" w:pos="7938"/>
        <w:tab w:val="right" w:pos="9356"/>
      </w:tabs>
    </w:pPr>
    <w:r>
      <w:t xml:space="preserve">Version 3.3.0.0 </w:t>
    </w:r>
    <w:r>
      <w:rPr>
        <w:noProof/>
      </w:rPr>
      <w:fldChar w:fldCharType="begin"/>
    </w:r>
    <w:r>
      <w:rPr>
        <w:noProof/>
      </w:rPr>
      <w:instrText xml:space="preserve"> DATE  \* MERGEFORMAT </w:instrText>
    </w:r>
    <w:r>
      <w:rPr>
        <w:noProof/>
      </w:rPr>
      <w:fldChar w:fldCharType="separate"/>
    </w:r>
    <w:r w:rsidR="00B71626">
      <w:rPr>
        <w:noProof/>
      </w:rPr>
      <w:t>04/01/2024</w:t>
    </w:r>
    <w:r>
      <w:rPr>
        <w:noProof/>
      </w:rPr>
      <w:fldChar w:fldCharType="end"/>
    </w:r>
    <w:r>
      <w:tab/>
      <w:t xml:space="preserve">                                                                    Pag</w:t>
    </w:r>
    <w:r w:rsidRPr="008030FC">
      <w:t xml:space="preserve">e </w:t>
    </w:r>
    <w:r>
      <w:fldChar w:fldCharType="begin"/>
    </w:r>
    <w:r>
      <w:instrText>PAGE</w:instrText>
    </w:r>
    <w:r>
      <w:fldChar w:fldCharType="separate"/>
    </w:r>
    <w:r>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Pr>
        <w:noProof/>
      </w:rPr>
      <w:t>16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0380A" w14:textId="77777777" w:rsidR="00E3689F" w:rsidRDefault="00E3689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48E6B" w14:textId="77777777" w:rsidR="00252C44" w:rsidRDefault="00252C44">
      <w:r>
        <w:separator/>
      </w:r>
    </w:p>
  </w:footnote>
  <w:footnote w:type="continuationSeparator" w:id="0">
    <w:p w14:paraId="6D9D90D3" w14:textId="77777777" w:rsidR="00252C44" w:rsidRDefault="00252C44">
      <w:r>
        <w:continuationSeparator/>
      </w:r>
    </w:p>
  </w:footnote>
  <w:footnote w:id="1">
    <w:p w14:paraId="68BE3879" w14:textId="11F723CA" w:rsidR="00E3689F" w:rsidRPr="003F5DE9" w:rsidRDefault="00E3689F">
      <w:pPr>
        <w:pStyle w:val="FootnoteText"/>
        <w:rPr>
          <w:lang w:val="en-US"/>
        </w:rPr>
      </w:pPr>
      <w:r>
        <w:rPr>
          <w:rStyle w:val="FootnoteReference"/>
        </w:rPr>
        <w:footnoteRef/>
      </w:r>
      <w:r>
        <w:t xml:space="preserve"> </w:t>
      </w:r>
      <w:r>
        <w:rPr>
          <w:lang w:val="en-US"/>
        </w:rPr>
        <w:t xml:space="preserve">Later versions of Java may </w:t>
      </w:r>
      <w:r w:rsidR="00E00134">
        <w:rPr>
          <w:lang w:val="en-US"/>
        </w:rPr>
        <w:t>work but</w:t>
      </w:r>
      <w:r>
        <w:rPr>
          <w:lang w:val="en-US"/>
        </w:rPr>
        <w:t xml:space="preserve"> have not been officially tested.</w:t>
      </w:r>
      <w:r w:rsidR="00D76996">
        <w:rPr>
          <w:lang w:val="en-US"/>
        </w:rPr>
        <w:t xml:space="preserve"> SPECCHIO is currently compiled for Java version 8.</w:t>
      </w:r>
    </w:p>
  </w:footnote>
  <w:footnote w:id="2">
    <w:p w14:paraId="3386EB27" w14:textId="1C88302B" w:rsidR="00E00134" w:rsidRPr="00E00134" w:rsidRDefault="00E00134">
      <w:pPr>
        <w:pStyle w:val="FootnoteText"/>
      </w:pPr>
      <w:r>
        <w:rPr>
          <w:rStyle w:val="FootnoteReference"/>
        </w:rPr>
        <w:footnoteRef/>
      </w:r>
      <w:r>
        <w:t xml:space="preserve"> </w:t>
      </w:r>
      <w:hyperlink r:id="rId1" w:history="1">
        <w:r w:rsidRPr="006021E1">
          <w:rPr>
            <w:rStyle w:val="Hyperlink"/>
          </w:rPr>
          <w:t>https://confluence.atlassian.com/doc/setting-the-java_home-variable-in-windows-8895.html</w:t>
        </w:r>
      </w:hyperlink>
      <w:r>
        <w:t xml:space="preserve"> </w:t>
      </w:r>
    </w:p>
  </w:footnote>
  <w:footnote w:id="3">
    <w:p w14:paraId="36617B63" w14:textId="5A7ECBD5" w:rsidR="00E3689F" w:rsidRPr="00EC252F" w:rsidRDefault="00E3689F">
      <w:pPr>
        <w:pStyle w:val="FootnoteText"/>
        <w:rPr>
          <w:lang w:val="en-US"/>
        </w:rPr>
      </w:pPr>
      <w:r>
        <w:rPr>
          <w:rStyle w:val="FootnoteReference"/>
        </w:rPr>
        <w:footnoteRef/>
      </w:r>
      <w:r>
        <w:t xml:space="preserve"> </w:t>
      </w:r>
      <w:r>
        <w:rPr>
          <w:lang w:val="en-US"/>
        </w:rPr>
        <w:t>It appears that the setting of the time zone of the computer running the ASD RS3 software plays havoc with the time stamps of WR and DC, as these are given in seconds since 1 JAN 1970, but no time zone is specified for these time stamps, nor for the time stamps of spectra. There presumably exists a time zone where the calculated delta times will result in the correct number of secon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61659" w14:textId="4C4B13DC" w:rsidR="00E3689F" w:rsidRDefault="00E3689F"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Pr="00AF4A16">
      <w:t>User Guide</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AD5C4" w14:textId="77777777" w:rsidR="00E3689F" w:rsidRDefault="00E3689F">
    <w:pPr>
      <w:framePr w:w="3255" w:h="992" w:wrap="notBeside" w:vAnchor="text" w:hAnchor="margin" w:y="1"/>
    </w:pPr>
  </w:p>
  <w:p w14:paraId="0FB79D7E" w14:textId="77777777" w:rsidR="00E3689F" w:rsidRDefault="00E3689F">
    <w:pPr>
      <w:framePr w:w="3255" w:h="992" w:wrap="notBeside" w:vAnchor="text" w:hAnchor="margin" w:y="1"/>
    </w:pPr>
  </w:p>
  <w:p w14:paraId="1221A3B9" w14:textId="77777777" w:rsidR="00E3689F" w:rsidRDefault="00E3689F">
    <w:pPr>
      <w:rPr>
        <w:sz w:val="28"/>
        <w:szCs w:val="28"/>
      </w:rPr>
    </w:pPr>
    <w:r>
      <w:rPr>
        <w:sz w:val="28"/>
        <w:szCs w:val="28"/>
      </w:rPr>
      <w:t>Remote Sensing Laboratories</w:t>
    </w:r>
  </w:p>
  <w:p w14:paraId="2F92A57B" w14:textId="77777777" w:rsidR="00E3689F" w:rsidRDefault="00E3689F">
    <w:pPr>
      <w:rPr>
        <w:sz w:val="28"/>
        <w:szCs w:val="28"/>
      </w:rPr>
    </w:pPr>
    <w:r>
      <w:rPr>
        <w:sz w:val="28"/>
        <w:szCs w:val="28"/>
      </w:rPr>
      <w:t>Department of Geography</w:t>
    </w:r>
  </w:p>
  <w:p w14:paraId="27E33F25" w14:textId="77777777" w:rsidR="00E3689F" w:rsidRPr="00192611" w:rsidRDefault="00E3689F">
    <w:pPr>
      <w:rPr>
        <w:sz w:val="28"/>
        <w:szCs w:val="28"/>
      </w:rPr>
    </w:pPr>
    <w:r>
      <w:rPr>
        <w:sz w:val="28"/>
        <w:szCs w:val="28"/>
      </w:rPr>
      <w:t>University of Zurich</w:t>
    </w:r>
  </w:p>
  <w:p w14:paraId="53FA31A7" w14:textId="77777777" w:rsidR="00E3689F" w:rsidRDefault="00E3689F">
    <w:pPr>
      <w:rPr>
        <w:sz w:val="36"/>
      </w:rPr>
    </w:pPr>
  </w:p>
  <w:p w14:paraId="404FAAE3" w14:textId="753D2E03" w:rsidR="00E3689F" w:rsidRDefault="00E3689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p>
  <w:p w14:paraId="4B5B8A6D" w14:textId="77777777" w:rsidR="00E3689F" w:rsidRDefault="00E3689F">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15:restartNumberingAfterBreak="0">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15:restartNumberingAfterBreak="0">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15:restartNumberingAfterBreak="0">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16cid:durableId="996879733">
    <w:abstractNumId w:val="0"/>
  </w:num>
  <w:num w:numId="2" w16cid:durableId="993803285">
    <w:abstractNumId w:val="15"/>
  </w:num>
  <w:num w:numId="3" w16cid:durableId="241641653">
    <w:abstractNumId w:val="16"/>
  </w:num>
  <w:num w:numId="4" w16cid:durableId="1158810057">
    <w:abstractNumId w:val="10"/>
    <w:lvlOverride w:ilvl="0">
      <w:startOverride w:val="1"/>
    </w:lvlOverride>
  </w:num>
  <w:num w:numId="5" w16cid:durableId="2096398181">
    <w:abstractNumId w:val="2"/>
  </w:num>
  <w:num w:numId="6" w16cid:durableId="934752906">
    <w:abstractNumId w:val="1"/>
  </w:num>
  <w:num w:numId="7" w16cid:durableId="422192384">
    <w:abstractNumId w:val="14"/>
  </w:num>
  <w:num w:numId="8" w16cid:durableId="1980303128">
    <w:abstractNumId w:val="13"/>
  </w:num>
  <w:num w:numId="9" w16cid:durableId="476916677">
    <w:abstractNumId w:val="12"/>
  </w:num>
  <w:num w:numId="10" w16cid:durableId="593440553">
    <w:abstractNumId w:val="7"/>
  </w:num>
  <w:num w:numId="11" w16cid:durableId="36902037">
    <w:abstractNumId w:val="8"/>
  </w:num>
  <w:num w:numId="12" w16cid:durableId="1063333578">
    <w:abstractNumId w:val="5"/>
  </w:num>
  <w:num w:numId="13" w16cid:durableId="737363450">
    <w:abstractNumId w:val="17"/>
  </w:num>
  <w:num w:numId="14" w16cid:durableId="1671176097">
    <w:abstractNumId w:val="9"/>
  </w:num>
  <w:num w:numId="15" w16cid:durableId="199100025">
    <w:abstractNumId w:val="3"/>
  </w:num>
  <w:num w:numId="16" w16cid:durableId="779224669">
    <w:abstractNumId w:val="6"/>
  </w:num>
  <w:num w:numId="17" w16cid:durableId="164131142">
    <w:abstractNumId w:val="18"/>
  </w:num>
  <w:num w:numId="18" w16cid:durableId="1780680031">
    <w:abstractNumId w:val="11"/>
  </w:num>
  <w:num w:numId="19" w16cid:durableId="515386442">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efaultTabStop w:val="720"/>
  <w:hyphenationZone w:val="425"/>
  <w:characterSpacingControl w:val="doNotCompress"/>
  <w:hdrShapeDefaults>
    <o:shapedefaults v:ext="edit" spidmax="209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X9&lt;record-ids&gt;&lt;item&gt;8&lt;/item&gt;&lt;item&gt;177&lt;/item&gt;&lt;item&gt;182&lt;/item&gt;&lt;item&gt;205&lt;/item&gt;&lt;item&gt;283&lt;/item&gt;&lt;item&gt;676&lt;/item&gt;&lt;item&gt;677&lt;/item&gt;&lt;item&gt;679&lt;/item&gt;&lt;item&gt;680&lt;/item&gt;&lt;item&gt;681&lt;/item&gt;&lt;item&gt;682&lt;/item&gt;&lt;item&gt;683&lt;/item&gt;&lt;item&gt;719&lt;/item&gt;&lt;item&gt;786&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355F2"/>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66C53"/>
    <w:rsid w:val="00075A9C"/>
    <w:rsid w:val="00076C44"/>
    <w:rsid w:val="00081BC8"/>
    <w:rsid w:val="00085DF0"/>
    <w:rsid w:val="00087192"/>
    <w:rsid w:val="00087751"/>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0026"/>
    <w:rsid w:val="001E38CE"/>
    <w:rsid w:val="001E3D8F"/>
    <w:rsid w:val="001E5673"/>
    <w:rsid w:val="001E7C80"/>
    <w:rsid w:val="001F211E"/>
    <w:rsid w:val="001F2F97"/>
    <w:rsid w:val="001F6203"/>
    <w:rsid w:val="001F6A37"/>
    <w:rsid w:val="001F7F95"/>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2C44"/>
    <w:rsid w:val="0025366E"/>
    <w:rsid w:val="00255568"/>
    <w:rsid w:val="002562E1"/>
    <w:rsid w:val="00256B38"/>
    <w:rsid w:val="0026090B"/>
    <w:rsid w:val="002665C5"/>
    <w:rsid w:val="00266BCB"/>
    <w:rsid w:val="00267CAC"/>
    <w:rsid w:val="002710C1"/>
    <w:rsid w:val="00271317"/>
    <w:rsid w:val="00275399"/>
    <w:rsid w:val="00275B03"/>
    <w:rsid w:val="0027750E"/>
    <w:rsid w:val="00280B8D"/>
    <w:rsid w:val="00283022"/>
    <w:rsid w:val="0029095F"/>
    <w:rsid w:val="002935A1"/>
    <w:rsid w:val="0029559C"/>
    <w:rsid w:val="00295FDA"/>
    <w:rsid w:val="002A2F23"/>
    <w:rsid w:val="002A375D"/>
    <w:rsid w:val="002A42DA"/>
    <w:rsid w:val="002A5E37"/>
    <w:rsid w:val="002A5FA2"/>
    <w:rsid w:val="002B2936"/>
    <w:rsid w:val="002B4295"/>
    <w:rsid w:val="002B52CA"/>
    <w:rsid w:val="002C079E"/>
    <w:rsid w:val="002C2338"/>
    <w:rsid w:val="002C2965"/>
    <w:rsid w:val="002C4244"/>
    <w:rsid w:val="002C683C"/>
    <w:rsid w:val="002D0762"/>
    <w:rsid w:val="002D0D87"/>
    <w:rsid w:val="002D0F20"/>
    <w:rsid w:val="002D217B"/>
    <w:rsid w:val="002D2D7E"/>
    <w:rsid w:val="002D5D07"/>
    <w:rsid w:val="002D6098"/>
    <w:rsid w:val="002E06FC"/>
    <w:rsid w:val="002E2E38"/>
    <w:rsid w:val="002E3826"/>
    <w:rsid w:val="002E6206"/>
    <w:rsid w:val="002E6754"/>
    <w:rsid w:val="002F0385"/>
    <w:rsid w:val="002F14E5"/>
    <w:rsid w:val="002F3C70"/>
    <w:rsid w:val="002F79AB"/>
    <w:rsid w:val="00302415"/>
    <w:rsid w:val="00302874"/>
    <w:rsid w:val="00304CAA"/>
    <w:rsid w:val="00304E9A"/>
    <w:rsid w:val="00306376"/>
    <w:rsid w:val="00307394"/>
    <w:rsid w:val="003078EE"/>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02B"/>
    <w:rsid w:val="00365EF0"/>
    <w:rsid w:val="00370638"/>
    <w:rsid w:val="00371372"/>
    <w:rsid w:val="00372203"/>
    <w:rsid w:val="00372F6D"/>
    <w:rsid w:val="0037474B"/>
    <w:rsid w:val="003764EF"/>
    <w:rsid w:val="00377980"/>
    <w:rsid w:val="003807F4"/>
    <w:rsid w:val="003866DE"/>
    <w:rsid w:val="00387BBE"/>
    <w:rsid w:val="00390452"/>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5DE9"/>
    <w:rsid w:val="003F6293"/>
    <w:rsid w:val="003F7D06"/>
    <w:rsid w:val="00401CB5"/>
    <w:rsid w:val="00402B3C"/>
    <w:rsid w:val="004045FC"/>
    <w:rsid w:val="004062E0"/>
    <w:rsid w:val="004118EB"/>
    <w:rsid w:val="00415CFE"/>
    <w:rsid w:val="0041775F"/>
    <w:rsid w:val="00417782"/>
    <w:rsid w:val="0042024C"/>
    <w:rsid w:val="00421828"/>
    <w:rsid w:val="00427BE8"/>
    <w:rsid w:val="00431B63"/>
    <w:rsid w:val="00433735"/>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582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07154"/>
    <w:rsid w:val="00613634"/>
    <w:rsid w:val="00617805"/>
    <w:rsid w:val="0061783E"/>
    <w:rsid w:val="006235C3"/>
    <w:rsid w:val="00626343"/>
    <w:rsid w:val="00626746"/>
    <w:rsid w:val="00630612"/>
    <w:rsid w:val="006314E6"/>
    <w:rsid w:val="00631D1D"/>
    <w:rsid w:val="0063353E"/>
    <w:rsid w:val="00633D22"/>
    <w:rsid w:val="00637E72"/>
    <w:rsid w:val="00650155"/>
    <w:rsid w:val="00654093"/>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56D23"/>
    <w:rsid w:val="00757FAD"/>
    <w:rsid w:val="00760CE1"/>
    <w:rsid w:val="00763F76"/>
    <w:rsid w:val="007709B3"/>
    <w:rsid w:val="0077150D"/>
    <w:rsid w:val="00771534"/>
    <w:rsid w:val="00773DFD"/>
    <w:rsid w:val="0077669D"/>
    <w:rsid w:val="00776B42"/>
    <w:rsid w:val="007833F4"/>
    <w:rsid w:val="007843E9"/>
    <w:rsid w:val="007858AE"/>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71CD"/>
    <w:rsid w:val="008F2650"/>
    <w:rsid w:val="008F4C14"/>
    <w:rsid w:val="008F601E"/>
    <w:rsid w:val="009004E0"/>
    <w:rsid w:val="0090231E"/>
    <w:rsid w:val="00903235"/>
    <w:rsid w:val="00906DED"/>
    <w:rsid w:val="0091119D"/>
    <w:rsid w:val="00914B05"/>
    <w:rsid w:val="00915CCA"/>
    <w:rsid w:val="009174EE"/>
    <w:rsid w:val="009205F8"/>
    <w:rsid w:val="00921E89"/>
    <w:rsid w:val="00924802"/>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2CED"/>
    <w:rsid w:val="00B57DC4"/>
    <w:rsid w:val="00B57F01"/>
    <w:rsid w:val="00B60D77"/>
    <w:rsid w:val="00B624CA"/>
    <w:rsid w:val="00B62D7B"/>
    <w:rsid w:val="00B70991"/>
    <w:rsid w:val="00B71626"/>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262F"/>
    <w:rsid w:val="00C04B3F"/>
    <w:rsid w:val="00C062A7"/>
    <w:rsid w:val="00C070BC"/>
    <w:rsid w:val="00C14B47"/>
    <w:rsid w:val="00C16B74"/>
    <w:rsid w:val="00C17D8D"/>
    <w:rsid w:val="00C20EA1"/>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76996"/>
    <w:rsid w:val="00D80623"/>
    <w:rsid w:val="00D812D7"/>
    <w:rsid w:val="00D81B32"/>
    <w:rsid w:val="00D84515"/>
    <w:rsid w:val="00D84AA1"/>
    <w:rsid w:val="00D84F31"/>
    <w:rsid w:val="00D86006"/>
    <w:rsid w:val="00D86281"/>
    <w:rsid w:val="00D903FB"/>
    <w:rsid w:val="00D91550"/>
    <w:rsid w:val="00D9210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134"/>
    <w:rsid w:val="00E006D8"/>
    <w:rsid w:val="00E01CDA"/>
    <w:rsid w:val="00E04055"/>
    <w:rsid w:val="00E05711"/>
    <w:rsid w:val="00E058E2"/>
    <w:rsid w:val="00E05B8F"/>
    <w:rsid w:val="00E1094F"/>
    <w:rsid w:val="00E14740"/>
    <w:rsid w:val="00E169BE"/>
    <w:rsid w:val="00E23769"/>
    <w:rsid w:val="00E32F48"/>
    <w:rsid w:val="00E33868"/>
    <w:rsid w:val="00E33AFE"/>
    <w:rsid w:val="00E3689F"/>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52F"/>
    <w:rsid w:val="00EC2964"/>
    <w:rsid w:val="00EC47B9"/>
    <w:rsid w:val="00ED0E00"/>
    <w:rsid w:val="00ED37B8"/>
    <w:rsid w:val="00ED5E0F"/>
    <w:rsid w:val="00ED60F9"/>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043"/>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59A9"/>
    <w:rsid w:val="00F66F1D"/>
    <w:rsid w:val="00F706BE"/>
    <w:rsid w:val="00F7255E"/>
    <w:rsid w:val="00F74ED2"/>
    <w:rsid w:val="00F8019D"/>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5C9F"/>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6B5"/>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94"/>
    <o:shapelayout v:ext="edit">
      <o:idmap v:ext="edit" data="2"/>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3078EE"/>
    <w:pPr>
      <w:spacing w:after="200"/>
      <w:ind w:left="709" w:firstLine="4"/>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 w:type="character" w:styleId="UnresolvedMention">
    <w:name w:val="Unresolved Mention"/>
    <w:basedOn w:val="DefaultParagraphFont"/>
    <w:uiPriority w:val="99"/>
    <w:rsid w:val="003F5DE9"/>
    <w:rPr>
      <w:color w:val="605E5C"/>
      <w:shd w:val="clear" w:color="auto" w:fill="E1DFDD"/>
    </w:rPr>
  </w:style>
  <w:style w:type="paragraph" w:styleId="HTMLPreformatted">
    <w:name w:val="HTML Preformatted"/>
    <w:basedOn w:val="Normal"/>
    <w:link w:val="HTMLPreformattedChar"/>
    <w:uiPriority w:val="99"/>
    <w:semiHidden/>
    <w:unhideWhenUsed/>
    <w:rsid w:val="001E002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E0026"/>
    <w:rPr>
      <w:rFonts w:ascii="Consolas" w:eastAsia="Times New Roman" w:hAnsi="Consolas" w:cs="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05653039">
      <w:bodyDiv w:val="1"/>
      <w:marLeft w:val="0"/>
      <w:marRight w:val="0"/>
      <w:marTop w:val="0"/>
      <w:marBottom w:val="0"/>
      <w:divBdr>
        <w:top w:val="none" w:sz="0" w:space="0" w:color="auto"/>
        <w:left w:val="none" w:sz="0" w:space="0" w:color="auto"/>
        <w:bottom w:val="none" w:sz="0" w:space="0" w:color="auto"/>
        <w:right w:val="none" w:sz="0" w:space="0" w:color="auto"/>
      </w:divBdr>
      <w:divsChild>
        <w:div w:id="177742080">
          <w:marLeft w:val="0"/>
          <w:marRight w:val="0"/>
          <w:marTop w:val="0"/>
          <w:marBottom w:val="0"/>
          <w:divBdr>
            <w:top w:val="none" w:sz="0" w:space="0" w:color="auto"/>
            <w:left w:val="none" w:sz="0" w:space="0" w:color="auto"/>
            <w:bottom w:val="none" w:sz="0" w:space="0" w:color="auto"/>
            <w:right w:val="none" w:sz="0" w:space="0" w:color="auto"/>
          </w:divBdr>
          <w:divsChild>
            <w:div w:id="273832856">
              <w:marLeft w:val="0"/>
              <w:marRight w:val="0"/>
              <w:marTop w:val="0"/>
              <w:marBottom w:val="0"/>
              <w:divBdr>
                <w:top w:val="none" w:sz="0" w:space="0" w:color="auto"/>
                <w:left w:val="none" w:sz="0" w:space="0" w:color="auto"/>
                <w:bottom w:val="none" w:sz="0" w:space="0" w:color="auto"/>
                <w:right w:val="none" w:sz="0" w:space="0" w:color="auto"/>
              </w:divBdr>
              <w:divsChild>
                <w:div w:id="41073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355229604">
      <w:bodyDiv w:val="1"/>
      <w:marLeft w:val="0"/>
      <w:marRight w:val="0"/>
      <w:marTop w:val="0"/>
      <w:marBottom w:val="0"/>
      <w:divBdr>
        <w:top w:val="none" w:sz="0" w:space="0" w:color="auto"/>
        <w:left w:val="none" w:sz="0" w:space="0" w:color="auto"/>
        <w:bottom w:val="none" w:sz="0" w:space="0" w:color="auto"/>
        <w:right w:val="none" w:sz="0" w:space="0" w:color="auto"/>
      </w:divBdr>
      <w:divsChild>
        <w:div w:id="1462116411">
          <w:marLeft w:val="0"/>
          <w:marRight w:val="0"/>
          <w:marTop w:val="0"/>
          <w:marBottom w:val="0"/>
          <w:divBdr>
            <w:top w:val="none" w:sz="0" w:space="0" w:color="auto"/>
            <w:left w:val="none" w:sz="0" w:space="0" w:color="auto"/>
            <w:bottom w:val="none" w:sz="0" w:space="0" w:color="auto"/>
            <w:right w:val="none" w:sz="0" w:space="0" w:color="auto"/>
          </w:divBdr>
          <w:divsChild>
            <w:div w:id="2126078268">
              <w:marLeft w:val="0"/>
              <w:marRight w:val="0"/>
              <w:marTop w:val="0"/>
              <w:marBottom w:val="0"/>
              <w:divBdr>
                <w:top w:val="none" w:sz="0" w:space="0" w:color="auto"/>
                <w:left w:val="none" w:sz="0" w:space="0" w:color="auto"/>
                <w:bottom w:val="none" w:sz="0" w:space="0" w:color="auto"/>
                <w:right w:val="none" w:sz="0" w:space="0" w:color="auto"/>
              </w:divBdr>
              <w:divsChild>
                <w:div w:id="202686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35191404">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999770169">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39092972">
      <w:bodyDiv w:val="1"/>
      <w:marLeft w:val="0"/>
      <w:marRight w:val="0"/>
      <w:marTop w:val="0"/>
      <w:marBottom w:val="0"/>
      <w:divBdr>
        <w:top w:val="none" w:sz="0" w:space="0" w:color="auto"/>
        <w:left w:val="none" w:sz="0" w:space="0" w:color="auto"/>
        <w:bottom w:val="none" w:sz="0" w:space="0" w:color="auto"/>
        <w:right w:val="none" w:sz="0" w:space="0" w:color="auto"/>
      </w:divBdr>
      <w:divsChild>
        <w:div w:id="2089227117">
          <w:marLeft w:val="0"/>
          <w:marRight w:val="0"/>
          <w:marTop w:val="0"/>
          <w:marBottom w:val="0"/>
          <w:divBdr>
            <w:top w:val="none" w:sz="0" w:space="0" w:color="auto"/>
            <w:left w:val="none" w:sz="0" w:space="0" w:color="auto"/>
            <w:bottom w:val="none" w:sz="0" w:space="0" w:color="auto"/>
            <w:right w:val="none" w:sz="0" w:space="0" w:color="auto"/>
          </w:divBdr>
          <w:divsChild>
            <w:div w:id="523905901">
              <w:marLeft w:val="0"/>
              <w:marRight w:val="0"/>
              <w:marTop w:val="0"/>
              <w:marBottom w:val="0"/>
              <w:divBdr>
                <w:top w:val="none" w:sz="0" w:space="0" w:color="auto"/>
                <w:left w:val="none" w:sz="0" w:space="0" w:color="auto"/>
                <w:bottom w:val="none" w:sz="0" w:space="0" w:color="auto"/>
                <w:right w:val="none" w:sz="0" w:space="0" w:color="auto"/>
              </w:divBdr>
              <w:divsChild>
                <w:div w:id="17037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797138177">
      <w:bodyDiv w:val="1"/>
      <w:marLeft w:val="0"/>
      <w:marRight w:val="0"/>
      <w:marTop w:val="0"/>
      <w:marBottom w:val="0"/>
      <w:divBdr>
        <w:top w:val="none" w:sz="0" w:space="0" w:color="auto"/>
        <w:left w:val="none" w:sz="0" w:space="0" w:color="auto"/>
        <w:bottom w:val="none" w:sz="0" w:space="0" w:color="auto"/>
        <w:right w:val="none" w:sz="0" w:space="0" w:color="auto"/>
      </w:divBdr>
      <w:divsChild>
        <w:div w:id="1992826968">
          <w:marLeft w:val="0"/>
          <w:marRight w:val="0"/>
          <w:marTop w:val="0"/>
          <w:marBottom w:val="0"/>
          <w:divBdr>
            <w:top w:val="none" w:sz="0" w:space="0" w:color="auto"/>
            <w:left w:val="none" w:sz="0" w:space="0" w:color="auto"/>
            <w:bottom w:val="none" w:sz="0" w:space="0" w:color="auto"/>
            <w:right w:val="none" w:sz="0" w:space="0" w:color="auto"/>
          </w:divBdr>
          <w:divsChild>
            <w:div w:id="1152210039">
              <w:marLeft w:val="0"/>
              <w:marRight w:val="0"/>
              <w:marTop w:val="0"/>
              <w:marBottom w:val="0"/>
              <w:divBdr>
                <w:top w:val="none" w:sz="0" w:space="0" w:color="auto"/>
                <w:left w:val="none" w:sz="0" w:space="0" w:color="auto"/>
                <w:bottom w:val="none" w:sz="0" w:space="0" w:color="auto"/>
                <w:right w:val="none" w:sz="0" w:space="0" w:color="auto"/>
              </w:divBdr>
              <w:divsChild>
                <w:div w:id="5180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193825291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emf"/><Relationship Id="rId21" Type="http://schemas.openxmlformats.org/officeDocument/2006/relationships/hyperlink" Target="https://specchio.ch/faq/" TargetMode="External"/><Relationship Id="rId42" Type="http://schemas.openxmlformats.org/officeDocument/2006/relationships/image" Target="media/image27.png"/><Relationship Id="rId63" Type="http://schemas.openxmlformats.org/officeDocument/2006/relationships/image" Target="media/image44.png"/><Relationship Id="rId84" Type="http://schemas.openxmlformats.org/officeDocument/2006/relationships/image" Target="media/image65.png"/><Relationship Id="rId138" Type="http://schemas.openxmlformats.org/officeDocument/2006/relationships/image" Target="media/image118.emf"/><Relationship Id="rId159" Type="http://schemas.openxmlformats.org/officeDocument/2006/relationships/image" Target="media/image139.png"/><Relationship Id="rId170" Type="http://schemas.openxmlformats.org/officeDocument/2006/relationships/image" Target="media/image146.png"/><Relationship Id="rId191" Type="http://schemas.openxmlformats.org/officeDocument/2006/relationships/image" Target="media/image167.png"/><Relationship Id="rId205" Type="http://schemas.openxmlformats.org/officeDocument/2006/relationships/image" Target="media/image181.png"/><Relationship Id="rId226" Type="http://schemas.openxmlformats.org/officeDocument/2006/relationships/hyperlink" Target="http://docs.oracle.com/javase/tutorial/essential/regex/index.html" TargetMode="External"/><Relationship Id="rId107" Type="http://schemas.openxmlformats.org/officeDocument/2006/relationships/image" Target="media/image88.png"/><Relationship Id="rId11" Type="http://schemas.openxmlformats.org/officeDocument/2006/relationships/hyperlink" Target="https://docs.dea.ga.gov.au/data/product/australian-national-spectral-database" TargetMode="External"/><Relationship Id="rId32" Type="http://schemas.openxmlformats.org/officeDocument/2006/relationships/image" Target="media/image17.png"/><Relationship Id="rId53" Type="http://schemas.openxmlformats.org/officeDocument/2006/relationships/image" Target="media/image37.jpeg"/><Relationship Id="rId74" Type="http://schemas.openxmlformats.org/officeDocument/2006/relationships/image" Target="media/image55.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hyperlink" Target="http://ands.org.au/" TargetMode="External"/><Relationship Id="rId181" Type="http://schemas.openxmlformats.org/officeDocument/2006/relationships/image" Target="media/image157.png"/><Relationship Id="rId216" Type="http://schemas.openxmlformats.org/officeDocument/2006/relationships/hyperlink" Target="http://en.wikipedia.org/wiki/Relational_database_management_system" TargetMode="External"/><Relationship Id="rId22" Type="http://schemas.openxmlformats.org/officeDocument/2006/relationships/hyperlink" Target="https://specchio.ch/downloads/" TargetMode="External"/><Relationship Id="rId43" Type="http://schemas.openxmlformats.org/officeDocument/2006/relationships/image" Target="media/image28.emf"/><Relationship Id="rId64" Type="http://schemas.openxmlformats.org/officeDocument/2006/relationships/image" Target="media/image45.png"/><Relationship Id="rId118" Type="http://schemas.openxmlformats.org/officeDocument/2006/relationships/image" Target="media/image99.emf"/><Relationship Id="rId139" Type="http://schemas.openxmlformats.org/officeDocument/2006/relationships/image" Target="media/image119.png"/><Relationship Id="rId85" Type="http://schemas.openxmlformats.org/officeDocument/2006/relationships/image" Target="media/image66.png"/><Relationship Id="rId150" Type="http://schemas.openxmlformats.org/officeDocument/2006/relationships/image" Target="media/image130.png"/><Relationship Id="rId171" Type="http://schemas.openxmlformats.org/officeDocument/2006/relationships/image" Target="media/image147.png"/><Relationship Id="rId192" Type="http://schemas.openxmlformats.org/officeDocument/2006/relationships/image" Target="media/image168.png"/><Relationship Id="rId206" Type="http://schemas.openxmlformats.org/officeDocument/2006/relationships/image" Target="media/image182.png"/><Relationship Id="rId227" Type="http://schemas.openxmlformats.org/officeDocument/2006/relationships/image" Target="media/image185.png"/><Relationship Id="rId12" Type="http://schemas.openxmlformats.org/officeDocument/2006/relationships/hyperlink" Target="https://github.com/SPECCHIODB" TargetMode="External"/><Relationship Id="rId33" Type="http://schemas.openxmlformats.org/officeDocument/2006/relationships/image" Target="media/image18.png"/><Relationship Id="rId108" Type="http://schemas.openxmlformats.org/officeDocument/2006/relationships/image" Target="media/image89.jpeg"/><Relationship Id="rId129" Type="http://schemas.openxmlformats.org/officeDocument/2006/relationships/image" Target="media/image110.png"/><Relationship Id="rId54" Type="http://schemas.openxmlformats.org/officeDocument/2006/relationships/image" Target="media/image38.jpeg"/><Relationship Id="rId75" Type="http://schemas.openxmlformats.org/officeDocument/2006/relationships/image" Target="media/image56.png"/><Relationship Id="rId96" Type="http://schemas.openxmlformats.org/officeDocument/2006/relationships/image" Target="media/image77.png"/><Relationship Id="rId140" Type="http://schemas.openxmlformats.org/officeDocument/2006/relationships/image" Target="media/image120.png"/><Relationship Id="rId161" Type="http://schemas.openxmlformats.org/officeDocument/2006/relationships/hyperlink" Target="http://ncris.innovation.gov.au/" TargetMode="External"/><Relationship Id="rId182" Type="http://schemas.openxmlformats.org/officeDocument/2006/relationships/image" Target="media/image158.png"/><Relationship Id="rId217" Type="http://schemas.openxmlformats.org/officeDocument/2006/relationships/hyperlink" Target="http://en.wikipedia.org/wiki/Transmission_Control_Protocol" TargetMode="External"/><Relationship Id="rId6" Type="http://schemas.openxmlformats.org/officeDocument/2006/relationships/footnotes" Target="footnotes.xml"/><Relationship Id="rId23" Type="http://schemas.openxmlformats.org/officeDocument/2006/relationships/hyperlink" Target="https://jenkins.specchio.ch/job/SPECCHIO/" TargetMode="External"/><Relationship Id="rId119" Type="http://schemas.openxmlformats.org/officeDocument/2006/relationships/image" Target="media/image100.png"/><Relationship Id="rId44" Type="http://schemas.openxmlformats.org/officeDocument/2006/relationships/image" Target="media/image29.emf"/><Relationship Id="rId65" Type="http://schemas.openxmlformats.org/officeDocument/2006/relationships/image" Target="media/image46.png"/><Relationship Id="rId86" Type="http://schemas.openxmlformats.org/officeDocument/2006/relationships/image" Target="media/image67.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48.png"/><Relationship Id="rId193" Type="http://schemas.openxmlformats.org/officeDocument/2006/relationships/image" Target="media/image169.png"/><Relationship Id="rId207" Type="http://schemas.openxmlformats.org/officeDocument/2006/relationships/image" Target="media/image183.png"/><Relationship Id="rId228" Type="http://schemas.openxmlformats.org/officeDocument/2006/relationships/image" Target="media/image186.png"/><Relationship Id="rId13" Type="http://schemas.openxmlformats.org/officeDocument/2006/relationships/image" Target="media/image4.png"/><Relationship Id="rId109" Type="http://schemas.openxmlformats.org/officeDocument/2006/relationships/image" Target="media/image90.png"/><Relationship Id="rId34" Type="http://schemas.openxmlformats.org/officeDocument/2006/relationships/image" Target="media/image19.jpeg"/><Relationship Id="rId55" Type="http://schemas.openxmlformats.org/officeDocument/2006/relationships/image" Target="media/image39.png"/><Relationship Id="rId76" Type="http://schemas.openxmlformats.org/officeDocument/2006/relationships/image" Target="media/image57.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hyperlink" Target="http://www.ands.org.au/" TargetMode="External"/><Relationship Id="rId183" Type="http://schemas.openxmlformats.org/officeDocument/2006/relationships/image" Target="media/image159.emf"/><Relationship Id="rId218" Type="http://schemas.openxmlformats.org/officeDocument/2006/relationships/hyperlink" Target="http://en.wikipedia.org/wiki/Internet_Protocol" TargetMode="External"/><Relationship Id="rId24" Type="http://schemas.openxmlformats.org/officeDocument/2006/relationships/image" Target="media/image9.png"/><Relationship Id="rId45" Type="http://schemas.openxmlformats.org/officeDocument/2006/relationships/hyperlink" Target="https://specchio.ch/faq/" TargetMode="External"/><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49.png"/><Relationship Id="rId194" Type="http://schemas.openxmlformats.org/officeDocument/2006/relationships/image" Target="media/image170.png"/><Relationship Id="rId208" Type="http://schemas.openxmlformats.org/officeDocument/2006/relationships/image" Target="media/image184.png"/><Relationship Id="rId229" Type="http://schemas.openxmlformats.org/officeDocument/2006/relationships/header" Target="header1.xml"/><Relationship Id="rId14" Type="http://schemas.openxmlformats.org/officeDocument/2006/relationships/image" Target="media/image5.png"/><Relationship Id="rId35" Type="http://schemas.openxmlformats.org/officeDocument/2006/relationships/image" Target="media/image20.jpeg"/><Relationship Id="rId56" Type="http://schemas.openxmlformats.org/officeDocument/2006/relationships/hyperlink" Target="http://www.Modtran5.com" TargetMode="External"/><Relationship Id="rId77" Type="http://schemas.openxmlformats.org/officeDocument/2006/relationships/image" Target="media/image58.png"/><Relationship Id="rId100" Type="http://schemas.openxmlformats.org/officeDocument/2006/relationships/image" Target="media/image81.png"/><Relationship Id="rId8" Type="http://schemas.openxmlformats.org/officeDocument/2006/relationships/image" Target="media/image1.jpeg"/><Relationship Id="rId98" Type="http://schemas.openxmlformats.org/officeDocument/2006/relationships/image" Target="media/image79.png"/><Relationship Id="rId121" Type="http://schemas.openxmlformats.org/officeDocument/2006/relationships/image" Target="media/image102.jpeg"/><Relationship Id="rId142" Type="http://schemas.openxmlformats.org/officeDocument/2006/relationships/image" Target="media/image122.png"/><Relationship Id="rId163" Type="http://schemas.openxmlformats.org/officeDocument/2006/relationships/hyperlink" Target="https://researchdata.ands.org.au/" TargetMode="External"/><Relationship Id="rId184" Type="http://schemas.openxmlformats.org/officeDocument/2006/relationships/image" Target="media/image160.png"/><Relationship Id="rId219" Type="http://schemas.openxmlformats.org/officeDocument/2006/relationships/hyperlink" Target="http://www.abs.gov.au/ausstats/abs@.nsf/mf/1297.0" TargetMode="External"/><Relationship Id="rId230" Type="http://schemas.openxmlformats.org/officeDocument/2006/relationships/footer" Target="footer1.xml"/><Relationship Id="rId25" Type="http://schemas.openxmlformats.org/officeDocument/2006/relationships/image" Target="media/image10.png"/><Relationship Id="rId46" Type="http://schemas.openxmlformats.org/officeDocument/2006/relationships/image" Target="media/image30.jpeg"/><Relationship Id="rId67" Type="http://schemas.openxmlformats.org/officeDocument/2006/relationships/image" Target="media/image48.png"/><Relationship Id="rId20" Type="http://schemas.openxmlformats.org/officeDocument/2006/relationships/hyperlink" Target="https://github.com/AdoptOpenJDK/openjdk8-binaries/releases/tag/jdk8u212-b04" TargetMode="External"/><Relationship Id="rId41" Type="http://schemas.openxmlformats.org/officeDocument/2006/relationships/image" Target="media/image26.png"/><Relationship Id="rId62" Type="http://schemas.openxmlformats.org/officeDocument/2006/relationships/image" Target="media/image43.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3.jpeg"/><Relationship Id="rId153" Type="http://schemas.openxmlformats.org/officeDocument/2006/relationships/image" Target="media/image133.png"/><Relationship Id="rId174" Type="http://schemas.openxmlformats.org/officeDocument/2006/relationships/image" Target="media/image150.png"/><Relationship Id="rId179" Type="http://schemas.openxmlformats.org/officeDocument/2006/relationships/image" Target="media/image155.png"/><Relationship Id="rId195" Type="http://schemas.openxmlformats.org/officeDocument/2006/relationships/image" Target="media/image171.png"/><Relationship Id="rId209" Type="http://schemas.openxmlformats.org/officeDocument/2006/relationships/hyperlink" Target="https://specchio.ch" TargetMode="External"/><Relationship Id="rId190" Type="http://schemas.openxmlformats.org/officeDocument/2006/relationships/image" Target="media/image166.png"/><Relationship Id="rId204" Type="http://schemas.openxmlformats.org/officeDocument/2006/relationships/image" Target="media/image180.png"/><Relationship Id="rId220" Type="http://schemas.openxmlformats.org/officeDocument/2006/relationships/hyperlink" Target="http://www.clw.csiro.au/aclep/asc_re_on_line/soilhome.htm" TargetMode="External"/><Relationship Id="rId225" Type="http://schemas.openxmlformats.org/officeDocument/2006/relationships/hyperlink" Target="http://www.specchio.ch" TargetMode="External"/><Relationship Id="rId15" Type="http://schemas.openxmlformats.org/officeDocument/2006/relationships/image" Target="media/image6.png"/><Relationship Id="rId36" Type="http://schemas.openxmlformats.org/officeDocument/2006/relationships/image" Target="media/image21.png"/><Relationship Id="rId57" Type="http://schemas.openxmlformats.org/officeDocument/2006/relationships/hyperlink" Target="https://www.jb-hyperspectral.com" TargetMode="Externa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image" Target="media/image3.png"/><Relationship Id="rId31" Type="http://schemas.openxmlformats.org/officeDocument/2006/relationships/image" Target="media/image16.png"/><Relationship Id="rId52" Type="http://schemas.openxmlformats.org/officeDocument/2006/relationships/image" Target="media/image36.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0.png"/><Relationship Id="rId169" Type="http://schemas.openxmlformats.org/officeDocument/2006/relationships/image" Target="media/image145.emf"/><Relationship Id="rId185" Type="http://schemas.openxmlformats.org/officeDocument/2006/relationships/image" Target="media/image161.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56.png"/><Relationship Id="rId210" Type="http://schemas.openxmlformats.org/officeDocument/2006/relationships/hyperlink" Target="https://specchio.ch" TargetMode="External"/><Relationship Id="rId215" Type="http://schemas.openxmlformats.org/officeDocument/2006/relationships/hyperlink" Target="http://en.wikipedia.org/wiki/Special-purpose_programming_language" TargetMode="External"/><Relationship Id="rId26" Type="http://schemas.openxmlformats.org/officeDocument/2006/relationships/image" Target="media/image11.png"/><Relationship Id="rId231" Type="http://schemas.openxmlformats.org/officeDocument/2006/relationships/header" Target="header2.xml"/><Relationship Id="rId47" Type="http://schemas.openxmlformats.org/officeDocument/2006/relationships/image" Target="media/image31.jpeg"/><Relationship Id="rId68" Type="http://schemas.openxmlformats.org/officeDocument/2006/relationships/image" Target="media/image49.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4.jpeg"/><Relationship Id="rId154" Type="http://schemas.openxmlformats.org/officeDocument/2006/relationships/image" Target="media/image134.png"/><Relationship Id="rId175" Type="http://schemas.openxmlformats.org/officeDocument/2006/relationships/image" Target="media/image151.png"/><Relationship Id="rId196" Type="http://schemas.openxmlformats.org/officeDocument/2006/relationships/image" Target="media/image172.png"/><Relationship Id="rId200" Type="http://schemas.openxmlformats.org/officeDocument/2006/relationships/image" Target="media/image176.png"/><Relationship Id="rId16" Type="http://schemas.openxmlformats.org/officeDocument/2006/relationships/image" Target="media/image7.png"/><Relationship Id="rId221" Type="http://schemas.openxmlformats.org/officeDocument/2006/relationships/hyperlink" Target="http://spie.org/x18220.xml" TargetMode="External"/><Relationship Id="rId37" Type="http://schemas.openxmlformats.org/officeDocument/2006/relationships/image" Target="media/image22.jpeg"/><Relationship Id="rId58" Type="http://schemas.openxmlformats.org/officeDocument/2006/relationships/image" Target="media/image40.png"/><Relationship Id="rId79" Type="http://schemas.openxmlformats.org/officeDocument/2006/relationships/image" Target="media/image60.pn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1.png"/><Relationship Id="rId186" Type="http://schemas.openxmlformats.org/officeDocument/2006/relationships/image" Target="media/image162.png"/><Relationship Id="rId211" Type="http://schemas.openxmlformats.org/officeDocument/2006/relationships/hyperlink" Target="http://www.ands.org.au/" TargetMode="External"/><Relationship Id="rId232" Type="http://schemas.openxmlformats.org/officeDocument/2006/relationships/footer" Target="footer2.xml"/><Relationship Id="rId27" Type="http://schemas.openxmlformats.org/officeDocument/2006/relationships/image" Target="media/image12.jpeg"/><Relationship Id="rId48" Type="http://schemas.openxmlformats.org/officeDocument/2006/relationships/image" Target="media/image32.png"/><Relationship Id="rId69" Type="http://schemas.openxmlformats.org/officeDocument/2006/relationships/image" Target="media/image50.png"/><Relationship Id="rId113" Type="http://schemas.openxmlformats.org/officeDocument/2006/relationships/image" Target="media/image94.png"/><Relationship Id="rId134" Type="http://schemas.openxmlformats.org/officeDocument/2006/relationships/image" Target="media/image115.png"/><Relationship Id="rId80" Type="http://schemas.openxmlformats.org/officeDocument/2006/relationships/image" Target="media/image61.png"/><Relationship Id="rId155" Type="http://schemas.openxmlformats.org/officeDocument/2006/relationships/image" Target="media/image135.png"/><Relationship Id="rId176" Type="http://schemas.openxmlformats.org/officeDocument/2006/relationships/image" Target="media/image152.png"/><Relationship Id="rId197" Type="http://schemas.openxmlformats.org/officeDocument/2006/relationships/image" Target="media/image173.png"/><Relationship Id="rId201" Type="http://schemas.openxmlformats.org/officeDocument/2006/relationships/image" Target="media/image177.png"/><Relationship Id="rId222" Type="http://schemas.openxmlformats.org/officeDocument/2006/relationships/hyperlink" Target="http://www.nhc.noaa.gov/aboututc.shtml" TargetMode="External"/><Relationship Id="rId17" Type="http://schemas.openxmlformats.org/officeDocument/2006/relationships/hyperlink" Target="https://adoptium.net/en-GB/temurin/releases/?os=any&amp;arch=any&amp;version=8" TargetMode="External"/><Relationship Id="rId38" Type="http://schemas.openxmlformats.org/officeDocument/2006/relationships/image" Target="media/image23.emf"/><Relationship Id="rId59" Type="http://schemas.openxmlformats.org/officeDocument/2006/relationships/image" Target="media/image41.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1.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2.png"/><Relationship Id="rId187" Type="http://schemas.openxmlformats.org/officeDocument/2006/relationships/image" Target="media/image163.png"/><Relationship Id="rId1" Type="http://schemas.openxmlformats.org/officeDocument/2006/relationships/customXml" Target="../customXml/item1.xml"/><Relationship Id="rId212" Type="http://schemas.openxmlformats.org/officeDocument/2006/relationships/hyperlink" Target="http://www.arc.gov.au/" TargetMode="External"/><Relationship Id="rId233" Type="http://schemas.openxmlformats.org/officeDocument/2006/relationships/fontTable" Target="fontTable.xml"/><Relationship Id="rId28" Type="http://schemas.openxmlformats.org/officeDocument/2006/relationships/image" Target="media/image13.png"/><Relationship Id="rId49" Type="http://schemas.openxmlformats.org/officeDocument/2006/relationships/image" Target="media/image33.png"/><Relationship Id="rId114" Type="http://schemas.openxmlformats.org/officeDocument/2006/relationships/image" Target="media/image95.png"/><Relationship Id="rId60" Type="http://schemas.openxmlformats.org/officeDocument/2006/relationships/hyperlink" Target="http://www.doi.org/" TargetMode="External"/><Relationship Id="rId81" Type="http://schemas.openxmlformats.org/officeDocument/2006/relationships/image" Target="media/image62.png"/><Relationship Id="rId135" Type="http://schemas.openxmlformats.org/officeDocument/2006/relationships/image" Target="media/image116.png"/><Relationship Id="rId156" Type="http://schemas.openxmlformats.org/officeDocument/2006/relationships/image" Target="media/image136.png"/><Relationship Id="rId177" Type="http://schemas.openxmlformats.org/officeDocument/2006/relationships/image" Target="media/image153.png"/><Relationship Id="rId198" Type="http://schemas.openxmlformats.org/officeDocument/2006/relationships/image" Target="media/image174.png"/><Relationship Id="rId202" Type="http://schemas.openxmlformats.org/officeDocument/2006/relationships/image" Target="media/image178.png"/><Relationship Id="rId223" Type="http://schemas.openxmlformats.org/officeDocument/2006/relationships/hyperlink" Target="http://docs.oracle.com/javase/tutorial/essential/regex/index.html" TargetMode="External"/><Relationship Id="rId18" Type="http://schemas.openxmlformats.org/officeDocument/2006/relationships/hyperlink" Target="https://docs.aws.amazon.com/corretto/latest/corretto-17-ug/downloads-list.html" TargetMode="External"/><Relationship Id="rId39" Type="http://schemas.openxmlformats.org/officeDocument/2006/relationships/image" Target="media/image24.jpeg"/><Relationship Id="rId50" Type="http://schemas.openxmlformats.org/officeDocument/2006/relationships/image" Target="media/image34.png"/><Relationship Id="rId104" Type="http://schemas.openxmlformats.org/officeDocument/2006/relationships/image" Target="media/image85.jpeg"/><Relationship Id="rId125" Type="http://schemas.openxmlformats.org/officeDocument/2006/relationships/image" Target="media/image106.jpeg"/><Relationship Id="rId146" Type="http://schemas.openxmlformats.org/officeDocument/2006/relationships/image" Target="media/image126.png"/><Relationship Id="rId167" Type="http://schemas.openxmlformats.org/officeDocument/2006/relationships/image" Target="media/image143.png"/><Relationship Id="rId188" Type="http://schemas.openxmlformats.org/officeDocument/2006/relationships/image" Target="media/image164.png"/><Relationship Id="rId71" Type="http://schemas.openxmlformats.org/officeDocument/2006/relationships/image" Target="media/image52.png"/><Relationship Id="rId92" Type="http://schemas.openxmlformats.org/officeDocument/2006/relationships/image" Target="media/image73.png"/><Relationship Id="rId213" Type="http://schemas.openxmlformats.org/officeDocument/2006/relationships/hyperlink" Target="http://www.abs.gov.au/ausstats/abs@.nsf/Products/6BB427AB9696C225CA2574180004463E?opendocument" TargetMode="External"/><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4.jpe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7.png"/><Relationship Id="rId157" Type="http://schemas.openxmlformats.org/officeDocument/2006/relationships/image" Target="media/image137.png"/><Relationship Id="rId178" Type="http://schemas.openxmlformats.org/officeDocument/2006/relationships/image" Target="media/image154.png"/><Relationship Id="rId61" Type="http://schemas.openxmlformats.org/officeDocument/2006/relationships/image" Target="media/image42.emf"/><Relationship Id="rId82" Type="http://schemas.openxmlformats.org/officeDocument/2006/relationships/image" Target="media/image63.png"/><Relationship Id="rId199" Type="http://schemas.openxmlformats.org/officeDocument/2006/relationships/image" Target="media/image175.png"/><Relationship Id="rId203" Type="http://schemas.openxmlformats.org/officeDocument/2006/relationships/image" Target="media/image179.png"/><Relationship Id="rId19" Type="http://schemas.openxmlformats.org/officeDocument/2006/relationships/image" Target="media/image8.png"/><Relationship Id="rId224" Type="http://schemas.openxmlformats.org/officeDocument/2006/relationships/hyperlink" Target="http://en.wikipedia.org/wiki/Regular_expression" TargetMode="Externa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4.png"/><Relationship Id="rId51" Type="http://schemas.openxmlformats.org/officeDocument/2006/relationships/image" Target="media/image35.jpeg"/><Relationship Id="rId72" Type="http://schemas.openxmlformats.org/officeDocument/2006/relationships/image" Target="media/image53.png"/><Relationship Id="rId93" Type="http://schemas.openxmlformats.org/officeDocument/2006/relationships/image" Target="media/image74.png"/><Relationship Id="rId189" Type="http://schemas.openxmlformats.org/officeDocument/2006/relationships/image" Target="media/image165.png"/><Relationship Id="rId3" Type="http://schemas.openxmlformats.org/officeDocument/2006/relationships/styles" Target="styles.xml"/><Relationship Id="rId214" Type="http://schemas.openxmlformats.org/officeDocument/2006/relationships/hyperlink" Target="http://researchdata.ands.org.au/" TargetMode="External"/><Relationship Id="rId116" Type="http://schemas.openxmlformats.org/officeDocument/2006/relationships/image" Target="media/image97.emf"/><Relationship Id="rId137" Type="http://schemas.openxmlformats.org/officeDocument/2006/relationships/hyperlink" Target="https://github.com/klausbrunner/solarpositioning" TargetMode="External"/><Relationship Id="rId158" Type="http://schemas.openxmlformats.org/officeDocument/2006/relationships/image" Target="media/image138.png"/></Relationships>
</file>

<file path=word/_rels/footnotes.xml.rels><?xml version="1.0" encoding="UTF-8" standalone="yes"?>
<Relationships xmlns="http://schemas.openxmlformats.org/package/2006/relationships"><Relationship Id="rId1" Type="http://schemas.openxmlformats.org/officeDocument/2006/relationships/hyperlink" Target="https://confluence.atlassian.com/doc/setting-the-java_home-variable-in-windows-889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1EFE-0362-1244-9F31-E55FE1D0C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8</TotalTime>
  <Pages>167</Pages>
  <Words>41178</Words>
  <Characters>234718</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7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ndreas Hüni</cp:lastModifiedBy>
  <cp:revision>123</cp:revision>
  <cp:lastPrinted>2018-02-20T02:09:00Z</cp:lastPrinted>
  <dcterms:created xsi:type="dcterms:W3CDTF">2017-12-02T19:39:00Z</dcterms:created>
  <dcterms:modified xsi:type="dcterms:W3CDTF">2024-01-04T16:06:00Z</dcterms:modified>
</cp:coreProperties>
</file>